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6C49C0" w14:textId="77777777" w:rsidR="00EC67BD" w:rsidRDefault="007330D4" w:rsidP="00AA2872">
      <w:pPr>
        <w:pStyle w:val="Heading1"/>
        <w:jc w:val="center"/>
      </w:pPr>
      <w:bookmarkStart w:id="0" w:name="_Toc531605770"/>
      <w:bookmarkStart w:id="1" w:name="_Toc7548007"/>
      <w:r>
        <w:t>Comparative s</w:t>
      </w:r>
      <w:r w:rsidR="003C7078">
        <w:t>urvey of existing fixed-parameter tractable Vertex Cover algorithms</w:t>
      </w:r>
      <w:r>
        <w:t xml:space="preserve"> and their implementation</w:t>
      </w:r>
      <w:bookmarkEnd w:id="0"/>
      <w:bookmarkEnd w:id="1"/>
    </w:p>
    <w:p w14:paraId="3E564D33" w14:textId="77777777" w:rsidR="003F5E50" w:rsidRDefault="003F5E50" w:rsidP="00AA2872">
      <w:pPr>
        <w:jc w:val="center"/>
      </w:pPr>
    </w:p>
    <w:p w14:paraId="0FDC8083" w14:textId="77777777" w:rsidR="00EC67BD" w:rsidRPr="00D52E25" w:rsidRDefault="00EC67BD" w:rsidP="00AA2872">
      <w:pPr>
        <w:jc w:val="center"/>
      </w:pPr>
      <w:r w:rsidRPr="00D52E25">
        <w:t>Tymon Solecki</w:t>
      </w:r>
    </w:p>
    <w:p w14:paraId="193AD30C" w14:textId="77777777" w:rsidR="003F5E50" w:rsidRDefault="003F5E50" w:rsidP="00AA2872">
      <w:pPr>
        <w:jc w:val="center"/>
      </w:pPr>
    </w:p>
    <w:p w14:paraId="00BF2258" w14:textId="77777777" w:rsidR="00D52E25" w:rsidRDefault="00D52E25" w:rsidP="00AA2872">
      <w:pPr>
        <w:jc w:val="center"/>
      </w:pPr>
    </w:p>
    <w:p w14:paraId="3F95392D" w14:textId="77777777" w:rsidR="00EC67BD" w:rsidRPr="007330D4" w:rsidRDefault="00EC67BD" w:rsidP="00AA2872">
      <w:pPr>
        <w:jc w:val="center"/>
      </w:pPr>
      <w:r w:rsidRPr="007330D4">
        <w:t>COM3610 – Dissertation Project</w:t>
      </w:r>
    </w:p>
    <w:p w14:paraId="5ABF3775" w14:textId="77777777" w:rsidR="003F5E50" w:rsidRDefault="003F5E50" w:rsidP="00AA2872">
      <w:pPr>
        <w:jc w:val="center"/>
      </w:pPr>
    </w:p>
    <w:p w14:paraId="74BF6D13" w14:textId="77777777" w:rsidR="00EC67BD" w:rsidRDefault="00EC67BD" w:rsidP="00AA2872">
      <w:pPr>
        <w:jc w:val="center"/>
      </w:pPr>
    </w:p>
    <w:p w14:paraId="6EC86F7B" w14:textId="77777777" w:rsidR="00EC67BD" w:rsidRDefault="00EC67BD" w:rsidP="00AA2872">
      <w:pPr>
        <w:jc w:val="center"/>
      </w:pPr>
    </w:p>
    <w:p w14:paraId="1A69AC02" w14:textId="77777777" w:rsidR="00EC67BD" w:rsidRPr="007330D4" w:rsidRDefault="00EC67BD" w:rsidP="00AA2872">
      <w:pPr>
        <w:jc w:val="center"/>
      </w:pPr>
      <w:r w:rsidRPr="007330D4">
        <w:t xml:space="preserve">This report is submitted in partial fulfilment of the requirement for the degree of </w:t>
      </w:r>
      <w:r w:rsidR="00D52E25" w:rsidRPr="007330D4">
        <w:t xml:space="preserve">BSc </w:t>
      </w:r>
      <w:r w:rsidRPr="007330D4">
        <w:t>Computer Science by Tymon Solecki.</w:t>
      </w:r>
    </w:p>
    <w:p w14:paraId="62F898F9" w14:textId="77777777" w:rsidR="00D52E25" w:rsidRDefault="00D52E25" w:rsidP="00AA2872">
      <w:pPr>
        <w:jc w:val="center"/>
      </w:pPr>
    </w:p>
    <w:p w14:paraId="761176E6" w14:textId="77777777" w:rsidR="00D52E25" w:rsidRDefault="00D52E25" w:rsidP="00AA2872">
      <w:pPr>
        <w:jc w:val="center"/>
      </w:pPr>
    </w:p>
    <w:p w14:paraId="170B4BB8" w14:textId="77777777" w:rsidR="00D52E25" w:rsidRDefault="00D52E25" w:rsidP="00AA2872">
      <w:pPr>
        <w:jc w:val="center"/>
      </w:pPr>
    </w:p>
    <w:p w14:paraId="2764968E" w14:textId="77777777" w:rsidR="00D52E25" w:rsidRPr="007330D4" w:rsidRDefault="00D52E25" w:rsidP="00AA2872">
      <w:pPr>
        <w:jc w:val="center"/>
      </w:pPr>
      <w:r w:rsidRPr="007330D4">
        <w:t>20/11/2018 University of Sheffield</w:t>
      </w:r>
    </w:p>
    <w:p w14:paraId="58F08EB7" w14:textId="77777777" w:rsidR="00D52E25" w:rsidRDefault="00D52E25" w:rsidP="00AA2872">
      <w:pPr>
        <w:jc w:val="center"/>
      </w:pPr>
    </w:p>
    <w:p w14:paraId="1F9FE71D" w14:textId="77777777" w:rsidR="002001CD" w:rsidRDefault="002001CD" w:rsidP="00AA2872">
      <w:pPr>
        <w:jc w:val="center"/>
      </w:pPr>
      <w:r>
        <w:br w:type="page"/>
      </w:r>
    </w:p>
    <w:p w14:paraId="5471F4D6" w14:textId="77777777" w:rsidR="00EC67BD" w:rsidRDefault="00EC67BD" w:rsidP="00AA2872"/>
    <w:p w14:paraId="32CAA383" w14:textId="77777777" w:rsidR="00EC67BD" w:rsidRDefault="00EC67BD" w:rsidP="00AA2872">
      <w:r w:rsidRPr="00EC67BD">
        <w:t xml:space="preserve">All sentences or passages quoted in this report from other people's work have been specifically acknowledged by clear cross-referencing to author, work and page(s). Any illustrations that are not the work of the author of this report have been used with the explicit permission of the originator and are specifically acknowledged. I understand that failure to do so amounts to plagiarism and will be </w:t>
      </w:r>
      <w:r w:rsidR="00547C21">
        <w:t xml:space="preserve">considered </w:t>
      </w:r>
      <w:r w:rsidR="00547C21" w:rsidRPr="00EC67BD">
        <w:t>grounds</w:t>
      </w:r>
      <w:r w:rsidRPr="00EC67BD">
        <w:t xml:space="preserve"> for failure in this project and the degree examination as a whole.</w:t>
      </w:r>
    </w:p>
    <w:p w14:paraId="22EFB667" w14:textId="77777777" w:rsidR="003F5E50" w:rsidRPr="00EC67BD" w:rsidRDefault="003F5E50" w:rsidP="00AA2872"/>
    <w:p w14:paraId="613550C7" w14:textId="77777777" w:rsidR="00EC67BD" w:rsidRDefault="00EC67BD" w:rsidP="00AA2872">
      <w:r w:rsidRPr="00EC67BD">
        <w:t xml:space="preserve"> -</w:t>
      </w:r>
      <w:r>
        <w:t>Tymon Solecki</w:t>
      </w:r>
    </w:p>
    <w:p w14:paraId="5568C772" w14:textId="77777777" w:rsidR="002001CD" w:rsidRDefault="002001CD" w:rsidP="00AA2872">
      <w:r>
        <w:br w:type="page"/>
      </w:r>
    </w:p>
    <w:p w14:paraId="2FB8427F" w14:textId="77777777" w:rsidR="00EC67BD" w:rsidRDefault="00EC67BD" w:rsidP="00AA2872"/>
    <w:p w14:paraId="4ADBD30F" w14:textId="77777777" w:rsidR="00B33C35" w:rsidRDefault="00B33C35" w:rsidP="00AA2872">
      <w:pPr>
        <w:pStyle w:val="Heading3"/>
      </w:pPr>
      <w:r>
        <w:t>Abstract</w:t>
      </w:r>
    </w:p>
    <w:p w14:paraId="6E3CC6E1" w14:textId="77777777" w:rsidR="00B33C35" w:rsidRPr="002001CD" w:rsidRDefault="002001CD" w:rsidP="00AA2872">
      <w:r w:rsidRPr="002001CD">
        <w:t xml:space="preserve">Graphs are a great tool for modelling real world systems and interactions. From flow of city traffic to phenotype identification, graphs and graph manipulation prove to have plentiful of real-world applications. </w:t>
      </w:r>
      <w:r w:rsidR="00B33C35" w:rsidRPr="002001CD">
        <w:t xml:space="preserve">In this paper, we introduce fundamental </w:t>
      </w:r>
      <m:oMath>
        <m:r>
          <w:rPr>
            <w:rFonts w:ascii="Cambria Math" w:hAnsi="Cambria Math"/>
          </w:rPr>
          <m:t>NP</m:t>
        </m:r>
      </m:oMath>
      <w:r w:rsidR="00B33C35" w:rsidRPr="002001CD">
        <w:t>-complete problem of Computer Science</w:t>
      </w:r>
      <w:r w:rsidRPr="002001CD">
        <w:t xml:space="preserve"> from domain of graph theory</w:t>
      </w:r>
      <w:r w:rsidR="00B33C35" w:rsidRPr="002001CD">
        <w:t>, Vertex Cover.</w:t>
      </w:r>
      <w:r w:rsidR="00547C21">
        <w:t xml:space="preserve"> We go over a range </w:t>
      </w:r>
      <w:r w:rsidR="00B33C35" w:rsidRPr="002001CD">
        <w:t xml:space="preserve">of possible methods to solve it, and delve deeper into fixed parameter tractable algorithms </w:t>
      </w:r>
      <w:r w:rsidR="00547C21">
        <w:t>and compare their theoretical and practical performance.</w:t>
      </w:r>
    </w:p>
    <w:p w14:paraId="2CA69D2D" w14:textId="77777777" w:rsidR="002001CD" w:rsidRPr="002001CD" w:rsidRDefault="00D52E25" w:rsidP="00AA2872">
      <w:r>
        <w:t xml:space="preserve">We present a </w:t>
      </w:r>
      <w:r w:rsidR="00547C21">
        <w:t>pl</w:t>
      </w:r>
      <w:r w:rsidR="00547C21" w:rsidRPr="002001CD">
        <w:t>an</w:t>
      </w:r>
      <w:r w:rsidR="00B33C35" w:rsidRPr="002001CD">
        <w:t xml:space="preserve"> to implement different FPT algorithms in</w:t>
      </w:r>
      <w:r>
        <w:t xml:space="preserve"> C and compare their efficiency. Plans for implementation of a </w:t>
      </w:r>
      <w:r w:rsidR="00B33C35" w:rsidRPr="002001CD">
        <w:t xml:space="preserve">library allowing others to freely </w:t>
      </w:r>
      <w:r>
        <w:t>create</w:t>
      </w:r>
      <w:r w:rsidR="00B33C35" w:rsidRPr="002001CD">
        <w:t xml:space="preserve"> their own versions us</w:t>
      </w:r>
      <w:r>
        <w:t>ing different kernel techniques is introduced.</w:t>
      </w:r>
    </w:p>
    <w:p w14:paraId="0EE88F82" w14:textId="77777777" w:rsidR="002001CD" w:rsidRPr="002001CD" w:rsidRDefault="002001CD" w:rsidP="00AA2872">
      <w:r w:rsidRPr="002001CD">
        <w:br w:type="page"/>
      </w:r>
    </w:p>
    <w:sdt>
      <w:sdtPr>
        <w:rPr>
          <w:rFonts w:ascii="Garamond" w:hAnsi="Garamond"/>
          <w:sz w:val="22"/>
          <w:szCs w:val="22"/>
          <w:lang w:val="en-GB" w:eastAsia="zh-CN"/>
        </w:rPr>
        <w:id w:val="-58093388"/>
        <w:docPartObj>
          <w:docPartGallery w:val="Table of Contents"/>
          <w:docPartUnique/>
        </w:docPartObj>
      </w:sdtPr>
      <w:sdtEndPr>
        <w:rPr>
          <w:noProof/>
          <w:sz w:val="24"/>
          <w:szCs w:val="24"/>
        </w:rPr>
      </w:sdtEndPr>
      <w:sdtContent>
        <w:p w14:paraId="5361ED5D" w14:textId="77777777" w:rsidR="00874F70" w:rsidRDefault="00874F70" w:rsidP="00AA2872">
          <w:pPr>
            <w:pStyle w:val="TOCHeading"/>
          </w:pPr>
          <w:r>
            <w:t>Table of Contents</w:t>
          </w:r>
        </w:p>
        <w:p w14:paraId="539B907E" w14:textId="7F6BB23F" w:rsidR="0018230B" w:rsidRDefault="00874F70">
          <w:pPr>
            <w:pStyle w:val="TOC1"/>
            <w:tabs>
              <w:tab w:val="right" w:leader="dot" w:pos="9016"/>
            </w:tabs>
            <w:rPr>
              <w:rFonts w:asciiTheme="minorHAnsi" w:hAnsiTheme="minorHAnsi" w:cstheme="minorBidi"/>
              <w:noProof/>
              <w:sz w:val="22"/>
              <w:szCs w:val="22"/>
              <w:lang w:val="en-GB" w:eastAsia="zh-CN"/>
            </w:rPr>
          </w:pPr>
          <w:r>
            <w:rPr>
              <w:b/>
              <w:bCs/>
              <w:noProof/>
            </w:rPr>
            <w:fldChar w:fldCharType="begin"/>
          </w:r>
          <w:r>
            <w:rPr>
              <w:b/>
              <w:bCs/>
              <w:noProof/>
            </w:rPr>
            <w:instrText xml:space="preserve"> TOC \o "1-2" \h \z \u </w:instrText>
          </w:r>
          <w:r>
            <w:rPr>
              <w:b/>
              <w:bCs/>
              <w:noProof/>
            </w:rPr>
            <w:fldChar w:fldCharType="separate"/>
          </w:r>
          <w:hyperlink w:anchor="_Toc7548007" w:history="1">
            <w:r w:rsidR="0018230B" w:rsidRPr="005A2B9D">
              <w:rPr>
                <w:rStyle w:val="Hyperlink"/>
                <w:noProof/>
              </w:rPr>
              <w:t>Comparative survey of existing fixed-parameter tractable Vertex Cover algorithms and their implementation</w:t>
            </w:r>
            <w:r w:rsidR="0018230B">
              <w:rPr>
                <w:noProof/>
                <w:webHidden/>
              </w:rPr>
              <w:tab/>
            </w:r>
            <w:r w:rsidR="0018230B">
              <w:rPr>
                <w:noProof/>
                <w:webHidden/>
              </w:rPr>
              <w:fldChar w:fldCharType="begin"/>
            </w:r>
            <w:r w:rsidR="0018230B">
              <w:rPr>
                <w:noProof/>
                <w:webHidden/>
              </w:rPr>
              <w:instrText xml:space="preserve"> PAGEREF _Toc7548007 \h </w:instrText>
            </w:r>
            <w:r w:rsidR="0018230B">
              <w:rPr>
                <w:noProof/>
                <w:webHidden/>
              </w:rPr>
            </w:r>
            <w:r w:rsidR="0018230B">
              <w:rPr>
                <w:noProof/>
                <w:webHidden/>
              </w:rPr>
              <w:fldChar w:fldCharType="separate"/>
            </w:r>
            <w:r w:rsidR="0018230B">
              <w:rPr>
                <w:noProof/>
                <w:webHidden/>
              </w:rPr>
              <w:t>i</w:t>
            </w:r>
            <w:r w:rsidR="0018230B">
              <w:rPr>
                <w:noProof/>
                <w:webHidden/>
              </w:rPr>
              <w:fldChar w:fldCharType="end"/>
            </w:r>
          </w:hyperlink>
        </w:p>
        <w:p w14:paraId="12031ECC" w14:textId="153AE7C8" w:rsidR="0018230B" w:rsidRDefault="0018230B">
          <w:pPr>
            <w:pStyle w:val="TOC1"/>
            <w:tabs>
              <w:tab w:val="right" w:leader="dot" w:pos="9016"/>
            </w:tabs>
            <w:rPr>
              <w:rFonts w:asciiTheme="minorHAnsi" w:hAnsiTheme="minorHAnsi" w:cstheme="minorBidi"/>
              <w:noProof/>
              <w:sz w:val="22"/>
              <w:szCs w:val="22"/>
              <w:lang w:val="en-GB" w:eastAsia="zh-CN"/>
            </w:rPr>
          </w:pPr>
          <w:hyperlink w:anchor="_Toc7548008" w:history="1">
            <w:r w:rsidRPr="005A2B9D">
              <w:rPr>
                <w:rStyle w:val="Hyperlink"/>
                <w:noProof/>
              </w:rPr>
              <w:t>Chapter 1: Introduction</w:t>
            </w:r>
            <w:r>
              <w:rPr>
                <w:noProof/>
                <w:webHidden/>
              </w:rPr>
              <w:tab/>
            </w:r>
            <w:r>
              <w:rPr>
                <w:noProof/>
                <w:webHidden/>
              </w:rPr>
              <w:fldChar w:fldCharType="begin"/>
            </w:r>
            <w:r>
              <w:rPr>
                <w:noProof/>
                <w:webHidden/>
              </w:rPr>
              <w:instrText xml:space="preserve"> PAGEREF _Toc7548008 \h </w:instrText>
            </w:r>
            <w:r>
              <w:rPr>
                <w:noProof/>
                <w:webHidden/>
              </w:rPr>
            </w:r>
            <w:r>
              <w:rPr>
                <w:noProof/>
                <w:webHidden/>
              </w:rPr>
              <w:fldChar w:fldCharType="separate"/>
            </w:r>
            <w:r>
              <w:rPr>
                <w:noProof/>
                <w:webHidden/>
              </w:rPr>
              <w:t>1</w:t>
            </w:r>
            <w:r>
              <w:rPr>
                <w:noProof/>
                <w:webHidden/>
              </w:rPr>
              <w:fldChar w:fldCharType="end"/>
            </w:r>
          </w:hyperlink>
        </w:p>
        <w:p w14:paraId="1CC1369A" w14:textId="4F85E94A" w:rsidR="0018230B" w:rsidRDefault="0018230B">
          <w:pPr>
            <w:pStyle w:val="TOC2"/>
            <w:tabs>
              <w:tab w:val="right" w:leader="dot" w:pos="9016"/>
            </w:tabs>
            <w:rPr>
              <w:rFonts w:asciiTheme="minorHAnsi" w:hAnsiTheme="minorHAnsi"/>
              <w:noProof/>
              <w:sz w:val="22"/>
              <w:szCs w:val="22"/>
            </w:rPr>
          </w:pPr>
          <w:hyperlink w:anchor="_Toc7548009" w:history="1">
            <w:r w:rsidRPr="005A2B9D">
              <w:rPr>
                <w:rStyle w:val="Hyperlink"/>
                <w:noProof/>
              </w:rPr>
              <w:t>Preliminaries</w:t>
            </w:r>
            <w:r>
              <w:rPr>
                <w:noProof/>
                <w:webHidden/>
              </w:rPr>
              <w:tab/>
            </w:r>
            <w:r>
              <w:rPr>
                <w:noProof/>
                <w:webHidden/>
              </w:rPr>
              <w:fldChar w:fldCharType="begin"/>
            </w:r>
            <w:r>
              <w:rPr>
                <w:noProof/>
                <w:webHidden/>
              </w:rPr>
              <w:instrText xml:space="preserve"> PAGEREF _Toc7548009 \h </w:instrText>
            </w:r>
            <w:r>
              <w:rPr>
                <w:noProof/>
                <w:webHidden/>
              </w:rPr>
            </w:r>
            <w:r>
              <w:rPr>
                <w:noProof/>
                <w:webHidden/>
              </w:rPr>
              <w:fldChar w:fldCharType="separate"/>
            </w:r>
            <w:r>
              <w:rPr>
                <w:noProof/>
                <w:webHidden/>
              </w:rPr>
              <w:t>1</w:t>
            </w:r>
            <w:r>
              <w:rPr>
                <w:noProof/>
                <w:webHidden/>
              </w:rPr>
              <w:fldChar w:fldCharType="end"/>
            </w:r>
          </w:hyperlink>
        </w:p>
        <w:p w14:paraId="3B587827" w14:textId="27B46893" w:rsidR="0018230B" w:rsidRDefault="0018230B">
          <w:pPr>
            <w:pStyle w:val="TOC1"/>
            <w:tabs>
              <w:tab w:val="right" w:leader="dot" w:pos="9016"/>
            </w:tabs>
            <w:rPr>
              <w:rFonts w:asciiTheme="minorHAnsi" w:hAnsiTheme="minorHAnsi" w:cstheme="minorBidi"/>
              <w:noProof/>
              <w:sz w:val="22"/>
              <w:szCs w:val="22"/>
              <w:lang w:val="en-GB" w:eastAsia="zh-CN"/>
            </w:rPr>
          </w:pPr>
          <w:hyperlink w:anchor="_Toc7548010" w:history="1">
            <w:r w:rsidRPr="005A2B9D">
              <w:rPr>
                <w:rStyle w:val="Hyperlink"/>
                <w:noProof/>
              </w:rPr>
              <w:t>Chapter 2: Literature review</w:t>
            </w:r>
            <w:r>
              <w:rPr>
                <w:noProof/>
                <w:webHidden/>
              </w:rPr>
              <w:tab/>
            </w:r>
            <w:r>
              <w:rPr>
                <w:noProof/>
                <w:webHidden/>
              </w:rPr>
              <w:fldChar w:fldCharType="begin"/>
            </w:r>
            <w:r>
              <w:rPr>
                <w:noProof/>
                <w:webHidden/>
              </w:rPr>
              <w:instrText xml:space="preserve"> PAGEREF _Toc7548010 \h </w:instrText>
            </w:r>
            <w:r>
              <w:rPr>
                <w:noProof/>
                <w:webHidden/>
              </w:rPr>
            </w:r>
            <w:r>
              <w:rPr>
                <w:noProof/>
                <w:webHidden/>
              </w:rPr>
              <w:fldChar w:fldCharType="separate"/>
            </w:r>
            <w:r>
              <w:rPr>
                <w:noProof/>
                <w:webHidden/>
              </w:rPr>
              <w:t>3</w:t>
            </w:r>
            <w:r>
              <w:rPr>
                <w:noProof/>
                <w:webHidden/>
              </w:rPr>
              <w:fldChar w:fldCharType="end"/>
            </w:r>
          </w:hyperlink>
        </w:p>
        <w:p w14:paraId="4C065193" w14:textId="17A43792" w:rsidR="0018230B" w:rsidRDefault="0018230B">
          <w:pPr>
            <w:pStyle w:val="TOC2"/>
            <w:tabs>
              <w:tab w:val="right" w:leader="dot" w:pos="9016"/>
            </w:tabs>
            <w:rPr>
              <w:rFonts w:asciiTheme="minorHAnsi" w:hAnsiTheme="minorHAnsi"/>
              <w:noProof/>
              <w:sz w:val="22"/>
              <w:szCs w:val="22"/>
            </w:rPr>
          </w:pPr>
          <w:hyperlink w:anchor="_Toc7548011" w:history="1">
            <w:r w:rsidRPr="005A2B9D">
              <w:rPr>
                <w:rStyle w:val="Hyperlink"/>
                <w:noProof/>
              </w:rPr>
              <w:t>Kernel reductions for Vertex Cover</w:t>
            </w:r>
            <w:r>
              <w:rPr>
                <w:noProof/>
                <w:webHidden/>
              </w:rPr>
              <w:tab/>
            </w:r>
            <w:r>
              <w:rPr>
                <w:noProof/>
                <w:webHidden/>
              </w:rPr>
              <w:fldChar w:fldCharType="begin"/>
            </w:r>
            <w:r>
              <w:rPr>
                <w:noProof/>
                <w:webHidden/>
              </w:rPr>
              <w:instrText xml:space="preserve"> PAGEREF _Toc7548011 \h </w:instrText>
            </w:r>
            <w:r>
              <w:rPr>
                <w:noProof/>
                <w:webHidden/>
              </w:rPr>
            </w:r>
            <w:r>
              <w:rPr>
                <w:noProof/>
                <w:webHidden/>
              </w:rPr>
              <w:fldChar w:fldCharType="separate"/>
            </w:r>
            <w:r>
              <w:rPr>
                <w:noProof/>
                <w:webHidden/>
              </w:rPr>
              <w:t>3</w:t>
            </w:r>
            <w:r>
              <w:rPr>
                <w:noProof/>
                <w:webHidden/>
              </w:rPr>
              <w:fldChar w:fldCharType="end"/>
            </w:r>
          </w:hyperlink>
        </w:p>
        <w:p w14:paraId="29745357" w14:textId="717CC6BB" w:rsidR="0018230B" w:rsidRDefault="0018230B">
          <w:pPr>
            <w:pStyle w:val="TOC2"/>
            <w:tabs>
              <w:tab w:val="right" w:leader="dot" w:pos="9016"/>
            </w:tabs>
            <w:rPr>
              <w:rFonts w:asciiTheme="minorHAnsi" w:hAnsiTheme="minorHAnsi"/>
              <w:noProof/>
              <w:sz w:val="22"/>
              <w:szCs w:val="22"/>
            </w:rPr>
          </w:pPr>
          <w:hyperlink w:anchor="_Toc7548012" w:history="1">
            <w:r w:rsidRPr="005A2B9D">
              <w:rPr>
                <w:rStyle w:val="Hyperlink"/>
                <w:noProof/>
              </w:rPr>
              <w:t>Linear Programming</w:t>
            </w:r>
            <w:r>
              <w:rPr>
                <w:noProof/>
                <w:webHidden/>
              </w:rPr>
              <w:tab/>
            </w:r>
            <w:r>
              <w:rPr>
                <w:noProof/>
                <w:webHidden/>
              </w:rPr>
              <w:fldChar w:fldCharType="begin"/>
            </w:r>
            <w:r>
              <w:rPr>
                <w:noProof/>
                <w:webHidden/>
              </w:rPr>
              <w:instrText xml:space="preserve"> PAGEREF _Toc7548012 \h </w:instrText>
            </w:r>
            <w:r>
              <w:rPr>
                <w:noProof/>
                <w:webHidden/>
              </w:rPr>
            </w:r>
            <w:r>
              <w:rPr>
                <w:noProof/>
                <w:webHidden/>
              </w:rPr>
              <w:fldChar w:fldCharType="separate"/>
            </w:r>
            <w:r>
              <w:rPr>
                <w:noProof/>
                <w:webHidden/>
              </w:rPr>
              <w:t>5</w:t>
            </w:r>
            <w:r>
              <w:rPr>
                <w:noProof/>
                <w:webHidden/>
              </w:rPr>
              <w:fldChar w:fldCharType="end"/>
            </w:r>
          </w:hyperlink>
        </w:p>
        <w:p w14:paraId="6EADE966" w14:textId="0036F4BE" w:rsidR="0018230B" w:rsidRDefault="0018230B">
          <w:pPr>
            <w:pStyle w:val="TOC2"/>
            <w:tabs>
              <w:tab w:val="right" w:leader="dot" w:pos="9016"/>
            </w:tabs>
            <w:rPr>
              <w:rFonts w:asciiTheme="minorHAnsi" w:hAnsiTheme="minorHAnsi"/>
              <w:noProof/>
              <w:sz w:val="22"/>
              <w:szCs w:val="22"/>
            </w:rPr>
          </w:pPr>
          <w:hyperlink w:anchor="_Toc7548013" w:history="1">
            <w:r w:rsidRPr="005A2B9D">
              <w:rPr>
                <w:rStyle w:val="Hyperlink"/>
                <w:noProof/>
              </w:rPr>
              <w:t>Crown decomposition</w:t>
            </w:r>
            <w:r>
              <w:rPr>
                <w:noProof/>
                <w:webHidden/>
              </w:rPr>
              <w:tab/>
            </w:r>
            <w:r>
              <w:rPr>
                <w:noProof/>
                <w:webHidden/>
              </w:rPr>
              <w:fldChar w:fldCharType="begin"/>
            </w:r>
            <w:r>
              <w:rPr>
                <w:noProof/>
                <w:webHidden/>
              </w:rPr>
              <w:instrText xml:space="preserve"> PAGEREF _Toc7548013 \h </w:instrText>
            </w:r>
            <w:r>
              <w:rPr>
                <w:noProof/>
                <w:webHidden/>
              </w:rPr>
            </w:r>
            <w:r>
              <w:rPr>
                <w:noProof/>
                <w:webHidden/>
              </w:rPr>
              <w:fldChar w:fldCharType="separate"/>
            </w:r>
            <w:r>
              <w:rPr>
                <w:noProof/>
                <w:webHidden/>
              </w:rPr>
              <w:t>6</w:t>
            </w:r>
            <w:r>
              <w:rPr>
                <w:noProof/>
                <w:webHidden/>
              </w:rPr>
              <w:fldChar w:fldCharType="end"/>
            </w:r>
          </w:hyperlink>
        </w:p>
        <w:p w14:paraId="20DFE21F" w14:textId="5F792993" w:rsidR="0018230B" w:rsidRDefault="0018230B">
          <w:pPr>
            <w:pStyle w:val="TOC2"/>
            <w:tabs>
              <w:tab w:val="right" w:leader="dot" w:pos="9016"/>
            </w:tabs>
            <w:rPr>
              <w:rFonts w:asciiTheme="minorHAnsi" w:hAnsiTheme="minorHAnsi"/>
              <w:noProof/>
              <w:sz w:val="22"/>
              <w:szCs w:val="22"/>
            </w:rPr>
          </w:pPr>
          <w:hyperlink w:anchor="_Toc7548014" w:history="1">
            <w:r w:rsidRPr="005A2B9D">
              <w:rPr>
                <w:rStyle w:val="Hyperlink"/>
                <w:noProof/>
              </w:rPr>
              <w:t>Branching and bounding</w:t>
            </w:r>
            <w:r>
              <w:rPr>
                <w:noProof/>
                <w:webHidden/>
              </w:rPr>
              <w:tab/>
            </w:r>
            <w:r>
              <w:rPr>
                <w:noProof/>
                <w:webHidden/>
              </w:rPr>
              <w:fldChar w:fldCharType="begin"/>
            </w:r>
            <w:r>
              <w:rPr>
                <w:noProof/>
                <w:webHidden/>
              </w:rPr>
              <w:instrText xml:space="preserve"> PAGEREF _Toc7548014 \h </w:instrText>
            </w:r>
            <w:r>
              <w:rPr>
                <w:noProof/>
                <w:webHidden/>
              </w:rPr>
            </w:r>
            <w:r>
              <w:rPr>
                <w:noProof/>
                <w:webHidden/>
              </w:rPr>
              <w:fldChar w:fldCharType="separate"/>
            </w:r>
            <w:r>
              <w:rPr>
                <w:noProof/>
                <w:webHidden/>
              </w:rPr>
              <w:t>8</w:t>
            </w:r>
            <w:r>
              <w:rPr>
                <w:noProof/>
                <w:webHidden/>
              </w:rPr>
              <w:fldChar w:fldCharType="end"/>
            </w:r>
          </w:hyperlink>
        </w:p>
        <w:p w14:paraId="47F280AD" w14:textId="29A42F9D" w:rsidR="0018230B" w:rsidRDefault="0018230B">
          <w:pPr>
            <w:pStyle w:val="TOC2"/>
            <w:tabs>
              <w:tab w:val="right" w:leader="dot" w:pos="9016"/>
            </w:tabs>
            <w:rPr>
              <w:rFonts w:asciiTheme="minorHAnsi" w:hAnsiTheme="minorHAnsi"/>
              <w:noProof/>
              <w:sz w:val="22"/>
              <w:szCs w:val="22"/>
            </w:rPr>
          </w:pPr>
          <w:hyperlink w:anchor="_Toc7548015" w:history="1">
            <w:r w:rsidRPr="005A2B9D">
              <w:rPr>
                <w:rStyle w:val="Hyperlink"/>
                <w:noProof/>
              </w:rPr>
              <w:t>Vertex Cover Above LP</w:t>
            </w:r>
            <w:r>
              <w:rPr>
                <w:noProof/>
                <w:webHidden/>
              </w:rPr>
              <w:tab/>
            </w:r>
            <w:r>
              <w:rPr>
                <w:noProof/>
                <w:webHidden/>
              </w:rPr>
              <w:fldChar w:fldCharType="begin"/>
            </w:r>
            <w:r>
              <w:rPr>
                <w:noProof/>
                <w:webHidden/>
              </w:rPr>
              <w:instrText xml:space="preserve"> PAGEREF _Toc7548015 \h </w:instrText>
            </w:r>
            <w:r>
              <w:rPr>
                <w:noProof/>
                <w:webHidden/>
              </w:rPr>
            </w:r>
            <w:r>
              <w:rPr>
                <w:noProof/>
                <w:webHidden/>
              </w:rPr>
              <w:fldChar w:fldCharType="separate"/>
            </w:r>
            <w:r>
              <w:rPr>
                <w:noProof/>
                <w:webHidden/>
              </w:rPr>
              <w:t>9</w:t>
            </w:r>
            <w:r>
              <w:rPr>
                <w:noProof/>
                <w:webHidden/>
              </w:rPr>
              <w:fldChar w:fldCharType="end"/>
            </w:r>
          </w:hyperlink>
        </w:p>
        <w:p w14:paraId="3D3F3647" w14:textId="536176AA" w:rsidR="0018230B" w:rsidRDefault="0018230B">
          <w:pPr>
            <w:pStyle w:val="TOC2"/>
            <w:tabs>
              <w:tab w:val="right" w:leader="dot" w:pos="9016"/>
            </w:tabs>
            <w:rPr>
              <w:rFonts w:asciiTheme="minorHAnsi" w:hAnsiTheme="minorHAnsi"/>
              <w:noProof/>
              <w:sz w:val="22"/>
              <w:szCs w:val="22"/>
            </w:rPr>
          </w:pPr>
          <w:hyperlink w:anchor="_Toc7548016" w:history="1">
            <w:r w:rsidRPr="005A2B9D">
              <w:rPr>
                <w:rStyle w:val="Hyperlink"/>
                <w:noProof/>
              </w:rPr>
              <w:t>Interleaving</w:t>
            </w:r>
            <w:r>
              <w:rPr>
                <w:noProof/>
                <w:webHidden/>
              </w:rPr>
              <w:tab/>
            </w:r>
            <w:r>
              <w:rPr>
                <w:noProof/>
                <w:webHidden/>
              </w:rPr>
              <w:fldChar w:fldCharType="begin"/>
            </w:r>
            <w:r>
              <w:rPr>
                <w:noProof/>
                <w:webHidden/>
              </w:rPr>
              <w:instrText xml:space="preserve"> PAGEREF _Toc7548016 \h </w:instrText>
            </w:r>
            <w:r>
              <w:rPr>
                <w:noProof/>
                <w:webHidden/>
              </w:rPr>
            </w:r>
            <w:r>
              <w:rPr>
                <w:noProof/>
                <w:webHidden/>
              </w:rPr>
              <w:fldChar w:fldCharType="separate"/>
            </w:r>
            <w:r>
              <w:rPr>
                <w:noProof/>
                <w:webHidden/>
              </w:rPr>
              <w:t>9</w:t>
            </w:r>
            <w:r>
              <w:rPr>
                <w:noProof/>
                <w:webHidden/>
              </w:rPr>
              <w:fldChar w:fldCharType="end"/>
            </w:r>
          </w:hyperlink>
        </w:p>
        <w:p w14:paraId="3D121BEF" w14:textId="1E4D6906" w:rsidR="0018230B" w:rsidRDefault="0018230B">
          <w:pPr>
            <w:pStyle w:val="TOC2"/>
            <w:tabs>
              <w:tab w:val="right" w:leader="dot" w:pos="9016"/>
            </w:tabs>
            <w:rPr>
              <w:rFonts w:asciiTheme="minorHAnsi" w:hAnsiTheme="minorHAnsi"/>
              <w:noProof/>
              <w:sz w:val="22"/>
              <w:szCs w:val="22"/>
            </w:rPr>
          </w:pPr>
          <w:hyperlink w:anchor="_Toc7548017" w:history="1">
            <w:r w:rsidRPr="005A2B9D">
              <w:rPr>
                <w:rStyle w:val="Hyperlink"/>
                <w:noProof/>
              </w:rPr>
              <w:t>Non-standard vertex-degree based parametrizations of Vertex Cover</w:t>
            </w:r>
            <w:r>
              <w:rPr>
                <w:noProof/>
                <w:webHidden/>
              </w:rPr>
              <w:tab/>
            </w:r>
            <w:r>
              <w:rPr>
                <w:noProof/>
                <w:webHidden/>
              </w:rPr>
              <w:fldChar w:fldCharType="begin"/>
            </w:r>
            <w:r>
              <w:rPr>
                <w:noProof/>
                <w:webHidden/>
              </w:rPr>
              <w:instrText xml:space="preserve"> PAGEREF _Toc7548017 \h </w:instrText>
            </w:r>
            <w:r>
              <w:rPr>
                <w:noProof/>
                <w:webHidden/>
              </w:rPr>
            </w:r>
            <w:r>
              <w:rPr>
                <w:noProof/>
                <w:webHidden/>
              </w:rPr>
              <w:fldChar w:fldCharType="separate"/>
            </w:r>
            <w:r>
              <w:rPr>
                <w:noProof/>
                <w:webHidden/>
              </w:rPr>
              <w:t>10</w:t>
            </w:r>
            <w:r>
              <w:rPr>
                <w:noProof/>
                <w:webHidden/>
              </w:rPr>
              <w:fldChar w:fldCharType="end"/>
            </w:r>
          </w:hyperlink>
        </w:p>
        <w:p w14:paraId="7AC66701" w14:textId="3DD690A8" w:rsidR="0018230B" w:rsidRDefault="0018230B">
          <w:pPr>
            <w:pStyle w:val="TOC1"/>
            <w:tabs>
              <w:tab w:val="right" w:leader="dot" w:pos="9016"/>
            </w:tabs>
            <w:rPr>
              <w:rFonts w:asciiTheme="minorHAnsi" w:hAnsiTheme="minorHAnsi" w:cstheme="minorBidi"/>
              <w:noProof/>
              <w:sz w:val="22"/>
              <w:szCs w:val="22"/>
              <w:lang w:val="en-GB" w:eastAsia="zh-CN"/>
            </w:rPr>
          </w:pPr>
          <w:hyperlink w:anchor="_Toc7548018" w:history="1">
            <w:r w:rsidRPr="005A2B9D">
              <w:rPr>
                <w:rStyle w:val="Hyperlink"/>
                <w:noProof/>
              </w:rPr>
              <w:t>Chapter 4: Design and testing</w:t>
            </w:r>
            <w:r>
              <w:rPr>
                <w:noProof/>
                <w:webHidden/>
              </w:rPr>
              <w:tab/>
            </w:r>
            <w:r>
              <w:rPr>
                <w:noProof/>
                <w:webHidden/>
              </w:rPr>
              <w:fldChar w:fldCharType="begin"/>
            </w:r>
            <w:r>
              <w:rPr>
                <w:noProof/>
                <w:webHidden/>
              </w:rPr>
              <w:instrText xml:space="preserve"> PAGEREF _Toc7548018 \h </w:instrText>
            </w:r>
            <w:r>
              <w:rPr>
                <w:noProof/>
                <w:webHidden/>
              </w:rPr>
            </w:r>
            <w:r>
              <w:rPr>
                <w:noProof/>
                <w:webHidden/>
              </w:rPr>
              <w:fldChar w:fldCharType="separate"/>
            </w:r>
            <w:r>
              <w:rPr>
                <w:noProof/>
                <w:webHidden/>
              </w:rPr>
              <w:t>10</w:t>
            </w:r>
            <w:r>
              <w:rPr>
                <w:noProof/>
                <w:webHidden/>
              </w:rPr>
              <w:fldChar w:fldCharType="end"/>
            </w:r>
          </w:hyperlink>
        </w:p>
        <w:p w14:paraId="286A80A2" w14:textId="049AC450" w:rsidR="0018230B" w:rsidRDefault="0018230B">
          <w:pPr>
            <w:pStyle w:val="TOC2"/>
            <w:tabs>
              <w:tab w:val="right" w:leader="dot" w:pos="9016"/>
            </w:tabs>
            <w:rPr>
              <w:rFonts w:asciiTheme="minorHAnsi" w:hAnsiTheme="minorHAnsi"/>
              <w:noProof/>
              <w:sz w:val="22"/>
              <w:szCs w:val="22"/>
            </w:rPr>
          </w:pPr>
          <w:hyperlink w:anchor="_Toc7548019" w:history="1">
            <w:r w:rsidRPr="005A2B9D">
              <w:rPr>
                <w:rStyle w:val="Hyperlink"/>
                <w:noProof/>
              </w:rPr>
              <w:t>Programming language considerations</w:t>
            </w:r>
            <w:r>
              <w:rPr>
                <w:noProof/>
                <w:webHidden/>
              </w:rPr>
              <w:tab/>
            </w:r>
            <w:r>
              <w:rPr>
                <w:noProof/>
                <w:webHidden/>
              </w:rPr>
              <w:fldChar w:fldCharType="begin"/>
            </w:r>
            <w:r>
              <w:rPr>
                <w:noProof/>
                <w:webHidden/>
              </w:rPr>
              <w:instrText xml:space="preserve"> PAGEREF _Toc7548019 \h </w:instrText>
            </w:r>
            <w:r>
              <w:rPr>
                <w:noProof/>
                <w:webHidden/>
              </w:rPr>
            </w:r>
            <w:r>
              <w:rPr>
                <w:noProof/>
                <w:webHidden/>
              </w:rPr>
              <w:fldChar w:fldCharType="separate"/>
            </w:r>
            <w:r>
              <w:rPr>
                <w:noProof/>
                <w:webHidden/>
              </w:rPr>
              <w:t>10</w:t>
            </w:r>
            <w:r>
              <w:rPr>
                <w:noProof/>
                <w:webHidden/>
              </w:rPr>
              <w:fldChar w:fldCharType="end"/>
            </w:r>
          </w:hyperlink>
        </w:p>
        <w:p w14:paraId="18D596A7" w14:textId="3BC738E8" w:rsidR="0018230B" w:rsidRDefault="0018230B">
          <w:pPr>
            <w:pStyle w:val="TOC2"/>
            <w:tabs>
              <w:tab w:val="right" w:leader="dot" w:pos="9016"/>
            </w:tabs>
            <w:rPr>
              <w:rFonts w:asciiTheme="minorHAnsi" w:hAnsiTheme="minorHAnsi"/>
              <w:noProof/>
              <w:sz w:val="22"/>
              <w:szCs w:val="22"/>
            </w:rPr>
          </w:pPr>
          <w:hyperlink w:anchor="_Toc7548020" w:history="1">
            <w:r w:rsidRPr="005A2B9D">
              <w:rPr>
                <w:rStyle w:val="Hyperlink"/>
                <w:noProof/>
              </w:rPr>
              <w:t>Implementation</w:t>
            </w:r>
            <w:r>
              <w:rPr>
                <w:noProof/>
                <w:webHidden/>
              </w:rPr>
              <w:tab/>
            </w:r>
            <w:r>
              <w:rPr>
                <w:noProof/>
                <w:webHidden/>
              </w:rPr>
              <w:fldChar w:fldCharType="begin"/>
            </w:r>
            <w:r>
              <w:rPr>
                <w:noProof/>
                <w:webHidden/>
              </w:rPr>
              <w:instrText xml:space="preserve"> PAGEREF _Toc7548020 \h </w:instrText>
            </w:r>
            <w:r>
              <w:rPr>
                <w:noProof/>
                <w:webHidden/>
              </w:rPr>
            </w:r>
            <w:r>
              <w:rPr>
                <w:noProof/>
                <w:webHidden/>
              </w:rPr>
              <w:fldChar w:fldCharType="separate"/>
            </w:r>
            <w:r>
              <w:rPr>
                <w:noProof/>
                <w:webHidden/>
              </w:rPr>
              <w:t>10</w:t>
            </w:r>
            <w:r>
              <w:rPr>
                <w:noProof/>
                <w:webHidden/>
              </w:rPr>
              <w:fldChar w:fldCharType="end"/>
            </w:r>
          </w:hyperlink>
        </w:p>
        <w:p w14:paraId="5501494D" w14:textId="5689AC78" w:rsidR="0018230B" w:rsidRDefault="0018230B">
          <w:pPr>
            <w:pStyle w:val="TOC2"/>
            <w:tabs>
              <w:tab w:val="right" w:leader="dot" w:pos="9016"/>
            </w:tabs>
            <w:rPr>
              <w:rFonts w:asciiTheme="minorHAnsi" w:hAnsiTheme="minorHAnsi"/>
              <w:noProof/>
              <w:sz w:val="22"/>
              <w:szCs w:val="22"/>
            </w:rPr>
          </w:pPr>
          <w:hyperlink w:anchor="_Toc7548021" w:history="1">
            <w:r w:rsidRPr="005A2B9D">
              <w:rPr>
                <w:rStyle w:val="Hyperlink"/>
                <w:noProof/>
              </w:rPr>
              <w:t>Pseudocode</w:t>
            </w:r>
            <w:r>
              <w:rPr>
                <w:noProof/>
                <w:webHidden/>
              </w:rPr>
              <w:tab/>
            </w:r>
            <w:r>
              <w:rPr>
                <w:noProof/>
                <w:webHidden/>
              </w:rPr>
              <w:fldChar w:fldCharType="begin"/>
            </w:r>
            <w:r>
              <w:rPr>
                <w:noProof/>
                <w:webHidden/>
              </w:rPr>
              <w:instrText xml:space="preserve"> PAGEREF _Toc7548021 \h </w:instrText>
            </w:r>
            <w:r>
              <w:rPr>
                <w:noProof/>
                <w:webHidden/>
              </w:rPr>
            </w:r>
            <w:r>
              <w:rPr>
                <w:noProof/>
                <w:webHidden/>
              </w:rPr>
              <w:fldChar w:fldCharType="separate"/>
            </w:r>
            <w:r>
              <w:rPr>
                <w:noProof/>
                <w:webHidden/>
              </w:rPr>
              <w:t>12</w:t>
            </w:r>
            <w:r>
              <w:rPr>
                <w:noProof/>
                <w:webHidden/>
              </w:rPr>
              <w:fldChar w:fldCharType="end"/>
            </w:r>
          </w:hyperlink>
        </w:p>
        <w:p w14:paraId="2D65F780" w14:textId="761C3D4D" w:rsidR="0018230B" w:rsidRDefault="0018230B">
          <w:pPr>
            <w:pStyle w:val="TOC2"/>
            <w:tabs>
              <w:tab w:val="right" w:leader="dot" w:pos="9016"/>
            </w:tabs>
            <w:rPr>
              <w:rFonts w:asciiTheme="minorHAnsi" w:hAnsiTheme="minorHAnsi"/>
              <w:noProof/>
              <w:sz w:val="22"/>
              <w:szCs w:val="22"/>
            </w:rPr>
          </w:pPr>
          <w:hyperlink w:anchor="_Toc7548022" w:history="1">
            <w:r w:rsidRPr="005A2B9D">
              <w:rPr>
                <w:rStyle w:val="Hyperlink"/>
                <w:noProof/>
              </w:rPr>
              <w:t>Profiling</w:t>
            </w:r>
            <w:r>
              <w:rPr>
                <w:noProof/>
                <w:webHidden/>
              </w:rPr>
              <w:tab/>
            </w:r>
            <w:r>
              <w:rPr>
                <w:noProof/>
                <w:webHidden/>
              </w:rPr>
              <w:fldChar w:fldCharType="begin"/>
            </w:r>
            <w:r>
              <w:rPr>
                <w:noProof/>
                <w:webHidden/>
              </w:rPr>
              <w:instrText xml:space="preserve"> PAGEREF _Toc7548022 \h </w:instrText>
            </w:r>
            <w:r>
              <w:rPr>
                <w:noProof/>
                <w:webHidden/>
              </w:rPr>
            </w:r>
            <w:r>
              <w:rPr>
                <w:noProof/>
                <w:webHidden/>
              </w:rPr>
              <w:fldChar w:fldCharType="separate"/>
            </w:r>
            <w:r>
              <w:rPr>
                <w:noProof/>
                <w:webHidden/>
              </w:rPr>
              <w:t>13</w:t>
            </w:r>
            <w:r>
              <w:rPr>
                <w:noProof/>
                <w:webHidden/>
              </w:rPr>
              <w:fldChar w:fldCharType="end"/>
            </w:r>
          </w:hyperlink>
        </w:p>
        <w:p w14:paraId="3BD4ABE3" w14:textId="2BE8C28D" w:rsidR="0018230B" w:rsidRDefault="0018230B">
          <w:pPr>
            <w:pStyle w:val="TOC2"/>
            <w:tabs>
              <w:tab w:val="right" w:leader="dot" w:pos="9016"/>
            </w:tabs>
            <w:rPr>
              <w:rFonts w:asciiTheme="minorHAnsi" w:hAnsiTheme="minorHAnsi"/>
              <w:noProof/>
              <w:sz w:val="22"/>
              <w:szCs w:val="22"/>
            </w:rPr>
          </w:pPr>
          <w:hyperlink w:anchor="_Toc7548023" w:history="1">
            <w:r w:rsidRPr="005A2B9D">
              <w:rPr>
                <w:rStyle w:val="Hyperlink"/>
                <w:noProof/>
              </w:rPr>
              <w:t>Improvements</w:t>
            </w:r>
            <w:r>
              <w:rPr>
                <w:noProof/>
                <w:webHidden/>
              </w:rPr>
              <w:tab/>
            </w:r>
            <w:r>
              <w:rPr>
                <w:noProof/>
                <w:webHidden/>
              </w:rPr>
              <w:fldChar w:fldCharType="begin"/>
            </w:r>
            <w:r>
              <w:rPr>
                <w:noProof/>
                <w:webHidden/>
              </w:rPr>
              <w:instrText xml:space="preserve"> PAGEREF _Toc7548023 \h </w:instrText>
            </w:r>
            <w:r>
              <w:rPr>
                <w:noProof/>
                <w:webHidden/>
              </w:rPr>
            </w:r>
            <w:r>
              <w:rPr>
                <w:noProof/>
                <w:webHidden/>
              </w:rPr>
              <w:fldChar w:fldCharType="separate"/>
            </w:r>
            <w:r>
              <w:rPr>
                <w:noProof/>
                <w:webHidden/>
              </w:rPr>
              <w:t>14</w:t>
            </w:r>
            <w:r>
              <w:rPr>
                <w:noProof/>
                <w:webHidden/>
              </w:rPr>
              <w:fldChar w:fldCharType="end"/>
            </w:r>
          </w:hyperlink>
        </w:p>
        <w:p w14:paraId="68D2FAC1" w14:textId="0C68093E" w:rsidR="0018230B" w:rsidRDefault="0018230B">
          <w:pPr>
            <w:pStyle w:val="TOC1"/>
            <w:tabs>
              <w:tab w:val="right" w:leader="dot" w:pos="9016"/>
            </w:tabs>
            <w:rPr>
              <w:rFonts w:asciiTheme="minorHAnsi" w:hAnsiTheme="minorHAnsi" w:cstheme="minorBidi"/>
              <w:noProof/>
              <w:sz w:val="22"/>
              <w:szCs w:val="22"/>
              <w:lang w:val="en-GB" w:eastAsia="zh-CN"/>
            </w:rPr>
          </w:pPr>
          <w:hyperlink w:anchor="_Toc7548024" w:history="1">
            <w:r w:rsidRPr="005A2B9D">
              <w:rPr>
                <w:rStyle w:val="Hyperlink"/>
                <w:noProof/>
              </w:rPr>
              <w:t>Chapter 5: Benchmarks and relative performance comparison</w:t>
            </w:r>
            <w:r>
              <w:rPr>
                <w:noProof/>
                <w:webHidden/>
              </w:rPr>
              <w:tab/>
            </w:r>
            <w:r>
              <w:rPr>
                <w:noProof/>
                <w:webHidden/>
              </w:rPr>
              <w:fldChar w:fldCharType="begin"/>
            </w:r>
            <w:r>
              <w:rPr>
                <w:noProof/>
                <w:webHidden/>
              </w:rPr>
              <w:instrText xml:space="preserve"> PAGEREF _Toc7548024 \h </w:instrText>
            </w:r>
            <w:r>
              <w:rPr>
                <w:noProof/>
                <w:webHidden/>
              </w:rPr>
            </w:r>
            <w:r>
              <w:rPr>
                <w:noProof/>
                <w:webHidden/>
              </w:rPr>
              <w:fldChar w:fldCharType="separate"/>
            </w:r>
            <w:r>
              <w:rPr>
                <w:noProof/>
                <w:webHidden/>
              </w:rPr>
              <w:t>17</w:t>
            </w:r>
            <w:r>
              <w:rPr>
                <w:noProof/>
                <w:webHidden/>
              </w:rPr>
              <w:fldChar w:fldCharType="end"/>
            </w:r>
          </w:hyperlink>
        </w:p>
        <w:p w14:paraId="00EAAF69" w14:textId="7BDDE877" w:rsidR="0018230B" w:rsidRDefault="0018230B">
          <w:pPr>
            <w:pStyle w:val="TOC2"/>
            <w:tabs>
              <w:tab w:val="right" w:leader="dot" w:pos="9016"/>
            </w:tabs>
            <w:rPr>
              <w:rFonts w:asciiTheme="minorHAnsi" w:hAnsiTheme="minorHAnsi"/>
              <w:noProof/>
              <w:sz w:val="22"/>
              <w:szCs w:val="22"/>
            </w:rPr>
          </w:pPr>
          <w:hyperlink w:anchor="_Toc7548025" w:history="1">
            <w:r w:rsidRPr="005A2B9D">
              <w:rPr>
                <w:rStyle w:val="Hyperlink"/>
                <w:noProof/>
              </w:rPr>
              <w:t>Famous benchmark instances</w:t>
            </w:r>
            <w:r>
              <w:rPr>
                <w:noProof/>
                <w:webHidden/>
              </w:rPr>
              <w:tab/>
            </w:r>
            <w:r>
              <w:rPr>
                <w:noProof/>
                <w:webHidden/>
              </w:rPr>
              <w:fldChar w:fldCharType="begin"/>
            </w:r>
            <w:r>
              <w:rPr>
                <w:noProof/>
                <w:webHidden/>
              </w:rPr>
              <w:instrText xml:space="preserve"> PAGEREF _Toc7548025 \h </w:instrText>
            </w:r>
            <w:r>
              <w:rPr>
                <w:noProof/>
                <w:webHidden/>
              </w:rPr>
            </w:r>
            <w:r>
              <w:rPr>
                <w:noProof/>
                <w:webHidden/>
              </w:rPr>
              <w:fldChar w:fldCharType="separate"/>
            </w:r>
            <w:r>
              <w:rPr>
                <w:noProof/>
                <w:webHidden/>
              </w:rPr>
              <w:t>18</w:t>
            </w:r>
            <w:r>
              <w:rPr>
                <w:noProof/>
                <w:webHidden/>
              </w:rPr>
              <w:fldChar w:fldCharType="end"/>
            </w:r>
          </w:hyperlink>
        </w:p>
        <w:p w14:paraId="4657F4D5" w14:textId="37D38D3D" w:rsidR="0018230B" w:rsidRDefault="0018230B">
          <w:pPr>
            <w:pStyle w:val="TOC2"/>
            <w:tabs>
              <w:tab w:val="right" w:leader="dot" w:pos="9016"/>
            </w:tabs>
            <w:rPr>
              <w:rFonts w:asciiTheme="minorHAnsi" w:hAnsiTheme="minorHAnsi"/>
              <w:noProof/>
              <w:sz w:val="22"/>
              <w:szCs w:val="22"/>
            </w:rPr>
          </w:pPr>
          <w:hyperlink w:anchor="_Toc7548026" w:history="1">
            <w:r w:rsidRPr="005A2B9D">
              <w:rPr>
                <w:rStyle w:val="Hyperlink"/>
                <w:noProof/>
              </w:rPr>
              <w:t>PACE instances</w:t>
            </w:r>
            <w:r>
              <w:rPr>
                <w:noProof/>
                <w:webHidden/>
              </w:rPr>
              <w:tab/>
            </w:r>
            <w:r>
              <w:rPr>
                <w:noProof/>
                <w:webHidden/>
              </w:rPr>
              <w:fldChar w:fldCharType="begin"/>
            </w:r>
            <w:r>
              <w:rPr>
                <w:noProof/>
                <w:webHidden/>
              </w:rPr>
              <w:instrText xml:space="preserve"> PAGEREF _Toc7548026 \h </w:instrText>
            </w:r>
            <w:r>
              <w:rPr>
                <w:noProof/>
                <w:webHidden/>
              </w:rPr>
            </w:r>
            <w:r>
              <w:rPr>
                <w:noProof/>
                <w:webHidden/>
              </w:rPr>
              <w:fldChar w:fldCharType="separate"/>
            </w:r>
            <w:r>
              <w:rPr>
                <w:noProof/>
                <w:webHidden/>
              </w:rPr>
              <w:t>20</w:t>
            </w:r>
            <w:r>
              <w:rPr>
                <w:noProof/>
                <w:webHidden/>
              </w:rPr>
              <w:fldChar w:fldCharType="end"/>
            </w:r>
          </w:hyperlink>
        </w:p>
        <w:p w14:paraId="3758773B" w14:textId="6DBCE37D" w:rsidR="0018230B" w:rsidRDefault="0018230B">
          <w:pPr>
            <w:pStyle w:val="TOC1"/>
            <w:tabs>
              <w:tab w:val="right" w:leader="dot" w:pos="9016"/>
            </w:tabs>
            <w:rPr>
              <w:rFonts w:asciiTheme="minorHAnsi" w:hAnsiTheme="minorHAnsi" w:cstheme="minorBidi"/>
              <w:noProof/>
              <w:sz w:val="22"/>
              <w:szCs w:val="22"/>
              <w:lang w:val="en-GB" w:eastAsia="zh-CN"/>
            </w:rPr>
          </w:pPr>
          <w:hyperlink w:anchor="_Toc7548027" w:history="1">
            <w:r w:rsidRPr="005A2B9D">
              <w:rPr>
                <w:rStyle w:val="Hyperlink"/>
                <w:noProof/>
              </w:rPr>
              <w:t>Chapter 6: Conclusions</w:t>
            </w:r>
            <w:r>
              <w:rPr>
                <w:noProof/>
                <w:webHidden/>
              </w:rPr>
              <w:tab/>
            </w:r>
            <w:r>
              <w:rPr>
                <w:noProof/>
                <w:webHidden/>
              </w:rPr>
              <w:fldChar w:fldCharType="begin"/>
            </w:r>
            <w:r>
              <w:rPr>
                <w:noProof/>
                <w:webHidden/>
              </w:rPr>
              <w:instrText xml:space="preserve"> PAGEREF _Toc7548027 \h </w:instrText>
            </w:r>
            <w:r>
              <w:rPr>
                <w:noProof/>
                <w:webHidden/>
              </w:rPr>
            </w:r>
            <w:r>
              <w:rPr>
                <w:noProof/>
                <w:webHidden/>
              </w:rPr>
              <w:fldChar w:fldCharType="separate"/>
            </w:r>
            <w:r>
              <w:rPr>
                <w:noProof/>
                <w:webHidden/>
              </w:rPr>
              <w:t>20</w:t>
            </w:r>
            <w:r>
              <w:rPr>
                <w:noProof/>
                <w:webHidden/>
              </w:rPr>
              <w:fldChar w:fldCharType="end"/>
            </w:r>
          </w:hyperlink>
        </w:p>
        <w:p w14:paraId="57E2EE4B" w14:textId="21A68D00" w:rsidR="0018230B" w:rsidRDefault="0018230B">
          <w:pPr>
            <w:pStyle w:val="TOC2"/>
            <w:tabs>
              <w:tab w:val="right" w:leader="dot" w:pos="9016"/>
            </w:tabs>
            <w:rPr>
              <w:rFonts w:asciiTheme="minorHAnsi" w:hAnsiTheme="minorHAnsi"/>
              <w:noProof/>
              <w:sz w:val="22"/>
              <w:szCs w:val="22"/>
            </w:rPr>
          </w:pPr>
          <w:hyperlink w:anchor="_Toc7548028" w:history="1">
            <w:r w:rsidRPr="005A2B9D">
              <w:rPr>
                <w:rStyle w:val="Hyperlink"/>
                <w:noProof/>
              </w:rPr>
              <w:t>Theory and practical tests</w:t>
            </w:r>
            <w:r>
              <w:rPr>
                <w:noProof/>
                <w:webHidden/>
              </w:rPr>
              <w:tab/>
            </w:r>
            <w:r>
              <w:rPr>
                <w:noProof/>
                <w:webHidden/>
              </w:rPr>
              <w:fldChar w:fldCharType="begin"/>
            </w:r>
            <w:r>
              <w:rPr>
                <w:noProof/>
                <w:webHidden/>
              </w:rPr>
              <w:instrText xml:space="preserve"> PAGEREF _Toc7548028 \h </w:instrText>
            </w:r>
            <w:r>
              <w:rPr>
                <w:noProof/>
                <w:webHidden/>
              </w:rPr>
            </w:r>
            <w:r>
              <w:rPr>
                <w:noProof/>
                <w:webHidden/>
              </w:rPr>
              <w:fldChar w:fldCharType="separate"/>
            </w:r>
            <w:r>
              <w:rPr>
                <w:noProof/>
                <w:webHidden/>
              </w:rPr>
              <w:t>20</w:t>
            </w:r>
            <w:r>
              <w:rPr>
                <w:noProof/>
                <w:webHidden/>
              </w:rPr>
              <w:fldChar w:fldCharType="end"/>
            </w:r>
          </w:hyperlink>
        </w:p>
        <w:p w14:paraId="37DCA79C" w14:textId="66D5855D" w:rsidR="0018230B" w:rsidRDefault="0018230B">
          <w:pPr>
            <w:pStyle w:val="TOC2"/>
            <w:tabs>
              <w:tab w:val="right" w:leader="dot" w:pos="9016"/>
            </w:tabs>
            <w:rPr>
              <w:rFonts w:asciiTheme="minorHAnsi" w:hAnsiTheme="minorHAnsi"/>
              <w:noProof/>
              <w:sz w:val="22"/>
              <w:szCs w:val="22"/>
            </w:rPr>
          </w:pPr>
          <w:hyperlink w:anchor="_Toc7548029" w:history="1">
            <w:r w:rsidRPr="005A2B9D">
              <w:rPr>
                <w:rStyle w:val="Hyperlink"/>
                <w:noProof/>
              </w:rPr>
              <w:t>Program functionality</w:t>
            </w:r>
            <w:r>
              <w:rPr>
                <w:noProof/>
                <w:webHidden/>
              </w:rPr>
              <w:tab/>
            </w:r>
            <w:r>
              <w:rPr>
                <w:noProof/>
                <w:webHidden/>
              </w:rPr>
              <w:fldChar w:fldCharType="begin"/>
            </w:r>
            <w:r>
              <w:rPr>
                <w:noProof/>
                <w:webHidden/>
              </w:rPr>
              <w:instrText xml:space="preserve"> PAGEREF _Toc7548029 \h </w:instrText>
            </w:r>
            <w:r>
              <w:rPr>
                <w:noProof/>
                <w:webHidden/>
              </w:rPr>
            </w:r>
            <w:r>
              <w:rPr>
                <w:noProof/>
                <w:webHidden/>
              </w:rPr>
              <w:fldChar w:fldCharType="separate"/>
            </w:r>
            <w:r>
              <w:rPr>
                <w:noProof/>
                <w:webHidden/>
              </w:rPr>
              <w:t>20</w:t>
            </w:r>
            <w:r>
              <w:rPr>
                <w:noProof/>
                <w:webHidden/>
              </w:rPr>
              <w:fldChar w:fldCharType="end"/>
            </w:r>
          </w:hyperlink>
        </w:p>
        <w:p w14:paraId="2716E8E2" w14:textId="0BEDA262" w:rsidR="0018230B" w:rsidRDefault="0018230B">
          <w:pPr>
            <w:pStyle w:val="TOC2"/>
            <w:tabs>
              <w:tab w:val="right" w:leader="dot" w:pos="9016"/>
            </w:tabs>
            <w:rPr>
              <w:rFonts w:asciiTheme="minorHAnsi" w:hAnsiTheme="minorHAnsi"/>
              <w:noProof/>
              <w:sz w:val="22"/>
              <w:szCs w:val="22"/>
            </w:rPr>
          </w:pPr>
          <w:hyperlink w:anchor="_Toc7548030" w:history="1">
            <w:r w:rsidRPr="005A2B9D">
              <w:rPr>
                <w:rStyle w:val="Hyperlink"/>
                <w:noProof/>
              </w:rPr>
              <w:t>Further work</w:t>
            </w:r>
            <w:r>
              <w:rPr>
                <w:noProof/>
                <w:webHidden/>
              </w:rPr>
              <w:tab/>
            </w:r>
            <w:r>
              <w:rPr>
                <w:noProof/>
                <w:webHidden/>
              </w:rPr>
              <w:fldChar w:fldCharType="begin"/>
            </w:r>
            <w:r>
              <w:rPr>
                <w:noProof/>
                <w:webHidden/>
              </w:rPr>
              <w:instrText xml:space="preserve"> PAGEREF _Toc7548030 \h </w:instrText>
            </w:r>
            <w:r>
              <w:rPr>
                <w:noProof/>
                <w:webHidden/>
              </w:rPr>
            </w:r>
            <w:r>
              <w:rPr>
                <w:noProof/>
                <w:webHidden/>
              </w:rPr>
              <w:fldChar w:fldCharType="separate"/>
            </w:r>
            <w:r>
              <w:rPr>
                <w:noProof/>
                <w:webHidden/>
              </w:rPr>
              <w:t>20</w:t>
            </w:r>
            <w:r>
              <w:rPr>
                <w:noProof/>
                <w:webHidden/>
              </w:rPr>
              <w:fldChar w:fldCharType="end"/>
            </w:r>
          </w:hyperlink>
        </w:p>
        <w:p w14:paraId="34F0FE71" w14:textId="321F2BB6" w:rsidR="0018230B" w:rsidRDefault="0018230B">
          <w:pPr>
            <w:pStyle w:val="TOC1"/>
            <w:tabs>
              <w:tab w:val="right" w:leader="dot" w:pos="9016"/>
            </w:tabs>
            <w:rPr>
              <w:rFonts w:asciiTheme="minorHAnsi" w:hAnsiTheme="minorHAnsi" w:cstheme="minorBidi"/>
              <w:noProof/>
              <w:sz w:val="22"/>
              <w:szCs w:val="22"/>
              <w:lang w:val="en-GB" w:eastAsia="zh-CN"/>
            </w:rPr>
          </w:pPr>
          <w:hyperlink w:anchor="_Toc7548031" w:history="1">
            <w:r w:rsidRPr="005A2B9D">
              <w:rPr>
                <w:rStyle w:val="Hyperlink"/>
                <w:noProof/>
              </w:rPr>
              <w:t>References</w:t>
            </w:r>
            <w:r>
              <w:rPr>
                <w:noProof/>
                <w:webHidden/>
              </w:rPr>
              <w:tab/>
            </w:r>
            <w:r>
              <w:rPr>
                <w:noProof/>
                <w:webHidden/>
              </w:rPr>
              <w:fldChar w:fldCharType="begin"/>
            </w:r>
            <w:r>
              <w:rPr>
                <w:noProof/>
                <w:webHidden/>
              </w:rPr>
              <w:instrText xml:space="preserve"> PAGEREF _Toc7548031 \h </w:instrText>
            </w:r>
            <w:r>
              <w:rPr>
                <w:noProof/>
                <w:webHidden/>
              </w:rPr>
            </w:r>
            <w:r>
              <w:rPr>
                <w:noProof/>
                <w:webHidden/>
              </w:rPr>
              <w:fldChar w:fldCharType="separate"/>
            </w:r>
            <w:r>
              <w:rPr>
                <w:noProof/>
                <w:webHidden/>
              </w:rPr>
              <w:t>21</w:t>
            </w:r>
            <w:r>
              <w:rPr>
                <w:noProof/>
                <w:webHidden/>
              </w:rPr>
              <w:fldChar w:fldCharType="end"/>
            </w:r>
          </w:hyperlink>
        </w:p>
        <w:p w14:paraId="1C5E14D0" w14:textId="6093834B" w:rsidR="0018230B" w:rsidRDefault="0018230B">
          <w:pPr>
            <w:pStyle w:val="TOC1"/>
            <w:tabs>
              <w:tab w:val="right" w:leader="dot" w:pos="9016"/>
            </w:tabs>
            <w:rPr>
              <w:rFonts w:asciiTheme="minorHAnsi" w:hAnsiTheme="minorHAnsi" w:cstheme="minorBidi"/>
              <w:noProof/>
              <w:sz w:val="22"/>
              <w:szCs w:val="22"/>
              <w:lang w:val="en-GB" w:eastAsia="zh-CN"/>
            </w:rPr>
          </w:pPr>
          <w:hyperlink w:anchor="_Toc7548032" w:history="1">
            <w:r w:rsidRPr="005A2B9D">
              <w:rPr>
                <w:rStyle w:val="Hyperlink"/>
                <w:noProof/>
              </w:rPr>
              <w:t>Appendices</w:t>
            </w:r>
            <w:r>
              <w:rPr>
                <w:noProof/>
                <w:webHidden/>
              </w:rPr>
              <w:tab/>
            </w:r>
            <w:r>
              <w:rPr>
                <w:noProof/>
                <w:webHidden/>
              </w:rPr>
              <w:fldChar w:fldCharType="begin"/>
            </w:r>
            <w:r>
              <w:rPr>
                <w:noProof/>
                <w:webHidden/>
              </w:rPr>
              <w:instrText xml:space="preserve"> PAGEREF _Toc7548032 \h </w:instrText>
            </w:r>
            <w:r>
              <w:rPr>
                <w:noProof/>
                <w:webHidden/>
              </w:rPr>
            </w:r>
            <w:r>
              <w:rPr>
                <w:noProof/>
                <w:webHidden/>
              </w:rPr>
              <w:fldChar w:fldCharType="separate"/>
            </w:r>
            <w:r>
              <w:rPr>
                <w:noProof/>
                <w:webHidden/>
              </w:rPr>
              <w:t>22</w:t>
            </w:r>
            <w:r>
              <w:rPr>
                <w:noProof/>
                <w:webHidden/>
              </w:rPr>
              <w:fldChar w:fldCharType="end"/>
            </w:r>
          </w:hyperlink>
        </w:p>
        <w:p w14:paraId="0AD6A13A" w14:textId="24D67D8F" w:rsidR="00874F70" w:rsidRDefault="00874F70" w:rsidP="00AA2872">
          <w:r>
            <w:rPr>
              <w:noProof/>
            </w:rPr>
            <w:fldChar w:fldCharType="end"/>
          </w:r>
        </w:p>
      </w:sdtContent>
    </w:sdt>
    <w:p w14:paraId="66F3F4A7" w14:textId="77777777" w:rsidR="00B33C35" w:rsidRDefault="00B33C35" w:rsidP="00AA2872">
      <w:pPr>
        <w:pStyle w:val="Heading2"/>
        <w:sectPr w:rsidR="00B33C35" w:rsidSect="006142DB">
          <w:footerReference w:type="default" r:id="rId8"/>
          <w:pgSz w:w="11906" w:h="16838"/>
          <w:pgMar w:top="1440" w:right="1440" w:bottom="1440" w:left="1440" w:header="708" w:footer="708" w:gutter="0"/>
          <w:pgNumType w:fmt="lowerRoman"/>
          <w:cols w:space="708"/>
          <w:docGrid w:linePitch="360"/>
        </w:sectPr>
      </w:pPr>
    </w:p>
    <w:p w14:paraId="37FD888E" w14:textId="2E0A9A56" w:rsidR="00B24474" w:rsidRDefault="001F468C" w:rsidP="00AA2872">
      <w:pPr>
        <w:pStyle w:val="Heading1"/>
      </w:pPr>
      <w:bookmarkStart w:id="2" w:name="_Toc7548008"/>
      <w:r>
        <w:t xml:space="preserve">Chapter 1: </w:t>
      </w:r>
      <w:r w:rsidR="00B24474" w:rsidRPr="00B24474">
        <w:t>Introduction</w:t>
      </w:r>
      <w:bookmarkEnd w:id="2"/>
    </w:p>
    <w:p w14:paraId="66FCD7A4" w14:textId="77777777" w:rsidR="00FB4187" w:rsidRPr="00FB4187" w:rsidRDefault="00FB4187" w:rsidP="00AA2872"/>
    <w:p w14:paraId="146C79EB" w14:textId="288756E4" w:rsidR="00B24474" w:rsidRPr="00B24474" w:rsidRDefault="00B24474" w:rsidP="00AA2872">
      <w:pPr>
        <w:rPr>
          <w:rFonts w:ascii="Times New Roman" w:hAnsi="Times New Roman" w:cs="Times New Roman"/>
        </w:rPr>
      </w:pPr>
      <w:r w:rsidRPr="00B24474">
        <w:t xml:space="preserve">Graphs are a great tool for modelling real world systems and interactions. From flow of city traffic to phenotype identification, graphs and graph manipulation prove to have plentiful of real-world applications. One of the prominent NP-complete problems in graph theory is Vertex-Cover problem. It is used in complexity theory to prove NP-hardness of other problems. Due to the seemingly intractable nature of V-C, focus have been </w:t>
      </w:r>
      <w:r w:rsidRPr="00156769">
        <w:t>historically</w:t>
      </w:r>
      <w:r w:rsidRPr="00B24474">
        <w:t xml:space="preserve"> concentrated on the design of </w:t>
      </w:r>
      <w:r w:rsidR="00EA0ACC">
        <w:t xml:space="preserve">heuristics and other </w:t>
      </w:r>
      <w:r w:rsidRPr="00B24474">
        <w:t>approximate, polynomial-time algorithms</w:t>
      </w:r>
      <w:r w:rsidR="00EA0ACC">
        <w:t xml:space="preserve"> </w:t>
      </w:r>
      <w:r w:rsidR="00EA0ACC">
        <w:fldChar w:fldCharType="begin" w:fldLock="1"/>
      </w:r>
      <w:r w:rsidR="0081290A">
        <w:instrText>ADDIN CSL_CITATION {"citationItems":[{"id":"ITEM-1","itemData":{"DOI":"10.1016/j.cor.2005.03.030","abstract":"Several approximation algorithms with proven performance guarantees have been proposed to find approximate solutions to classical combinatorial optimization problems. However, theoretical results may not reflect the experimental performance of the proposed algorithms. As a consequence, a question arises: how \"far\" from the theoretically proved performance are the experimental results? We conduct a controlled empirical study of approximation algorithms for the Vertex Cover and the Set Covering Problems. Many authors have proposed approximation algorithms for those problems. Our main goal is to better understand their strengths, weaknesses, and operation. Although we implement more than one algorithm to find feasible solutions to either problems, this work does not emphasize competition between them. The quality of the solutions related to the theoretical performance guarantees are analyzed instead. The computational experiments showed that the proven performance guarantees of all tested algorithms did not forecast well the empirical performance.","author":[{"dropping-particle":"","family":"Gomes","given":"Fernando C","non-dropping-particle":"","parse-names":false,"suffix":""},{"dropping-particle":"","family":"Meneses","given":"Cláudio N","non-dropping-particle":"","parse-names":false,"suffix":""},{"dropping-particle":"","family":"Pardalos","given":"Panos M","non-dropping-particle":"","parse-names":false,"suffix":""},{"dropping-particle":"","family":"Valdisio","given":"Gerardo","non-dropping-particle":"","parse-names":false,"suffix":""},{"dropping-particle":"","family":"Viana","given":"R","non-dropping-particle":"","parse-names":false,"suffix":""}],"container-title":"Computers &amp; Operations Research","id":"ITEM-1","issued":{"date-parts":[["2006"]]},"page":"3520-3534","title":"Experimental Analysis of Approximation Algorithms for the Vertex Cover and Set Covering Problems","type":"article-journal","volume":"33"},"uris":["http://www.mendeley.com/documents/?uuid=54b59675-01d0-3fb8-bfbf-cba58148f8c8"]},{"id":"ITEM-2","itemData":{"abstract":"The Minimum Vertex Cover (MVC) problem is a prominent NP-hard combinatorial optimization problem of great importance in both theory and application. Local search has proved successful for this problem. However, there are two main drawbacks in state-of-the-art MVC local search algorithms. First, they select a pair of vertices to exchange simultaneously, which is time-consuming. Secondly, although using edge weighting techniques to diversify the search, these algorithms lack mechanisms for decreasing the weights. To address these issues, we propose two new strategies: two-stage exchange and edge weighting with forgetting. The two-stage exchange strategy selects two vertices to exchange separately and performs the exchange in two stages. The strategy of edge weighting with forgetting not only increases weights of uncovered edges, but also decreases some weights for each edge periodically. These two strategies are used in designing a new MVC local search algorithm, which is referred to as NuMVC. We conduct extensive experimental studies on the standard benchmarks, namely DIMACS and BHOSLIB. The experiment comparing NuMVC with state-of-the-art heuristic algorithms show that NuMVC is at least competitive with the nearest competitor namely PLS on the DIMACS benchmark, and clearly dominates all competitors on the BHOSLIB benchmark. Also, experimental results indicate that NuMVC finds an optimal solution much faster than the current best exact algorithm for Maximum Clique on random instances as well as some structured ones. Moreover, we study the effectiveness of the two strategies and the run-time behaviour through experimental analysis.","author":[{"dropping-particle":"","family":"Cai","given":"Shaowei","non-dropping-particle":"","parse-names":false,"suffix":""},{"dropping-particle":"","family":"Su","given":"Kaile","non-dropping-particle":"","parse-names":false,"suffix":""},{"dropping-particle":"","family":"Com","given":"Chuanluosaber@gmail","non-dropping-particle":"","parse-names":false,"suffix":""},{"dropping-particle":"","family":"Sattar","given":"Abdul","non-dropping-particle":"","parse-names":false,"suffix":""}],"container-title":"Journal of Artificial Intelligence Research","id":"ITEM-2","issued":{"date-parts":[["2013"]]},"number-of-pages":"687-716","title":"NuMVC: An Efficient Local Search Algorithm for Minimum Vertex Cover Chuan Luo","type":"report","volume":"46"},"uris":["http://www.mendeley.com/documents/?uuid=788db6fa-74c9-39a5-81ba-5a2ba3a24852"]}],"mendeley":{"formattedCitation":"[1], [2]","plainTextFormattedCitation":"[1], [2]","previouslyFormattedCitation":"[1], [2]"},"properties":{"noteIndex":0},"schema":"https://github.com/citation-style-language/schema/raw/master/csl-citation.json"}</w:instrText>
      </w:r>
      <w:r w:rsidR="00EA0ACC">
        <w:fldChar w:fldCharType="separate"/>
      </w:r>
      <w:r w:rsidR="009F4584" w:rsidRPr="009F4584">
        <w:rPr>
          <w:noProof/>
        </w:rPr>
        <w:t>[1], [2]</w:t>
      </w:r>
      <w:r w:rsidR="00EA0ACC">
        <w:fldChar w:fldCharType="end"/>
      </w:r>
      <w:r w:rsidRPr="00B24474">
        <w:t>. One r</w:t>
      </w:r>
      <w:r w:rsidR="00EA0ACC">
        <w:t xml:space="preserve">elatively recent alternative </w:t>
      </w:r>
      <w:r w:rsidRPr="00B24474">
        <w:t xml:space="preserve">has emerged - it is fixed parameter tractability (FPT). </w:t>
      </w:r>
    </w:p>
    <w:p w14:paraId="208DE70B" w14:textId="267E7D6B" w:rsidR="00B24474" w:rsidRPr="00B24474" w:rsidRDefault="00B24474" w:rsidP="00811324">
      <w:pPr>
        <w:rPr>
          <w:rFonts w:ascii="Times New Roman" w:hAnsi="Times New Roman" w:cs="Times New Roman"/>
        </w:rPr>
      </w:pPr>
      <w:r w:rsidRPr="00B24474">
        <w:t xml:space="preserve">In this paper, </w:t>
      </w:r>
      <w:r w:rsidR="00110604">
        <w:t xml:space="preserve">concepts needed to analyse </w:t>
      </w:r>
      <m:oMath>
        <m:r>
          <w:rPr>
            <w:rFonts w:ascii="Cambria Math" w:hAnsi="Cambria Math"/>
          </w:rPr>
          <m:t>Vertex Cover</m:t>
        </m:r>
      </m:oMath>
      <w:r w:rsidR="00110604">
        <w:t xml:space="preserve"> problem </w:t>
      </w:r>
      <w:r w:rsidR="00DC3539">
        <w:t xml:space="preserve">are presented </w:t>
      </w:r>
      <w:r w:rsidR="00110604">
        <w:t xml:space="preserve">(Preliminaries), </w:t>
      </w:r>
      <m:oMath>
        <m:r>
          <w:rPr>
            <w:rFonts w:ascii="Cambria Math" w:hAnsi="Cambria Math"/>
          </w:rPr>
          <m:t>V-C</m:t>
        </m:r>
      </m:oMath>
      <w:r w:rsidRPr="00B24474">
        <w:t xml:space="preserve"> problem </w:t>
      </w:r>
      <w:r w:rsidR="00DC3539">
        <w:t xml:space="preserve">is </w:t>
      </w:r>
      <w:r w:rsidR="00DC3539" w:rsidRPr="00B24474">
        <w:t>formulate</w:t>
      </w:r>
      <w:r w:rsidR="00DC3539">
        <w:t xml:space="preserve">d </w:t>
      </w:r>
      <w:r w:rsidR="00110604">
        <w:t xml:space="preserve">as an instance of </w:t>
      </w:r>
      <m:oMath>
        <m:r>
          <w:rPr>
            <w:rFonts w:ascii="Cambria Math" w:hAnsi="Cambria Math"/>
          </w:rPr>
          <m:t>FPT</m:t>
        </m:r>
      </m:oMath>
      <w:r w:rsidR="00110604">
        <w:t xml:space="preserve"> </w:t>
      </w:r>
      <w:r w:rsidRPr="00B24474">
        <w:t xml:space="preserve">problem, </w:t>
      </w:r>
      <m:oMath>
        <m:r>
          <w:rPr>
            <w:rFonts w:ascii="Cambria Math" w:hAnsi="Cambria Math"/>
          </w:rPr>
          <m:t>FPT</m:t>
        </m:r>
      </m:oMath>
      <w:r w:rsidRPr="00B24474">
        <w:t xml:space="preserve"> algorithm for </w:t>
      </w:r>
      <m:oMath>
        <m:r>
          <w:rPr>
            <w:rFonts w:ascii="Cambria Math" w:hAnsi="Cambria Math"/>
          </w:rPr>
          <m:t>V-C</m:t>
        </m:r>
      </m:oMath>
      <w:r w:rsidRPr="00B24474">
        <w:t xml:space="preserve"> and</w:t>
      </w:r>
      <w:r w:rsidR="00110604">
        <w:t xml:space="preserve"> </w:t>
      </w:r>
      <w:r w:rsidRPr="00B24474">
        <w:t>different techniques that are employed to improve time complexity said algorithm</w:t>
      </w:r>
      <w:r w:rsidR="00110604">
        <w:t xml:space="preserve"> </w:t>
      </w:r>
      <w:r w:rsidR="00DC3539">
        <w:t xml:space="preserve">are surveyed </w:t>
      </w:r>
      <w:r w:rsidR="00110604">
        <w:t>(Literature Review)</w:t>
      </w:r>
      <w:r w:rsidRPr="00B24474">
        <w:t>.</w:t>
      </w:r>
      <w:r w:rsidR="00811324">
        <w:t xml:space="preserve"> J</w:t>
      </w:r>
      <w:r w:rsidR="00DC3539">
        <w:t xml:space="preserve">ustification </w:t>
      </w:r>
      <w:r w:rsidR="00811324">
        <w:t>of the</w:t>
      </w:r>
      <w:r w:rsidR="00110604">
        <w:t xml:space="preserve"> choice of tooling for this project</w:t>
      </w:r>
      <w:r w:rsidR="00DC3539">
        <w:t xml:space="preserve"> is shown</w:t>
      </w:r>
      <w:r w:rsidR="00110604">
        <w:t xml:space="preserve"> (Requirements and analysis</w:t>
      </w:r>
      <w:r w:rsidR="00811324">
        <w:t xml:space="preserve"> &amp; Design</w:t>
      </w:r>
      <w:r w:rsidR="00110604">
        <w:t>).</w:t>
      </w:r>
      <w:r w:rsidR="00811324">
        <w:t xml:space="preserve"> In Implementation and Testing, program is explained with accompanying pseudocode, benchmarks are analysed and further improvements are proposed.</w:t>
      </w:r>
    </w:p>
    <w:p w14:paraId="7EE54D16" w14:textId="77777777" w:rsidR="00B24474" w:rsidRPr="00B24474" w:rsidRDefault="00B24474" w:rsidP="00AA2872">
      <w:pPr>
        <w:pStyle w:val="Heading3"/>
        <w:rPr>
          <w:rFonts w:ascii="Times New Roman" w:hAnsi="Times New Roman" w:cs="Times New Roman"/>
          <w:b/>
          <w:bCs/>
          <w:sz w:val="27"/>
          <w:szCs w:val="27"/>
        </w:rPr>
      </w:pPr>
      <w:r w:rsidRPr="00B24474">
        <w:t>Aims, objects and deliverables of the project</w:t>
      </w:r>
    </w:p>
    <w:p w14:paraId="3DCB38C2" w14:textId="3FBC00FA" w:rsidR="00B24474" w:rsidRPr="00B24474" w:rsidRDefault="00B24474" w:rsidP="00811324">
      <w:pPr>
        <w:rPr>
          <w:rFonts w:ascii="Times New Roman" w:hAnsi="Times New Roman" w:cs="Times New Roman"/>
        </w:rPr>
      </w:pPr>
      <w:r w:rsidRPr="00B24474">
        <w:t>Main objective for the project is to exhaustively explo</w:t>
      </w:r>
      <w:r w:rsidR="007330D4">
        <w:t xml:space="preserve">re known FPT techniques for V-C. </w:t>
      </w:r>
      <w:r w:rsidR="00DC3539">
        <w:t>T</w:t>
      </w:r>
      <w:r w:rsidR="007330D4">
        <w:t>heoretical upper-bound complexity and practical performance</w:t>
      </w:r>
      <w:r w:rsidR="00DC3539">
        <w:t xml:space="preserve"> is compared</w:t>
      </w:r>
      <w:r w:rsidR="007330D4">
        <w:t xml:space="preserve">. Furthermore, </w:t>
      </w:r>
      <w:r w:rsidRPr="00B24474">
        <w:t>implementation of the algorithm that computes exact solution to V-C problem</w:t>
      </w:r>
      <w:r w:rsidR="00DC3539">
        <w:t xml:space="preserve"> is provided</w:t>
      </w:r>
      <w:r w:rsidRPr="00B24474">
        <w:t>. Once implemented, different combinations kernelization and preprocessing methods to minimise the time measure for large graph instances</w:t>
      </w:r>
      <w:r w:rsidR="00DC3539">
        <w:t xml:space="preserve"> are </w:t>
      </w:r>
      <w:r w:rsidR="00DC3539" w:rsidRPr="00B24474">
        <w:t>explore</w:t>
      </w:r>
      <w:r w:rsidR="00DC3539">
        <w:t>d</w:t>
      </w:r>
      <w:r w:rsidR="00811324">
        <w:t>. Certain python and iGraph specific implementation details are presented.</w:t>
      </w:r>
      <w:r w:rsidRPr="00B24474">
        <w:t xml:space="preserve"> </w:t>
      </w:r>
    </w:p>
    <w:p w14:paraId="052C0128" w14:textId="23701270" w:rsidR="00B24474" w:rsidRPr="00B24474" w:rsidRDefault="00B24474" w:rsidP="00AA2872">
      <w:pPr>
        <w:pStyle w:val="Heading2"/>
        <w:rPr>
          <w:rFonts w:ascii="Times New Roman" w:hAnsi="Times New Roman" w:cs="Times New Roman"/>
          <w:b/>
          <w:bCs/>
          <w:sz w:val="36"/>
          <w:szCs w:val="36"/>
        </w:rPr>
      </w:pPr>
      <w:bookmarkStart w:id="3" w:name="_Toc7548009"/>
      <w:r w:rsidRPr="00B24474">
        <w:t>Preliminaries</w:t>
      </w:r>
      <w:bookmarkEnd w:id="3"/>
    </w:p>
    <w:p w14:paraId="04350DD0" w14:textId="77777777" w:rsidR="00B24474" w:rsidRPr="00B24474" w:rsidRDefault="00B24474" w:rsidP="00AA2872">
      <w:pPr>
        <w:rPr>
          <w:rFonts w:ascii="Times New Roman" w:hAnsi="Times New Roman" w:cs="Times New Roman"/>
        </w:rPr>
      </w:pPr>
      <w:r w:rsidRPr="00B24474">
        <w:t xml:space="preserve">It is assumed that the reader has familiarity with algorithm topics on </w:t>
      </w:r>
      <w:r w:rsidR="005C1353">
        <w:t xml:space="preserve">second year computer science </w:t>
      </w:r>
      <w:r w:rsidRPr="00B24474">
        <w:t>undergraduate level.</w:t>
      </w:r>
    </w:p>
    <w:p w14:paraId="025F9379" w14:textId="77777777" w:rsidR="00B24474" w:rsidRPr="003F5E50" w:rsidRDefault="00B24474" w:rsidP="00AA2872">
      <w:pPr>
        <w:rPr>
          <w:rFonts w:ascii="Times New Roman" w:hAnsi="Times New Roman" w:cs="Times New Roman"/>
        </w:rPr>
      </w:pPr>
      <w:r w:rsidRPr="00B24474">
        <w:t>In this chapter, we go over topics and definitions necessary for understanding of Vertex Cover and FPT algorithms. All of those are introduced briefly, for more comprehensive reading overview see excellent Introduction to Algorithms (Third ed.), by Cormen, Thomas; Leiserson, Charles; Rivest, Ronald; Stei</w:t>
      </w:r>
      <w:r w:rsidR="00CA41DB">
        <w:t>n, Clifford (2009).</w:t>
      </w:r>
    </w:p>
    <w:p w14:paraId="27A93132" w14:textId="77777777" w:rsidR="00B24474" w:rsidRPr="003F5E50" w:rsidRDefault="00B24474" w:rsidP="00AA2872">
      <w:pPr>
        <w:pStyle w:val="Heading3"/>
        <w:rPr>
          <w:rFonts w:ascii="Times New Roman" w:hAnsi="Times New Roman" w:cs="Times New Roman"/>
          <w:b/>
          <w:bCs/>
          <w:sz w:val="27"/>
          <w:szCs w:val="27"/>
        </w:rPr>
      </w:pPr>
      <w:r w:rsidRPr="00B24474">
        <w:t>Graphs</w:t>
      </w:r>
    </w:p>
    <w:p w14:paraId="20D11366" w14:textId="77777777" w:rsidR="00B24474" w:rsidRPr="00B24474" w:rsidRDefault="00B24474" w:rsidP="00AA2872">
      <w:pPr>
        <w:rPr>
          <w:rFonts w:ascii="Times New Roman" w:hAnsi="Times New Roman" w:cs="Times New Roman"/>
        </w:rPr>
      </w:pPr>
      <w:r w:rsidRPr="00B24474">
        <w:t xml:space="preserve">Throughout the paper, </w:t>
      </w:r>
      <m:oMath>
        <m:r>
          <w:rPr>
            <w:rFonts w:ascii="Cambria Math" w:hAnsi="Cambria Math"/>
          </w:rPr>
          <m:t>G</m:t>
        </m:r>
      </m:oMath>
      <w:r w:rsidRPr="00B24474">
        <w:t xml:space="preserve"> is string representation of finite and non-empty graph. It consists of vertex set </w:t>
      </w:r>
      <m:oMath>
        <m:r>
          <w:rPr>
            <w:rFonts w:ascii="Cambria Math" w:hAnsi="Cambria Math"/>
          </w:rPr>
          <m:t xml:space="preserve">V(G) </m:t>
        </m:r>
      </m:oMath>
      <w:r w:rsidRPr="00B24474">
        <w:t xml:space="preserve">and edge set </w:t>
      </w:r>
      <m:oMath>
        <m:r>
          <w:rPr>
            <w:rFonts w:ascii="Cambria Math" w:hAnsi="Cambria Math"/>
          </w:rPr>
          <m:t>E(G)</m:t>
        </m:r>
      </m:oMath>
      <w:r w:rsidRPr="00B24474">
        <w:t xml:space="preserve">. Graph is undirected unless stated otherwise - that is, if for </w:t>
      </w:r>
      <m:oMath>
        <m:r>
          <w:rPr>
            <w:rFonts w:ascii="Cambria Math" w:hAnsi="Cambria Math"/>
          </w:rPr>
          <m:t>x</m:t>
        </m:r>
      </m:oMath>
      <w:r w:rsidRPr="00B24474">
        <w:t xml:space="preserve"> and </w:t>
      </w:r>
      <m:oMath>
        <m:r>
          <w:rPr>
            <w:rFonts w:ascii="Cambria Math" w:hAnsi="Cambria Math"/>
          </w:rPr>
          <m:t>y</m:t>
        </m:r>
      </m:oMath>
      <w:r w:rsidRPr="00B24474">
        <w:t xml:space="preserve"> in </w:t>
      </w:r>
      <m:oMath>
        <m:r>
          <w:rPr>
            <w:rFonts w:ascii="Cambria Math" w:hAnsi="Cambria Math"/>
          </w:rPr>
          <m:t>V(G)</m:t>
        </m:r>
      </m:oMath>
      <w:r w:rsidRPr="00B24474">
        <w:t xml:space="preserve"> </w:t>
      </w:r>
      <m:oMath>
        <m:r>
          <w:rPr>
            <w:rFonts w:ascii="Cambria Math" w:hAnsi="Cambria Math"/>
          </w:rPr>
          <m:t>xy</m:t>
        </m:r>
      </m:oMath>
      <w:r w:rsidRPr="00B24474">
        <w:t xml:space="preserve"> is in </w:t>
      </w:r>
      <m:oMath>
        <m:r>
          <w:rPr>
            <w:rFonts w:ascii="Cambria Math" w:hAnsi="Cambria Math"/>
          </w:rPr>
          <m:t>E(G)</m:t>
        </m:r>
      </m:oMath>
      <w:r w:rsidRPr="00B24474">
        <w:t xml:space="preserve">, then </w:t>
      </w:r>
      <m:oMath>
        <m:r>
          <w:rPr>
            <w:rFonts w:ascii="Cambria Math" w:hAnsi="Cambria Math"/>
          </w:rPr>
          <m:t>yx</m:t>
        </m:r>
      </m:oMath>
      <w:r w:rsidRPr="00B24474">
        <w:t xml:space="preserve"> is in </w:t>
      </w:r>
      <m:oMath>
        <m:r>
          <w:rPr>
            <w:rFonts w:ascii="Cambria Math" w:hAnsi="Cambria Math"/>
          </w:rPr>
          <m:t>E(G)</m:t>
        </m:r>
      </m:oMath>
      <w:r w:rsidRPr="00B24474">
        <w:t>.</w:t>
      </w:r>
    </w:p>
    <w:p w14:paraId="0FE1FE6F" w14:textId="77777777" w:rsidR="00B24474" w:rsidRPr="00B24474" w:rsidRDefault="00B24474" w:rsidP="00AA2872">
      <w:pPr>
        <w:rPr>
          <w:rFonts w:ascii="Times New Roman" w:hAnsi="Times New Roman" w:cs="Times New Roman"/>
        </w:rPr>
      </w:pPr>
      <w:r w:rsidRPr="00B24474">
        <w:t xml:space="preserve">If </w:t>
      </w:r>
      <m:oMath>
        <m:r>
          <w:rPr>
            <w:rFonts w:ascii="Cambria Math" w:hAnsi="Cambria Math"/>
          </w:rPr>
          <m:t>xy</m:t>
        </m:r>
      </m:oMath>
      <w:r w:rsidRPr="00B24474">
        <w:t xml:space="preserve"> is in </w:t>
      </w:r>
      <m:oMath>
        <m:r>
          <w:rPr>
            <w:rFonts w:ascii="Cambria Math" w:hAnsi="Cambria Math"/>
          </w:rPr>
          <m:t>E(G)</m:t>
        </m:r>
      </m:oMath>
      <w:r w:rsidRPr="00B24474">
        <w:t xml:space="preserve">, we call </w:t>
      </w:r>
      <m:oMath>
        <m:r>
          <w:rPr>
            <w:rFonts w:ascii="Cambria Math" w:hAnsi="Cambria Math"/>
          </w:rPr>
          <m:t>x</m:t>
        </m:r>
      </m:oMath>
      <w:r w:rsidRPr="00B24474">
        <w:t xml:space="preserve"> and </w:t>
      </w:r>
      <m:oMath>
        <m:r>
          <w:rPr>
            <w:rFonts w:ascii="Cambria Math" w:hAnsi="Cambria Math"/>
          </w:rPr>
          <m:t>y</m:t>
        </m:r>
      </m:oMath>
      <w:r w:rsidRPr="00B24474">
        <w:t xml:space="preserve"> adjacent, and non-adjacent otherwise. </w:t>
      </w:r>
      <w:r w:rsidR="009F0959" w:rsidRPr="00B24474">
        <w:t>Let us</w:t>
      </w:r>
      <w:r w:rsidRPr="00B24474">
        <w:t xml:space="preserve"> call </w:t>
      </w:r>
      <m:oMath>
        <m:r>
          <w:rPr>
            <w:rFonts w:ascii="Cambria Math" w:hAnsi="Cambria Math"/>
          </w:rPr>
          <m:t>xy</m:t>
        </m:r>
      </m:oMath>
      <w:r w:rsidRPr="00B24474">
        <w:t xml:space="preserve"> in </w:t>
      </w:r>
      <m:oMath>
        <m:r>
          <w:rPr>
            <w:rFonts w:ascii="Cambria Math" w:hAnsi="Cambria Math"/>
          </w:rPr>
          <m:t>(G)</m:t>
        </m:r>
      </m:oMath>
      <w:r w:rsidRPr="00B24474">
        <w:t xml:space="preserve"> </w:t>
      </w:r>
      <m:oMath>
        <m:r>
          <w:rPr>
            <w:rFonts w:ascii="Cambria Math" w:hAnsi="Cambria Math"/>
          </w:rPr>
          <m:t>e</m:t>
        </m:r>
      </m:oMath>
      <w:r w:rsidRPr="00B24474">
        <w:t xml:space="preserve">. In this case, we call </w:t>
      </w:r>
      <m:oMath>
        <m:r>
          <w:rPr>
            <w:rFonts w:ascii="Cambria Math" w:hAnsi="Cambria Math"/>
          </w:rPr>
          <m:t>x</m:t>
        </m:r>
      </m:oMath>
      <w:r w:rsidRPr="00B24474">
        <w:t xml:space="preserve"> and </w:t>
      </w:r>
      <m:oMath>
        <m:r>
          <w:rPr>
            <w:rFonts w:ascii="Cambria Math" w:hAnsi="Cambria Math"/>
          </w:rPr>
          <m:t>e</m:t>
        </m:r>
      </m:oMath>
      <w:r>
        <w:t xml:space="preserve"> (as well as </w:t>
      </w:r>
      <m:oMath>
        <m:r>
          <w:rPr>
            <w:rFonts w:ascii="Cambria Math" w:hAnsi="Cambria Math"/>
          </w:rPr>
          <m:t>y</m:t>
        </m:r>
      </m:oMath>
      <w:r>
        <w:t xml:space="preserve"> and </w:t>
      </w:r>
      <m:oMath>
        <m:r>
          <w:rPr>
            <w:rFonts w:ascii="Cambria Math" w:hAnsi="Cambria Math"/>
          </w:rPr>
          <m:t>e</m:t>
        </m:r>
      </m:oMath>
      <w:r>
        <w:t>) incident.</w:t>
      </w:r>
    </w:p>
    <w:p w14:paraId="6BEA9BA6" w14:textId="77777777" w:rsidR="00B24474" w:rsidRPr="00B24474" w:rsidRDefault="00B24474" w:rsidP="00AA2872">
      <w:pPr>
        <w:rPr>
          <w:rFonts w:ascii="Times New Roman" w:hAnsi="Times New Roman" w:cs="Times New Roman"/>
        </w:rPr>
      </w:pPr>
      <w:r w:rsidRPr="00B24474">
        <w:t xml:space="preserve">Set of vertices adjacent to </w:t>
      </w:r>
      <m:oMath>
        <m:r>
          <w:rPr>
            <w:rFonts w:ascii="Cambria Math" w:hAnsi="Cambria Math"/>
          </w:rPr>
          <m:t>x</m:t>
        </m:r>
      </m:oMath>
      <w:r w:rsidRPr="00B24474">
        <w:t xml:space="preserve"> we denote as </w:t>
      </w:r>
      <m:oMath>
        <m:r>
          <w:rPr>
            <w:rFonts w:ascii="Cambria Math" w:hAnsi="Cambria Math"/>
          </w:rPr>
          <m:t>N(x)</m:t>
        </m:r>
      </m:oMath>
      <w:r w:rsidRPr="00B24474">
        <w:t xml:space="preserve">; from that, degree of a vertex is going to be </w:t>
      </w:r>
      <m:oMath>
        <m:r>
          <w:rPr>
            <w:rFonts w:ascii="Cambria Math" w:hAnsi="Cambria Math"/>
          </w:rPr>
          <m:t>|N(x)|</m:t>
        </m:r>
      </m:oMath>
      <w:r w:rsidRPr="00B24474">
        <w:t>.</w:t>
      </w:r>
    </w:p>
    <w:p w14:paraId="22621968" w14:textId="25965FD3" w:rsidR="00B24474" w:rsidRPr="00B24474" w:rsidRDefault="00B24474" w:rsidP="00AA2872">
      <w:pPr>
        <w:rPr>
          <w:rFonts w:ascii="Times New Roman" w:hAnsi="Times New Roman" w:cs="Times New Roman"/>
        </w:rPr>
      </w:pPr>
      <w:r w:rsidRPr="00B24474">
        <w:rPr>
          <w:i/>
          <w:iCs/>
        </w:rPr>
        <w:t xml:space="preserve">Matching </w:t>
      </w:r>
      <m:oMath>
        <m:r>
          <w:rPr>
            <w:rFonts w:ascii="Cambria Math" w:hAnsi="Cambria Math"/>
          </w:rPr>
          <m:t>M</m:t>
        </m:r>
      </m:oMath>
      <w:r w:rsidRPr="00B24474">
        <w:rPr>
          <w:i/>
          <w:iCs/>
        </w:rPr>
        <w:t xml:space="preserve"> </w:t>
      </w:r>
      <w:r w:rsidRPr="00B24474">
        <w:t xml:space="preserve">of </w:t>
      </w:r>
      <m:oMath>
        <m:r>
          <w:rPr>
            <w:rFonts w:ascii="Cambria Math" w:hAnsi="Cambria Math"/>
          </w:rPr>
          <m:t>U</m:t>
        </m:r>
      </m:oMath>
      <w:r w:rsidRPr="00B24474">
        <w:t xml:space="preserve"> into </w:t>
      </w:r>
      <m:oMath>
        <m:r>
          <w:rPr>
            <w:rFonts w:ascii="Cambria Math" w:hAnsi="Cambria Math"/>
          </w:rPr>
          <m:t>W</m:t>
        </m:r>
      </m:oMath>
      <w:r w:rsidRPr="00B24474">
        <w:t xml:space="preserve"> exists if every edge of </w:t>
      </w:r>
      <m:oMath>
        <m:r>
          <w:rPr>
            <w:rFonts w:ascii="Cambria Math" w:hAnsi="Cambria Math"/>
          </w:rPr>
          <m:t>M</m:t>
        </m:r>
      </m:oMath>
      <w:r w:rsidRPr="00B24474">
        <w:t xml:space="preserve"> connects a vertex of </w:t>
      </w:r>
      <m:oMath>
        <m:r>
          <w:rPr>
            <w:rFonts w:ascii="Cambria Math" w:hAnsi="Cambria Math"/>
          </w:rPr>
          <m:t>U</m:t>
        </m:r>
      </m:oMath>
      <w:r w:rsidRPr="00B24474">
        <w:t xml:space="preserve"> and a vertex of </w:t>
      </w:r>
      <m:oMath>
        <m:r>
          <w:rPr>
            <w:rFonts w:ascii="Cambria Math" w:hAnsi="Cambria Math"/>
          </w:rPr>
          <m:t>W</m:t>
        </m:r>
      </m:oMath>
      <w:r w:rsidRPr="00B24474">
        <w:t xml:space="preserve"> </w:t>
      </w:r>
      <w:r w:rsidR="00AA5445" w:rsidRPr="00B24474">
        <w:t>and</w:t>
      </w:r>
      <w:r w:rsidRPr="00B24474">
        <w:t xml:space="preserve"> every vertex of </w:t>
      </w:r>
      <m:oMath>
        <m:r>
          <w:rPr>
            <w:rFonts w:ascii="Cambria Math" w:hAnsi="Cambria Math"/>
          </w:rPr>
          <m:t>U</m:t>
        </m:r>
      </m:oMath>
      <w:r w:rsidRPr="00B24474">
        <w:t xml:space="preserve"> is an endpoint of some edge of </w:t>
      </w:r>
      <m:oMath>
        <m:r>
          <w:rPr>
            <w:rFonts w:ascii="Cambria Math" w:hAnsi="Cambria Math"/>
          </w:rPr>
          <m:t>M</m:t>
        </m:r>
      </m:oMath>
      <w:r w:rsidRPr="00B24474">
        <w:t xml:space="preserve">. In this situation, we also say that </w:t>
      </w:r>
      <m:oMath>
        <m:r>
          <w:rPr>
            <w:rFonts w:ascii="Cambria Math" w:hAnsi="Cambria Math"/>
          </w:rPr>
          <m:t>M</m:t>
        </m:r>
      </m:oMath>
      <w:r w:rsidRPr="00B24474">
        <w:t xml:space="preserve"> saturates </w:t>
      </w:r>
      <m:oMath>
        <m:r>
          <w:rPr>
            <w:rFonts w:ascii="Cambria Math" w:hAnsi="Cambria Math"/>
          </w:rPr>
          <m:t>U</m:t>
        </m:r>
      </m:oMath>
      <w:r w:rsidRPr="00B24474">
        <w:t xml:space="preserve"> </w:t>
      </w:r>
      <w:r w:rsidR="00A6621A">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A6621A">
        <w:fldChar w:fldCharType="separate"/>
      </w:r>
      <w:r w:rsidR="009F4584" w:rsidRPr="009F4584">
        <w:rPr>
          <w:noProof/>
        </w:rPr>
        <w:t>[3]</w:t>
      </w:r>
      <w:r w:rsidR="00A6621A">
        <w:fldChar w:fldCharType="end"/>
      </w:r>
    </w:p>
    <w:p w14:paraId="2875660D" w14:textId="77777777" w:rsidR="00B24474" w:rsidRPr="00B24474" w:rsidRDefault="00B24474" w:rsidP="00AA2872">
      <w:pPr>
        <w:pStyle w:val="Heading3"/>
        <w:rPr>
          <w:rFonts w:ascii="Times New Roman" w:hAnsi="Times New Roman" w:cs="Times New Roman"/>
          <w:b/>
          <w:bCs/>
          <w:sz w:val="27"/>
          <w:szCs w:val="27"/>
        </w:rPr>
      </w:pPr>
      <w:r w:rsidRPr="00B24474">
        <w:t>Input size</w:t>
      </w:r>
    </w:p>
    <w:p w14:paraId="3AD8CE33" w14:textId="77777777" w:rsidR="00B24474" w:rsidRPr="00B24474" w:rsidRDefault="00B24474" w:rsidP="00AA2872">
      <w:pPr>
        <w:rPr>
          <w:rFonts w:ascii="Times New Roman" w:hAnsi="Times New Roman" w:cs="Times New Roman"/>
        </w:rPr>
      </w:pPr>
      <w:r w:rsidRPr="00B24474">
        <w:t>Input size will be interpreted differently depending on what problem is being studied. For many, most natural measure is number of items in the input. For others (like multiplying integers) it would be total number of bits needed to represent the input in binary.</w:t>
      </w:r>
    </w:p>
    <w:p w14:paraId="2A6B4D53" w14:textId="77777777" w:rsidR="00B24474" w:rsidRPr="00B24474" w:rsidRDefault="00B24474" w:rsidP="00AA2872">
      <w:pPr>
        <w:rPr>
          <w:rFonts w:ascii="Times New Roman" w:hAnsi="Times New Roman" w:cs="Times New Roman"/>
        </w:rPr>
      </w:pPr>
      <w:r w:rsidRPr="00B24474">
        <w:t xml:space="preserve">In terms of Vertex Cover, input for the program is a graph and a number </w:t>
      </w:r>
      <m:oMath>
        <m:r>
          <w:rPr>
            <w:rFonts w:ascii="Cambria Math" w:hAnsi="Cambria Math"/>
          </w:rPr>
          <m:t>k</m:t>
        </m:r>
      </m:oMath>
      <w:r w:rsidRPr="00B24474">
        <w:t xml:space="preserve"> of size of vertex cover (in its decision version). Therefore, input size could be described by the number of vertices in the graph, or by the number of edges in the graph, or by some combination of both.</w:t>
      </w:r>
      <w:r w:rsidR="003A1036">
        <w:t xml:space="preserve"> In this work, unless stated otherwise, input size is described as a pair </w:t>
      </w:r>
      <m:oMath>
        <m:r>
          <w:rPr>
            <w:rFonts w:ascii="Cambria Math" w:hAnsi="Cambria Math"/>
          </w:rPr>
          <m:t>n, m</m:t>
        </m:r>
      </m:oMath>
      <w:r w:rsidR="003A1036">
        <w:t>, which denotes number of vertices and edges respectively.</w:t>
      </w:r>
    </w:p>
    <w:p w14:paraId="718237F9" w14:textId="77777777" w:rsidR="00B24474" w:rsidRPr="00B24474" w:rsidRDefault="00B24474" w:rsidP="00AA2872">
      <w:pPr>
        <w:pStyle w:val="Heading3"/>
        <w:rPr>
          <w:rFonts w:ascii="Times New Roman" w:hAnsi="Times New Roman" w:cs="Times New Roman"/>
          <w:b/>
          <w:bCs/>
          <w:sz w:val="27"/>
          <w:szCs w:val="27"/>
        </w:rPr>
      </w:pPr>
      <w:r w:rsidRPr="00B24474">
        <w:t>Running time</w:t>
      </w:r>
    </w:p>
    <w:p w14:paraId="2BAA4EF5" w14:textId="77777777" w:rsidR="00B24474" w:rsidRPr="00B24474" w:rsidRDefault="00B24474" w:rsidP="00AA2872">
      <w:pPr>
        <w:rPr>
          <w:rFonts w:ascii="Times New Roman" w:hAnsi="Times New Roman" w:cs="Times New Roman"/>
        </w:rPr>
      </w:pPr>
      <w:r w:rsidRPr="00B24474">
        <w:t>Running time of an algorithm on some input is the number of primitive "steps" it takes to execute. It would be ideal to have some model of "step" that is as machine-independent as possible. For practical purposes, one "simple arithmetic operation" - that is, addition, subtraction, multiplication, division - is treated as a singular step, as well as assignment of value.</w:t>
      </w:r>
    </w:p>
    <w:p w14:paraId="3FA3DE74" w14:textId="4BC7EDC3" w:rsidR="003A1036" w:rsidRDefault="00B24474" w:rsidP="00AA2872">
      <w:r w:rsidRPr="00B24474">
        <w:t>It is convenient to express running time as a function of input size.</w:t>
      </w:r>
      <w:r w:rsidR="003A1036">
        <w:t xml:space="preserve"> We will be using big-O notation</w:t>
      </w:r>
      <w:r w:rsidR="003A1036">
        <w:fldChar w:fldCharType="begin" w:fldLock="1"/>
      </w:r>
      <w:r w:rsidR="0081290A">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47","uris":["http://www.mendeley.com/documents/?uuid=9422671f-6542-3d87-8195-d54727e0907f"]}],"mendeley":{"formattedCitation":"[4, p. 47]","plainTextFormattedCitation":"[4, p. 47]","previouslyFormattedCitation":"[4, p. 47]"},"properties":{"noteIndex":0},"schema":"https://github.com/citation-style-language/schema/raw/master/csl-citation.json"}</w:instrText>
      </w:r>
      <w:r w:rsidR="003A1036">
        <w:fldChar w:fldCharType="separate"/>
      </w:r>
      <w:r w:rsidR="009F4584" w:rsidRPr="009F4584">
        <w:rPr>
          <w:noProof/>
        </w:rPr>
        <w:t>[4, p. 47]</w:t>
      </w:r>
      <w:r w:rsidR="003A1036">
        <w:fldChar w:fldCharType="end"/>
      </w:r>
      <w:r w:rsidR="003A1036">
        <w:t xml:space="preserve">. We will also use </w:t>
      </w:r>
      <m:oMath>
        <m:r>
          <w:rPr>
            <w:rFonts w:ascii="Cambria Math" w:hAnsi="Cambria Math"/>
          </w:rPr>
          <m:t>O*</m:t>
        </m:r>
      </m:oMath>
      <w:r w:rsidR="003A1036">
        <w:t xml:space="preserve"> notation – </w:t>
      </w:r>
      <m:oMath>
        <m:r>
          <w:rPr>
            <w:rFonts w:ascii="Cambria Math" w:hAnsi="Cambria Math"/>
          </w:rPr>
          <m:t xml:space="preserve">O*(f(k)) </m:t>
        </m:r>
      </m:oMath>
      <w:r w:rsidR="003A1036">
        <w:t xml:space="preserve">means that there exists an algorithm which runs in time </w:t>
      </w:r>
      <m:oMath>
        <m:r>
          <w:rPr>
            <w:rFonts w:ascii="Cambria Math" w:hAnsi="Cambria Math"/>
          </w:rPr>
          <m:t>O(f(k)</m:t>
        </m:r>
        <m:r>
          <w:rPr>
            <w:rFonts w:ascii="Cambria Math" w:hAnsi="Cambria Math" w:cs="Cambria Math"/>
          </w:rPr>
          <m:t>⋅</m:t>
        </m:r>
        <m:r>
          <w:rPr>
            <w:rFonts w:ascii="Cambria Math" w:hAnsi="Cambria Math"/>
          </w:rPr>
          <m:t>polynomial(|x|))</m:t>
        </m:r>
      </m:oMath>
      <w:r w:rsidR="003A1036">
        <w:t xml:space="preserve">. It is used to omit polynomial part of the full algorithm when we are interested in parametrized part only. </w:t>
      </w:r>
    </w:p>
    <w:p w14:paraId="0C99CCA1" w14:textId="77777777" w:rsidR="00B24474" w:rsidRPr="00B24474" w:rsidRDefault="00B24474" w:rsidP="00AA2872">
      <w:pPr>
        <w:rPr>
          <w:rFonts w:ascii="Times New Roman" w:hAnsi="Times New Roman" w:cs="Times New Roman"/>
        </w:rPr>
      </w:pPr>
      <w:r w:rsidRPr="00B24474">
        <w:t>In context of this project, worst-case</w:t>
      </w:r>
      <w:r w:rsidR="00DC3539">
        <w:t xml:space="preserve"> scenario is assumed</w:t>
      </w:r>
      <w:r w:rsidRPr="00B24474">
        <w:t xml:space="preserve">. </w:t>
      </w:r>
      <w:r w:rsidR="00DC3539">
        <w:t xml:space="preserve">Knowing worst-case running time, there is a </w:t>
      </w:r>
      <w:r w:rsidR="00DC3539" w:rsidRPr="00B24474">
        <w:t>guarantee</w:t>
      </w:r>
      <w:r w:rsidRPr="00B24474">
        <w:t xml:space="preserve"> that an algorithm is going to complete its run in that time regardless of input.</w:t>
      </w:r>
    </w:p>
    <w:p w14:paraId="034BF0B8" w14:textId="77777777" w:rsidR="00B24474" w:rsidRPr="00B24474" w:rsidRDefault="00B24474" w:rsidP="00AA2872">
      <w:pPr>
        <w:pStyle w:val="Heading3"/>
        <w:rPr>
          <w:rFonts w:ascii="Times New Roman" w:hAnsi="Times New Roman" w:cs="Times New Roman"/>
          <w:b/>
          <w:bCs/>
          <w:sz w:val="27"/>
          <w:szCs w:val="27"/>
        </w:rPr>
      </w:pPr>
      <w:r w:rsidRPr="00B24474">
        <w:t>Growth of functions</w:t>
      </w:r>
    </w:p>
    <w:p w14:paraId="135E671D" w14:textId="77777777" w:rsidR="00B24474" w:rsidRPr="00B24474" w:rsidRDefault="00DC3539" w:rsidP="00AA2872">
      <w:pPr>
        <w:rPr>
          <w:rFonts w:ascii="Times New Roman" w:hAnsi="Times New Roman" w:cs="Times New Roman"/>
        </w:rPr>
      </w:pPr>
      <w:r>
        <w:t>O</w:t>
      </w:r>
      <w:r w:rsidR="00B24474" w:rsidRPr="00B24474">
        <w:t xml:space="preserve">rder of growth </w:t>
      </w:r>
      <w:r>
        <w:t xml:space="preserve">is measured </w:t>
      </w:r>
      <w:r w:rsidR="00B24474" w:rsidRPr="00B24474">
        <w:t xml:space="preserve">by considering only the leading term in the formula - for example, for polynomial running time it is going to be </w:t>
      </w:r>
      <w:r w:rsidR="00B24474" w:rsidRPr="002001CD">
        <w:t>its</w:t>
      </w:r>
      <w:r w:rsidR="00B24474" w:rsidRPr="00B24474">
        <w:t xml:space="preserve"> highest polynomial. This simplifying abstraction is </w:t>
      </w:r>
      <w:r>
        <w:t xml:space="preserve">useful for comparison of </w:t>
      </w:r>
      <w:r w:rsidR="00B24474" w:rsidRPr="00B24474">
        <w:t>the efficiency of different algorithms - an algorithm</w:t>
      </w:r>
      <w:r>
        <w:t xml:space="preserve"> is considered</w:t>
      </w:r>
      <w:r w:rsidR="00B24474" w:rsidRPr="00B24474">
        <w:t xml:space="preserve"> more efficient from other algorithm if its worst-case order of growth is smaller than that of the other algorithm.</w:t>
      </w:r>
      <w:r w:rsidR="003A1036">
        <w:t xml:space="preserve"> </w:t>
      </w:r>
    </w:p>
    <w:p w14:paraId="27A673B8" w14:textId="77777777" w:rsidR="00B24474" w:rsidRPr="00B24474" w:rsidRDefault="00B24474" w:rsidP="00AA2872">
      <w:pPr>
        <w:pStyle w:val="Heading3"/>
        <w:rPr>
          <w:rFonts w:ascii="Times New Roman" w:hAnsi="Times New Roman" w:cs="Times New Roman"/>
          <w:b/>
          <w:bCs/>
          <w:sz w:val="27"/>
          <w:szCs w:val="27"/>
        </w:rPr>
      </w:pPr>
      <w:r w:rsidRPr="00B24474">
        <w:t>P vs NP</w:t>
      </w:r>
    </w:p>
    <w:p w14:paraId="37B21C75" w14:textId="7EE6AECF" w:rsidR="00B24474" w:rsidRPr="00B24474" w:rsidRDefault="00B24474" w:rsidP="00AA2872">
      <w:pPr>
        <w:rPr>
          <w:rFonts w:ascii="Times New Roman" w:hAnsi="Times New Roman" w:cs="Times New Roman"/>
        </w:rPr>
      </w:pPr>
      <w:r w:rsidRPr="00B24474">
        <w:t>To analyse fixed-parameter tractable algorithms, the concept of tractability</w:t>
      </w:r>
      <w:r w:rsidR="00DC3539">
        <w:t xml:space="preserve"> is introduced</w:t>
      </w:r>
      <w:r w:rsidRPr="00B24474">
        <w:t>.</w:t>
      </w:r>
      <w:r w:rsidR="004F145F">
        <w:t xml:space="preserve"> C</w:t>
      </w:r>
      <w:r w:rsidRPr="00B24474">
        <w:t>lass of problems</w:t>
      </w:r>
      <w:r w:rsidR="004F145F">
        <w:t xml:space="preserve"> is called </w:t>
      </w:r>
      <m:oMath>
        <m:r>
          <w:rPr>
            <w:rFonts w:ascii="Cambria Math" w:hAnsi="Cambria Math"/>
          </w:rPr>
          <m:t>P</m:t>
        </m:r>
      </m:oMath>
      <w:r w:rsidR="004F145F">
        <w:t xml:space="preserve"> if and only if </w:t>
      </w:r>
      <w:r w:rsidR="004F145F" w:rsidRPr="004F145F">
        <w:t>t</w:t>
      </w:r>
      <w:r w:rsidRPr="004F145F">
        <w:t xml:space="preserve">hat </w:t>
      </w:r>
      <w:r w:rsidRPr="00B24474">
        <w:t xml:space="preserve">for size n of the input can be solved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constant k. Similarly, class of problems </w:t>
      </w:r>
      <w:r w:rsidR="004F145F">
        <w:t xml:space="preserve">is called </w:t>
      </w:r>
      <m:oMath>
        <m:r>
          <w:rPr>
            <w:rFonts w:ascii="Cambria Math" w:hAnsi="Cambria Math"/>
          </w:rPr>
          <m:t>NP</m:t>
        </m:r>
      </m:oMath>
      <w:r w:rsidR="004F145F" w:rsidRPr="00B24474">
        <w:t xml:space="preserve"> </w:t>
      </w:r>
      <w:r w:rsidR="004F145F">
        <w:t xml:space="preserve">if and only if it is not solv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004F145F" w:rsidRPr="004F145F">
        <w:t xml:space="preserve"> </w:t>
      </w:r>
      <w:r w:rsidR="004F145F">
        <w:t xml:space="preserve">and solution </w:t>
      </w:r>
      <w:r w:rsidRPr="00B24474">
        <w:t xml:space="preserve">instance </w:t>
      </w:r>
      <w:r w:rsidR="004F145F">
        <w:t xml:space="preserve">is </w:t>
      </w:r>
      <w:r w:rsidRPr="00B24474">
        <w:t xml:space="preserve">verifi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constant </w:t>
      </w:r>
      <m:oMath>
        <m:r>
          <w:rPr>
            <w:rFonts w:ascii="Cambria Math" w:hAnsi="Cambria Math"/>
          </w:rPr>
          <m:t>k</m:t>
        </m:r>
      </m:oMath>
      <w:r w:rsidRPr="00B24474">
        <w:t xml:space="preserve">. Additionally, problem </w:t>
      </w:r>
      <m:oMath>
        <m:r>
          <w:rPr>
            <w:rFonts w:ascii="Cambria Math" w:hAnsi="Cambria Math"/>
          </w:rPr>
          <m:t>H</m:t>
        </m:r>
      </m:oMath>
      <w:r w:rsidRPr="00B24474">
        <w:t xml:space="preserve"> belongs to </w:t>
      </w:r>
      <m:oMath>
        <m:r>
          <w:rPr>
            <w:rFonts w:ascii="Cambria Math" w:hAnsi="Cambria Math"/>
          </w:rPr>
          <m:t>NP</m:t>
        </m:r>
      </m:oMath>
      <w:r w:rsidRPr="00B24474">
        <w:t xml:space="preserve">-hard class if every problem from </w:t>
      </w:r>
      <m:oMath>
        <m:r>
          <w:rPr>
            <w:rFonts w:ascii="Cambria Math" w:hAnsi="Cambria Math"/>
          </w:rPr>
          <m:t>NP</m:t>
        </m:r>
      </m:oMath>
      <w:r w:rsidRPr="00B24474">
        <w:t xml:space="preserve"> can be reduced to </w:t>
      </w:r>
      <m:oMath>
        <m:r>
          <w:rPr>
            <w:rFonts w:ascii="Cambria Math" w:hAnsi="Cambria Math"/>
          </w:rPr>
          <m:t>H</m:t>
        </m:r>
      </m:oMath>
      <w:r w:rsidR="00AA5445">
        <w:t xml:space="preserve"> </w:t>
      </w:r>
      <w:r w:rsidR="00AA5445">
        <w:fldChar w:fldCharType="begin" w:fldLock="1"/>
      </w:r>
      <w:r w:rsidR="0081290A">
        <w:instrText>ADDIN CSL_CITATION {"citationItems":[{"id":"ITEM-1","itemData":{"DOI":"10.1145/1008304.1008305","ISSN":"01635700","author":[{"dropping-particle":"","family":"Knuth","given":"D. E.","non-dropping-particle":"","parse-names":false,"suffix":""}],"container-title":"ACM SIGACT News","id":"ITEM-1","issue":"2","issued":{"date-parts":[["1974","4","1"]]},"page":"15-16","title":"Postscript about NP-hard problems","type":"article-journal","volume":"6"},"uris":["http://www.mendeley.com/documents/?uuid=c8be5717-7c4e-3440-a5a9-06ad98bfaaca"]}],"mendeley":{"formattedCitation":"[5]","plainTextFormattedCitation":"[5]","previouslyFormattedCitation":"[5]"},"properties":{"noteIndex":0},"schema":"https://github.com/citation-style-language/schema/raw/master/csl-citation.json"}</w:instrText>
      </w:r>
      <w:r w:rsidR="00AA5445">
        <w:fldChar w:fldCharType="separate"/>
      </w:r>
      <w:r w:rsidR="009F4584" w:rsidRPr="009F4584">
        <w:rPr>
          <w:noProof/>
        </w:rPr>
        <w:t>[5]</w:t>
      </w:r>
      <w:r w:rsidR="00AA5445">
        <w:fldChar w:fldCharType="end"/>
      </w:r>
      <w:r w:rsidR="00AA5445">
        <w:t xml:space="preserve">. </w:t>
      </w:r>
      <w:r w:rsidRPr="00B24474">
        <w:t xml:space="preserve">Problem is </w:t>
      </w:r>
      <m:oMath>
        <m:r>
          <w:rPr>
            <w:rFonts w:ascii="Cambria Math" w:hAnsi="Cambria Math"/>
          </w:rPr>
          <m:t>NP</m:t>
        </m:r>
      </m:oMath>
      <w:r w:rsidRPr="00B24474">
        <w:t xml:space="preserve">-complete if it belongs both to </w:t>
      </w:r>
      <m:oMath>
        <m:r>
          <w:rPr>
            <w:rFonts w:ascii="Cambria Math" w:hAnsi="Cambria Math"/>
          </w:rPr>
          <m:t>NP</m:t>
        </m:r>
      </m:oMath>
      <w:r w:rsidRPr="00B24474">
        <w:t xml:space="preserve"> and </w:t>
      </w:r>
      <m:oMath>
        <m:r>
          <w:rPr>
            <w:rFonts w:ascii="Cambria Math" w:hAnsi="Cambria Math"/>
          </w:rPr>
          <m:t>NP</m:t>
        </m:r>
      </m:oMath>
      <w:r w:rsidRPr="00B24474">
        <w:t xml:space="preserve">-hard classes </w:t>
      </w:r>
      <w:r w:rsidR="00AA5445">
        <w:fldChar w:fldCharType="begin" w:fldLock="1"/>
      </w:r>
      <w:r w:rsidR="0081290A">
        <w:instrText>ADDIN CSL_CITATION {"citationItems":[{"id":"ITEM-1","itemData":{"ISBN":"0262720140","abstract":"1st MIT Press pbk. ed. v. A. Algorithms and complexity: Machine models and simulations / P. van Emde Boas. A catalog of complexity classes / D.S. Johnson. Machine-independent complexity theory / J.I. Seiferas. Kolmogorov complexity and its applications / M. Li and P.M.B. Vitányi. Algorithms for finding patterns in strings / A.V. Aho. Data structures / K. Mehlhorn and A. Tsakalidis. Computational geometry / F.F. Yao. Algorithmic motion planning in robotics / J.T. Schwartz and M. Sharir. Average-case analysis of algorithms and data structures / J.S. Vitter and Ph. Flajolet. Graph algorithms / J. van Leeuwen. Algebraic complexity theory / V. Strassen. Algorithms in number theory / A.K. Lenstra and H.W. Lenstra, Jr. Cryptography / R.L. Rivest. The complexity of finite functions / R.B. Boppana and M. Sipser. Communication networks / N. Pippenger. VLSI theory / Th. Lengauer. Parallel algorithms for shared-memory machines / R.M. Karp and V. Ramachandran. General purpose parallel architectures / L.G. Valiant -- v. B. Formal models and semantics: Finite automata / D. Perrin. Context-free languages / J. Berstel and L. Boasson. Formal languages and power series / A. Salomaa. Automata on infinite objects / W. Thomas. Graph rewriting : an algebraic and logic approach / B. Courcelle. Rewrite systems / N. Dershowitz and J.-P. Jounnaud. Functional programming and lambda calculus / H.P. Barendregt. Type systems for programming languages / J.C. Mitchell. Recursive applicative program schemes / B. Courcelle. Logic programming / K.R. Apt. Denotational semantics / P.D. Mosses. Semantic domains / C.A. Gunter and D.S. Scott. Algebraic specification / M. Wirsing. Logics of programs / D. Kozen and J. Tiuryn. Methods and logics for proving programs / P. Cousot. Temporal and modal logic / E.A. Emerson. Elements of relational database theory / P.C. Kanellakis. Distributed computing : models and methods / L. Lamport and N. Lynch. Operational and algebraic semantics of concurrent processes / R. Milner.","author":[{"dropping-particle":"","family":"Leeuwen","given":"J. van (Jan)","non-dropping-particle":"","parse-names":false,"suffix":""}],"id":"ITEM-1","issued":{"date-parts":[["1994"]]},"publisher":"Elsevier","title":"Handbook of theoretical computer science","type":"book"},"uris":["http://www.mendeley.com/documents/?uuid=0e589c80-b025-3375-b83e-c30ec7242612"]}],"mendeley":{"formattedCitation":"[6]","plainTextFormattedCitation":"[6]","previouslyFormattedCitation":"[6]"},"properties":{"noteIndex":0},"schema":"https://github.com/citation-style-language/schema/raw/master/csl-citation.json"}</w:instrText>
      </w:r>
      <w:r w:rsidR="00AA5445">
        <w:fldChar w:fldCharType="separate"/>
      </w:r>
      <w:r w:rsidR="009F4584" w:rsidRPr="009F4584">
        <w:rPr>
          <w:noProof/>
        </w:rPr>
        <w:t>[6]</w:t>
      </w:r>
      <w:r w:rsidR="00AA5445">
        <w:fldChar w:fldCharType="end"/>
      </w:r>
      <w:r w:rsidR="00AA5445">
        <w:t>.</w:t>
      </w:r>
    </w:p>
    <w:p w14:paraId="46FA7A56" w14:textId="77777777" w:rsidR="00B24474" w:rsidRPr="00B24474" w:rsidRDefault="00B24474" w:rsidP="00AA2872">
      <w:pPr>
        <w:pStyle w:val="Heading3"/>
        <w:rPr>
          <w:rFonts w:ascii="Times New Roman" w:hAnsi="Times New Roman" w:cs="Times New Roman"/>
          <w:b/>
          <w:bCs/>
          <w:sz w:val="27"/>
          <w:szCs w:val="27"/>
        </w:rPr>
      </w:pPr>
      <w:r w:rsidRPr="00B24474">
        <w:t>Vertex Cover</w:t>
      </w:r>
    </w:p>
    <w:p w14:paraId="12341A2C" w14:textId="0E5D99BF" w:rsidR="00B24474" w:rsidRPr="00B24474" w:rsidRDefault="00B24474" w:rsidP="00AA2872">
      <w:pPr>
        <w:rPr>
          <w:rFonts w:ascii="Times New Roman" w:hAnsi="Times New Roman" w:cs="Times New Roman"/>
        </w:rPr>
      </w:pPr>
      <w:r w:rsidRPr="00B24474">
        <w:t xml:space="preserve">Vertex-cover problem examines a question: what is the minimum number of vertices that form a valid vertex cover? In other words, to solve V-C problem we need to find V-C of minimal size. To reformulate it as a decision problem (which will let us parametrize it later), </w:t>
      </w:r>
      <w:r w:rsidR="004F145F">
        <w:t xml:space="preserve">following question is asked: “Does a </w:t>
      </w:r>
      <w:r w:rsidRPr="00B24474">
        <w:t>graph has a V-C of size k</w:t>
      </w:r>
      <w:r w:rsidR="004F145F">
        <w:t>?”</w:t>
      </w:r>
      <w:r w:rsidRPr="00B24474">
        <w:t xml:space="preserve"> We can define a language of V-C in this way: </w:t>
      </w:r>
    </w:p>
    <w:p w14:paraId="73DCD728" w14:textId="77777777" w:rsidR="00B24474" w:rsidRPr="00B24474" w:rsidRDefault="00B24474" w:rsidP="00AA2872"/>
    <w:p w14:paraId="7A371D2D" w14:textId="77777777" w:rsidR="00B24474" w:rsidRPr="00B24474" w:rsidRDefault="00E90B41" w:rsidP="00AA2872">
      <w:pPr>
        <w:rPr>
          <w:rFonts w:ascii="Times New Roman" w:hAnsi="Times New Roman" w:cs="Times New Roman"/>
        </w:rPr>
      </w:pPr>
      <m:oMathPara>
        <m:oMath>
          <m:r>
            <w:rPr>
              <w:rFonts w:ascii="Cambria Math" w:hAnsi="Cambria Math"/>
            </w:rPr>
            <m:t>VERTEX</m:t>
          </m:r>
          <m:r>
            <m:rPr>
              <m:sty m:val="p"/>
            </m:rPr>
            <w:rPr>
              <w:rFonts w:ascii="Cambria Math" w:hAnsi="Cambria Math"/>
            </w:rPr>
            <m:t>-</m:t>
          </m:r>
          <m:r>
            <w:rPr>
              <w:rFonts w:ascii="Cambria Math" w:hAnsi="Cambria Math"/>
            </w:rPr>
            <m:t>COVER</m:t>
          </m:r>
          <m:r>
            <m:rPr>
              <m:sty m:val="p"/>
            </m:rPr>
            <w:rPr>
              <w:rFonts w:ascii="Cambria Math" w:hAnsi="Cambria Math"/>
            </w:rPr>
            <m:t xml:space="preserve"> = {&lt;</m:t>
          </m:r>
          <m:r>
            <w:rPr>
              <w:rFonts w:ascii="Cambria Math" w:hAnsi="Cambria Math"/>
            </w:rPr>
            <m:t>G</m:t>
          </m:r>
          <m:r>
            <m:rPr>
              <m:sty m:val="p"/>
            </m:rPr>
            <w:rPr>
              <w:rFonts w:ascii="Cambria Math" w:hAnsi="Cambria Math"/>
            </w:rPr>
            <m:t xml:space="preserve">, </m:t>
          </m:r>
          <m:r>
            <w:rPr>
              <w:rFonts w:ascii="Cambria Math" w:hAnsi="Cambria Math"/>
            </w:rPr>
            <m:t>k</m:t>
          </m:r>
          <m:r>
            <m:rPr>
              <m:sty m:val="p"/>
            </m:rPr>
            <w:rPr>
              <w:rFonts w:ascii="Cambria Math" w:hAnsi="Cambria Math"/>
            </w:rPr>
            <m:t xml:space="preserve">&gt; : </m:t>
          </m:r>
          <m:r>
            <w:rPr>
              <w:rFonts w:ascii="Cambria Math" w:hAnsi="Cambria Math"/>
            </w:rPr>
            <m:t>graph</m:t>
          </m:r>
          <m:r>
            <m:rPr>
              <m:sty m:val="p"/>
            </m:rPr>
            <w:rPr>
              <w:rFonts w:ascii="Cambria Math" w:hAnsi="Cambria Math"/>
            </w:rPr>
            <m:t xml:space="preserve"> </m:t>
          </m:r>
          <m:r>
            <w:rPr>
              <w:rFonts w:ascii="Cambria Math" w:hAnsi="Cambria Math"/>
            </w:rPr>
            <m:t>G</m:t>
          </m:r>
          <m:r>
            <m:rPr>
              <m:sty m:val="p"/>
            </m:rPr>
            <w:rPr>
              <w:rFonts w:ascii="Cambria Math" w:hAnsi="Cambria Math"/>
            </w:rPr>
            <m:t xml:space="preserve"> </m:t>
          </m:r>
          <m:r>
            <w:rPr>
              <w:rFonts w:ascii="Cambria Math" w:hAnsi="Cambria Math"/>
            </w:rPr>
            <m:t>has</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vertex</m:t>
          </m:r>
          <m:r>
            <m:rPr>
              <m:sty m:val="p"/>
            </m:rPr>
            <w:rPr>
              <w:rFonts w:ascii="Cambria Math" w:hAnsi="Cambria Math"/>
            </w:rPr>
            <m:t xml:space="preserve"> </m:t>
          </m:r>
          <m:r>
            <w:rPr>
              <w:rFonts w:ascii="Cambria Math" w:hAnsi="Cambria Math"/>
            </w:rPr>
            <m:t>cov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size</m:t>
          </m:r>
          <m:r>
            <m:rPr>
              <m:sty m:val="p"/>
            </m:rPr>
            <w:rPr>
              <w:rFonts w:ascii="Cambria Math" w:hAnsi="Cambria Math"/>
            </w:rPr>
            <m:t xml:space="preserve"> </m:t>
          </m:r>
          <m:r>
            <w:rPr>
              <w:rFonts w:ascii="Cambria Math" w:hAnsi="Cambria Math"/>
            </w:rPr>
            <m:t>k</m:t>
          </m:r>
          <m:r>
            <m:rPr>
              <m:sty m:val="p"/>
            </m:rPr>
            <w:rPr>
              <w:rFonts w:ascii="Cambria Math" w:hAnsi="Cambria Math"/>
            </w:rPr>
            <m:t>}</m:t>
          </m:r>
        </m:oMath>
      </m:oMathPara>
    </w:p>
    <w:p w14:paraId="2F674D19" w14:textId="77777777" w:rsidR="00B24474" w:rsidRPr="00B24474" w:rsidRDefault="00B24474" w:rsidP="00AA2872"/>
    <w:p w14:paraId="29057467" w14:textId="4E274B1E" w:rsidR="00B24474" w:rsidRPr="00B24474" w:rsidRDefault="00D2499E" w:rsidP="00AA2872">
      <w:pPr>
        <w:rPr>
          <w:rFonts w:ascii="Times New Roman" w:hAnsi="Times New Roman" w:cs="Times New Roman"/>
        </w:rPr>
      </w:pPr>
      <m:oMath>
        <m:r>
          <w:rPr>
            <w:rFonts w:ascii="Cambria Math" w:hAnsi="Cambria Math"/>
          </w:rPr>
          <m:t>V-C</m:t>
        </m:r>
      </m:oMath>
      <w:r w:rsidR="00B24474" w:rsidRPr="00B24474">
        <w:t xml:space="preserve"> problem is </w:t>
      </w:r>
      <m:oMath>
        <m:r>
          <w:rPr>
            <w:rFonts w:ascii="Cambria Math" w:hAnsi="Cambria Math"/>
          </w:rPr>
          <m:t>NP</m:t>
        </m:r>
      </m:oMath>
      <w:r w:rsidR="00B24474" w:rsidRPr="00B24474">
        <w:t xml:space="preserve">-complete </w:t>
      </w:r>
      <w:r w:rsidR="00A6621A">
        <w:fldChar w:fldCharType="begin" w:fldLock="1"/>
      </w:r>
      <w:r w:rsidR="0081290A">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1090","uris":["http://www.mendeley.com/documents/?uuid=9422671f-6542-3d87-8195-d54727e0907f"]}],"mendeley":{"formattedCitation":"[4, p. 1090]","plainTextFormattedCitation":"[4, p. 1090]","previouslyFormattedCitation":"[4, p. 1090]"},"properties":{"noteIndex":0},"schema":"https://github.com/citation-style-language/schema/raw/master/csl-citation.json"}</w:instrText>
      </w:r>
      <w:r w:rsidR="00A6621A">
        <w:fldChar w:fldCharType="separate"/>
      </w:r>
      <w:r w:rsidR="009F4584" w:rsidRPr="009F4584">
        <w:rPr>
          <w:noProof/>
        </w:rPr>
        <w:t>[4, p. 1090]</w:t>
      </w:r>
      <w:r w:rsidR="00A6621A">
        <w:fldChar w:fldCharType="end"/>
      </w:r>
      <w:r w:rsidR="009F0959">
        <w:t>.</w:t>
      </w:r>
    </w:p>
    <w:p w14:paraId="514F4F5C" w14:textId="22787BEE" w:rsidR="00B24474" w:rsidRDefault="001F468C" w:rsidP="00AA2872">
      <w:pPr>
        <w:pStyle w:val="Heading1"/>
      </w:pPr>
      <w:bookmarkStart w:id="4" w:name="_Toc7548010"/>
      <w:r w:rsidRPr="001F468C">
        <w:t>Chapter 2: Literature review</w:t>
      </w:r>
      <w:bookmarkEnd w:id="4"/>
    </w:p>
    <w:p w14:paraId="6AA4623F" w14:textId="62EC3804" w:rsidR="009B52DF" w:rsidRDefault="009B52DF" w:rsidP="00AA2872">
      <w:r>
        <w:t xml:space="preserve">Many concepts in </w:t>
      </w:r>
      <m:oMath>
        <m:r>
          <w:rPr>
            <w:rFonts w:ascii="Cambria Math" w:hAnsi="Cambria Math"/>
          </w:rPr>
          <m:t>V-C</m:t>
        </m:r>
      </m:oMath>
      <w:r>
        <w:t xml:space="preserve"> kernelization can be found in </w:t>
      </w:r>
      <w:r w:rsidR="00E84103">
        <w:t>“</w:t>
      </w:r>
      <w:r>
        <w:t>Parameterized Algorithms</w:t>
      </w:r>
      <w:r w:rsidR="00E84103">
        <w:t>” (</w:t>
      </w:r>
      <w:r>
        <w:t>Daniel Lokshtanov, Dániel Marx, Fedor V. Fomin, Marek Cygan, and Saket Saurabh</w:t>
      </w:r>
      <w:r w:rsidR="00E84103">
        <w:t>)</w:t>
      </w:r>
      <w:r>
        <w:t xml:space="preserve">, </w:t>
      </w:r>
      <w:r w:rsidR="0044608E">
        <w:t xml:space="preserve">which is extensively </w:t>
      </w:r>
      <w:r>
        <w:t>refer</w:t>
      </w:r>
      <w:r w:rsidR="0044608E">
        <w:t xml:space="preserve">red </w:t>
      </w:r>
      <w:r w:rsidR="00E84103">
        <w:t>in this paper</w:t>
      </w:r>
      <w:r>
        <w:t xml:space="preserve">. Apart from that, research papers which examine those and other kernels </w:t>
      </w:r>
      <w:r w:rsidR="0055233C">
        <w:t>theoretically and empirically</w:t>
      </w:r>
      <w:r w:rsidR="006C2054">
        <w:t xml:space="preserve"> are examined</w:t>
      </w:r>
      <w:r w:rsidR="0055233C">
        <w:t xml:space="preserve">. </w:t>
      </w:r>
      <w:r w:rsidR="006C2054">
        <w:t>O</w:t>
      </w:r>
      <w:r w:rsidR="00E84103">
        <w:t>ther approaches, including interleaving and parallelization</w:t>
      </w:r>
      <w:r w:rsidR="006C2054">
        <w:t xml:space="preserve">, are </w:t>
      </w:r>
      <w:r w:rsidR="006C2054" w:rsidRPr="00E84103">
        <w:t>investigate</w:t>
      </w:r>
      <w:r w:rsidR="006C2054">
        <w:t>d as well</w:t>
      </w:r>
      <w:r w:rsidR="00E84103">
        <w:t>.</w:t>
      </w:r>
    </w:p>
    <w:p w14:paraId="3F5A0552" w14:textId="77777777" w:rsidR="00B24474" w:rsidRPr="00B24474" w:rsidRDefault="00B24474" w:rsidP="00AA2872">
      <w:pPr>
        <w:pStyle w:val="Heading3"/>
        <w:rPr>
          <w:rFonts w:ascii="Times New Roman" w:hAnsi="Times New Roman" w:cs="Times New Roman"/>
          <w:b/>
          <w:bCs/>
          <w:sz w:val="27"/>
          <w:szCs w:val="27"/>
        </w:rPr>
      </w:pPr>
      <w:r w:rsidRPr="00B24474">
        <w:t>Fixed-parameter tractable algorithms</w:t>
      </w:r>
    </w:p>
    <w:p w14:paraId="7B8AECFB" w14:textId="50E8DE63" w:rsidR="00B24474" w:rsidRPr="00B24474" w:rsidRDefault="00B24474" w:rsidP="00AA2872">
      <w:pPr>
        <w:rPr>
          <w:rFonts w:ascii="Times New Roman" w:hAnsi="Times New Roman" w:cs="Times New Roman"/>
        </w:rPr>
      </w:pPr>
      <w:r w:rsidRPr="00B24474">
        <w:t xml:space="preserve">A parameterized problem is a </w:t>
      </w:r>
      <w:r w:rsidR="007A760A" w:rsidRPr="00B24474">
        <w:t>language</w:t>
      </w:r>
      <m:oMath>
        <m:r>
          <w:rPr>
            <w:rFonts w:ascii="Cambria Math" w:hAnsi="Cambria Math"/>
          </w:rPr>
          <m:t xml:space="preserve">L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here </w:t>
      </w:r>
      <m:oMath>
        <m:r>
          <w:rPr>
            <w:rFonts w:ascii="Cambria Math" w:hAnsi="Cambria Math"/>
          </w:rPr>
          <m:t>Σ</m:t>
        </m:r>
      </m:oMath>
      <w:r w:rsidRPr="00B24474">
        <w:t xml:space="preserve"> is a fixed, finite alphabet. For an instance </w:t>
      </w:r>
      <m:oMath>
        <m:r>
          <w:rPr>
            <w:rFonts w:ascii="Cambria Math" w:hAnsi="Cambria Math"/>
          </w:rPr>
          <m:t xml:space="preserve">(x, k)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t>
      </w:r>
      <m:oMath>
        <m:r>
          <w:rPr>
            <w:rFonts w:ascii="Cambria Math" w:hAnsi="Cambria Math"/>
          </w:rPr>
          <m:t>k</m:t>
        </m:r>
      </m:oMath>
      <w:r w:rsidRPr="00B24474">
        <w:t xml:space="preserve"> is called the parameter </w:t>
      </w:r>
      <w:r w:rsidR="00CA41DB">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9F4584" w:rsidRPr="009F4584">
        <w:rPr>
          <w:noProof/>
        </w:rPr>
        <w:t>[3]</w:t>
      </w:r>
      <w:r w:rsidR="00CA41DB">
        <w:fldChar w:fldCharType="end"/>
      </w:r>
      <w:r w:rsidR="00CA41DB">
        <w:t xml:space="preserve">. </w:t>
      </w:r>
      <w:r w:rsidRPr="00B24474">
        <w:t xml:space="preserve">With that definition, problems </w:t>
      </w:r>
      <w:r w:rsidR="006C2054" w:rsidRPr="00B24474">
        <w:t xml:space="preserve">can </w:t>
      </w:r>
      <w:r w:rsidR="006C2054">
        <w:t xml:space="preserve">be </w:t>
      </w:r>
      <w:r w:rsidR="006C2054" w:rsidRPr="00B24474">
        <w:t>parametrize</w:t>
      </w:r>
      <w:r w:rsidR="006C2054">
        <w:t>d</w:t>
      </w:r>
      <w:r w:rsidR="006C2054" w:rsidRPr="00B24474">
        <w:t xml:space="preserve"> </w:t>
      </w:r>
      <w:r w:rsidRPr="00B24474">
        <w:t xml:space="preserve">in different ways. In case of Vertex Cover, </w:t>
      </w:r>
      <w:r w:rsidR="006C2054">
        <w:t xml:space="preserve">it is </w:t>
      </w:r>
      <w:r w:rsidRPr="00B24474">
        <w:t>parametrize</w:t>
      </w:r>
      <w:r w:rsidR="006C2054">
        <w:t>d</w:t>
      </w:r>
      <w:r w:rsidRPr="00B24474">
        <w:t xml:space="preserve"> based on the solution size. Let </w:t>
      </w:r>
      <m:oMath>
        <m:r>
          <w:rPr>
            <w:rFonts w:ascii="Cambria Math" w:hAnsi="Cambria Math"/>
          </w:rPr>
          <m:t>(G, k)</m:t>
        </m:r>
      </m:oMath>
      <w:r w:rsidRPr="00B24474">
        <w:t xml:space="preserve"> be an instance of vertex cover; </w:t>
      </w:r>
      <m:oMath>
        <m:r>
          <w:rPr>
            <w:rFonts w:ascii="Cambria Math" w:hAnsi="Cambria Math"/>
          </w:rPr>
          <m:t>G</m:t>
        </m:r>
      </m:oMath>
      <w:r w:rsidRPr="00B24474">
        <w:t xml:space="preserve"> is going to represent undirected graph encoded as a string over the alphabet and </w:t>
      </w:r>
      <m:oMath>
        <m:r>
          <w:rPr>
            <w:rFonts w:ascii="Cambria Math" w:hAnsi="Cambria Math"/>
          </w:rPr>
          <m:t xml:space="preserve">k </m:t>
        </m:r>
      </m:oMath>
      <w:r w:rsidRPr="00B24474">
        <w:t xml:space="preserve">is a positive integer. That means that pair </w:t>
      </w:r>
      <m:oMath>
        <m:r>
          <w:rPr>
            <w:rFonts w:ascii="Cambria Math" w:hAnsi="Cambria Math"/>
          </w:rPr>
          <m:t>(G, k)</m:t>
        </m:r>
      </m:oMath>
      <w:r w:rsidRPr="00B24474">
        <w:t xml:space="preserve"> belongs to parametrized language of vertex cover if and only if </w:t>
      </w:r>
      <m:oMath>
        <m:r>
          <w:rPr>
            <w:rFonts w:ascii="Cambria Math" w:hAnsi="Cambria Math"/>
          </w:rPr>
          <m:t>G</m:t>
        </m:r>
      </m:oMath>
      <w:r w:rsidRPr="00B24474">
        <w:t xml:space="preserve"> correctly encodes an undirected graph and </w:t>
      </w:r>
      <m:oMath>
        <m:r>
          <w:rPr>
            <w:rFonts w:ascii="Cambria Math" w:hAnsi="Cambria Math"/>
          </w:rPr>
          <m:t>G</m:t>
        </m:r>
      </m:oMath>
      <w:r w:rsidRPr="00B24474">
        <w:t xml:space="preserve"> contains a vertex cover of size </w:t>
      </w:r>
      <m:oMath>
        <m:r>
          <w:rPr>
            <w:rFonts w:ascii="Cambria Math" w:hAnsi="Cambria Math"/>
          </w:rPr>
          <m:t>k</m:t>
        </m:r>
      </m:oMath>
      <w:r w:rsidRPr="00B24474">
        <w:t>.</w:t>
      </w:r>
    </w:p>
    <w:p w14:paraId="1BB2635B" w14:textId="77777777" w:rsidR="001C5BE9" w:rsidRDefault="00B24474" w:rsidP="00AA2872">
      <w:pPr>
        <w:pStyle w:val="Heading3"/>
      </w:pPr>
      <w:r w:rsidRPr="00B24474">
        <w:t xml:space="preserve">Kernelization </w:t>
      </w:r>
    </w:p>
    <w:p w14:paraId="259A4B70" w14:textId="1D2107E0" w:rsidR="000D0106" w:rsidRDefault="00B24474" w:rsidP="006C2054">
      <w:pPr>
        <w:pStyle w:val="NoSpacing"/>
      </w:pPr>
      <w:r w:rsidRPr="00EC67BD">
        <w:t xml:space="preserve">Kernelization (preprocessing) is used in computer implementations that aim to tackle NP-hard problem. Its goal is to solve the “easy parts” of the problem instance, thus reducing it to difficult, “core” structure. </w:t>
      </w:r>
      <w:r w:rsidR="006C2054">
        <w:t>K</w:t>
      </w:r>
      <w:r w:rsidRPr="00EC67BD">
        <w:t>ernelization methods (kernels) that reduce problem instance to an equivalent “smaller sized” instance in time polynomial in the input size</w:t>
      </w:r>
      <w:r w:rsidR="006C2054">
        <w:t xml:space="preserve"> are considered</w:t>
      </w:r>
      <w:r w:rsidRPr="00EC67BD">
        <w:t>.</w:t>
      </w:r>
      <w:r w:rsidR="00EC67BD">
        <w:t xml:space="preserve"> </w:t>
      </w:r>
      <w:r w:rsidR="006C2054" w:rsidRPr="006C2054">
        <w:rPr>
          <w:i/>
          <w:iCs/>
        </w:rPr>
        <w:t>R</w:t>
      </w:r>
      <w:r w:rsidRPr="006C2054">
        <w:rPr>
          <w:i/>
          <w:iCs/>
        </w:rPr>
        <w:t>eduction</w:t>
      </w:r>
      <w:r w:rsidRPr="00EC67BD">
        <w:t xml:space="preserve"> rule for parameterized problem </w:t>
      </w:r>
      <m:oMath>
        <m:r>
          <w:rPr>
            <w:rFonts w:ascii="Cambria Math" w:hAnsi="Cambria Math"/>
          </w:rPr>
          <m:t>Q</m:t>
        </m:r>
      </m:oMath>
      <w:r w:rsidRPr="00EC67BD">
        <w:t xml:space="preserve"> </w:t>
      </w:r>
      <w:r w:rsidR="006C2054">
        <w:t xml:space="preserve">is defined </w:t>
      </w:r>
      <w:r w:rsidRPr="00EC67BD">
        <w:t xml:space="preserve">as a function </w:t>
      </w:r>
      <m:oMath>
        <m:r>
          <w:rPr>
            <w:rFonts w:ascii="Cambria Math" w:hAnsi="Cambria Math"/>
          </w:rPr>
          <m:t>φ: Σ* × N → Σ* × N</m:t>
        </m:r>
      </m:oMath>
      <w:r w:rsidRPr="00EC67BD">
        <w:t xml:space="preserve"> that maps an instance </w:t>
      </w:r>
      <m:oMath>
        <m:r>
          <w:rPr>
            <w:rFonts w:ascii="Cambria Math" w:hAnsi="Cambria Math"/>
          </w:rPr>
          <m:t>(I, k)</m:t>
        </m:r>
      </m:oMath>
      <w:r w:rsidRPr="00EC67BD">
        <w:t xml:space="preserve"> of </w:t>
      </w:r>
      <m:oMath>
        <m:r>
          <w:rPr>
            <w:rFonts w:ascii="Cambria Math" w:hAnsi="Cambria Math"/>
          </w:rPr>
          <m:t>Q</m:t>
        </m:r>
      </m:oMath>
      <w:r w:rsidRPr="00EC67BD">
        <w:t xml:space="preserve"> to an equivalent instance </w:t>
      </w:r>
      <m:oMath>
        <m:r>
          <w:rPr>
            <w:rFonts w:ascii="Cambria Math" w:hAnsi="Cambria Math"/>
          </w:rPr>
          <m:t>(I', k')</m:t>
        </m:r>
      </m:oMath>
      <w:r w:rsidRPr="00EC67BD">
        <w:t xml:space="preserve"> of </w:t>
      </w:r>
      <m:oMath>
        <m:r>
          <w:rPr>
            <w:rFonts w:ascii="Cambria Math" w:hAnsi="Cambria Math"/>
          </w:rPr>
          <m:t>Q</m:t>
        </m:r>
      </m:oMath>
      <w:r w:rsidRPr="00EC67BD">
        <w:t xml:space="preserve"> such that </w:t>
      </w:r>
      <m:oMath>
        <m:r>
          <w:rPr>
            <w:rFonts w:ascii="Cambria Math" w:hAnsi="Cambria Math"/>
          </w:rPr>
          <m:t>φ</m:t>
        </m:r>
      </m:oMath>
      <w:r w:rsidRPr="00EC67BD">
        <w:t xml:space="preserve"> is computable in time polynomial in </w:t>
      </w:r>
      <m:oMath>
        <m:r>
          <w:rPr>
            <w:rFonts w:ascii="Cambria Math" w:hAnsi="Cambria Math"/>
          </w:rPr>
          <m:t>|I|</m:t>
        </m:r>
      </m:oMath>
      <w:r w:rsidRPr="00EC67BD">
        <w:t xml:space="preserve"> and </w:t>
      </w:r>
      <m:oMath>
        <m:r>
          <w:rPr>
            <w:rFonts w:ascii="Cambria Math" w:hAnsi="Cambria Math"/>
          </w:rPr>
          <m:t>k</m:t>
        </m:r>
      </m:oMath>
      <w:r w:rsidRPr="00EC67BD">
        <w:t xml:space="preserve">. Two instances of </w:t>
      </w:r>
      <m:oMath>
        <m:r>
          <w:rPr>
            <w:rFonts w:ascii="Cambria Math" w:hAnsi="Cambria Math"/>
          </w:rPr>
          <m:t>Q</m:t>
        </m:r>
      </m:oMath>
      <w:r w:rsidRPr="00EC67BD">
        <w:t xml:space="preserve"> are equivalent if </w:t>
      </w:r>
      <m:oMath>
        <m:r>
          <w:rPr>
            <w:rFonts w:ascii="Cambria Math" w:hAnsi="Cambria Math"/>
          </w:rPr>
          <m:t>(I, k)</m:t>
        </m:r>
      </m:oMath>
      <w:r w:rsidRPr="00EC67BD">
        <w:t xml:space="preserve"> belongs</w:t>
      </w:r>
      <w:r w:rsidRPr="00B24474">
        <w:t xml:space="preserve"> to </w:t>
      </w:r>
      <m:oMath>
        <m:r>
          <w:rPr>
            <w:rFonts w:ascii="Cambria Math" w:hAnsi="Cambria Math"/>
          </w:rPr>
          <m:t>Q</m:t>
        </m:r>
      </m:oMath>
      <w:r w:rsidRPr="00B24474">
        <w:t xml:space="preserve"> if and only if </w:t>
      </w:r>
      <m:oMath>
        <m:r>
          <w:rPr>
            <w:rFonts w:ascii="Cambria Math" w:hAnsi="Cambria Math"/>
          </w:rPr>
          <m:t>(I’ , k’)</m:t>
        </m:r>
      </m:oMath>
      <w:r w:rsidRPr="00B24474">
        <w:t xml:space="preserve"> belongs to </w:t>
      </w:r>
      <m:oMath>
        <m:r>
          <w:rPr>
            <w:rFonts w:ascii="Cambria Math" w:hAnsi="Cambria Math"/>
          </w:rPr>
          <m:t>Q</m:t>
        </m:r>
      </m:oMath>
      <w:r w:rsidRPr="00B24474">
        <w:t xml:space="preserve">. This will be also referred to as </w:t>
      </w:r>
      <w:r w:rsidRPr="00E90B41">
        <w:rPr>
          <w:i/>
          <w:iCs/>
        </w:rPr>
        <w:t>safeness</w:t>
      </w:r>
      <w:r w:rsidRPr="00B24474">
        <w:t xml:space="preserve"> or soundness of the reduction rul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r w:rsidR="000D0106">
        <w:t xml:space="preserve">. </w:t>
      </w:r>
    </w:p>
    <w:p w14:paraId="2B4CD610" w14:textId="77777777" w:rsidR="00B24474" w:rsidRPr="00B24474" w:rsidRDefault="00B24474" w:rsidP="00AA2872">
      <w:pPr>
        <w:rPr>
          <w:rFonts w:ascii="Times New Roman" w:hAnsi="Times New Roman" w:cs="Times New Roman"/>
        </w:rPr>
      </w:pPr>
      <w:r w:rsidRPr="00B24474">
        <w:t>We will measure the output size of preprocessing algorithm A as function size:</w:t>
      </w:r>
    </w:p>
    <w:p w14:paraId="3DBCFD81" w14:textId="77777777" w:rsidR="00B24474" w:rsidRPr="00B24474" w:rsidRDefault="00B24474" w:rsidP="00AA2872"/>
    <w:p w14:paraId="1656019A" w14:textId="77777777" w:rsidR="00B24474" w:rsidRPr="00B24474" w:rsidRDefault="00E90B41" w:rsidP="00AA2872">
      <w:pPr>
        <w:rPr>
          <w:rFonts w:ascii="Times New Roman" w:hAnsi="Times New Roman" w:cs="Times New Roman"/>
        </w:rPr>
      </w:pPr>
      <m:oMathPara>
        <m:oMath>
          <m:r>
            <w:rPr>
              <w:rFonts w:ascii="Cambria Math" w:hAnsi="Cambria Math"/>
            </w:rPr>
            <m:t>sizeA</m:t>
          </m:r>
          <m:r>
            <m:rPr>
              <m:sty m:val="p"/>
            </m:rPr>
            <w:rPr>
              <w:rFonts w:ascii="Cambria Math" w:hAnsi="Cambria Math"/>
            </w:rPr>
            <m:t>(</m:t>
          </m:r>
          <m:r>
            <w:rPr>
              <w:rFonts w:ascii="Cambria Math" w:hAnsi="Cambria Math"/>
            </w:rPr>
            <m:t>k</m:t>
          </m:r>
          <m:r>
            <m:rPr>
              <m:sty m:val="p"/>
            </m:rPr>
            <w:rPr>
              <w:rFonts w:ascii="Cambria Math" w:hAnsi="Cambria Math"/>
            </w:rPr>
            <m:t xml:space="preserve">) = </m:t>
          </m:r>
          <m:r>
            <w:rPr>
              <w:rFonts w:ascii="Cambria Math" w:hAnsi="Cambria Math"/>
            </w:rPr>
            <m:t>sup</m:t>
          </m:r>
          <m:r>
            <m:rPr>
              <m:sty m:val="p"/>
            </m:rPr>
            <w:rPr>
              <w:rFonts w:ascii="Cambria Math" w:hAnsi="Cambria Math"/>
            </w:rPr>
            <m:t>{|</m:t>
          </m:r>
          <m:r>
            <w:rPr>
              <w:rFonts w:ascii="Cambria Math" w:hAnsi="Cambria Math"/>
            </w:rPr>
            <m:t>I</m:t>
          </m:r>
          <m:r>
            <m:rPr>
              <m:sty m:val="p"/>
            </m:rPr>
            <w:rPr>
              <w:rFonts w:ascii="Cambria Math" w:hAnsi="Cambria Math"/>
            </w:rPr>
            <m:t xml:space="preserve">| + </m:t>
          </m:r>
          <m:r>
            <w:rPr>
              <w:rFonts w:ascii="Cambria Math" w:hAnsi="Cambria Math"/>
            </w:rPr>
            <m:t>k</m:t>
          </m:r>
          <m:r>
            <m:rPr>
              <m:sty m:val="p"/>
            </m:rPr>
            <w:rPr>
              <w:rFonts w:ascii="Cambria Math" w:hAnsi="Cambria Math"/>
            </w:rPr>
            <m:t xml:space="preserve"> : (</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m:rPr>
              <m:sty m:val="p"/>
            </m:rPr>
            <w:rPr>
              <w:rFonts w:ascii="Cambria Math" w:hAnsi="Cambria Math" w:cs="Cambria Math"/>
            </w:rPr>
            <m:t>∈</m:t>
          </m:r>
          <m:r>
            <m:rPr>
              <m:sty m:val="p"/>
            </m:rPr>
            <w:rPr>
              <w:rFonts w:ascii="Cambria Math" w:hAnsi="Cambria Math"/>
            </w:rPr>
            <m:t xml:space="preserve"> </m:t>
          </m:r>
          <m:r>
            <w:rPr>
              <w:rFonts w:ascii="Cambria Math" w:hAnsi="Cambria Math"/>
            </w:rPr>
            <m:t>Σ</m:t>
          </m:r>
          <m:r>
            <m:rPr>
              <m:sty m:val="p"/>
            </m:rPr>
            <w:rPr>
              <w:rFonts w:ascii="Cambria Math" w:hAnsi="Cambria Math" w:cs="Cambria Math"/>
            </w:rPr>
            <m:t>*</m:t>
          </m:r>
          <m:r>
            <m:rPr>
              <m:sty m:val="p"/>
            </m:rPr>
            <w:rPr>
              <w:rFonts w:ascii="Cambria Math" w:hAnsi="Cambria Math"/>
            </w:rPr>
            <m:t>}.</m:t>
          </m:r>
        </m:oMath>
      </m:oMathPara>
    </w:p>
    <w:p w14:paraId="7C882C36" w14:textId="77777777" w:rsidR="00B24474" w:rsidRPr="00B24474" w:rsidRDefault="00B24474" w:rsidP="00AA2872"/>
    <w:p w14:paraId="0F150776" w14:textId="77777777" w:rsidR="00B24474" w:rsidRPr="00B24474" w:rsidRDefault="00B24474" w:rsidP="00AA2872">
      <w:pPr>
        <w:rPr>
          <w:rFonts w:ascii="Times New Roman" w:hAnsi="Times New Roman" w:cs="Times New Roman"/>
        </w:rPr>
      </w:pPr>
      <w:r w:rsidRPr="00B24474">
        <w:t xml:space="preserve">We look at all possible instances of </w:t>
      </w:r>
      <m:oMath>
        <m:r>
          <w:rPr>
            <w:rFonts w:ascii="Cambria Math" w:hAnsi="Cambria Math"/>
          </w:rPr>
          <m:t>Q</m:t>
        </m:r>
      </m:oMath>
      <w:r w:rsidRPr="00B24474">
        <w:t xml:space="preserve"> with fixed parameter </w:t>
      </w:r>
      <m:oMath>
        <m:r>
          <w:rPr>
            <w:rFonts w:ascii="Cambria Math" w:hAnsi="Cambria Math"/>
          </w:rPr>
          <m:t>k</m:t>
        </m:r>
      </m:oMath>
      <w:r w:rsidRPr="00B24474">
        <w:t xml:space="preserve">; then we take the “biggest” size of the output of </w:t>
      </w:r>
      <m:oMath>
        <m:r>
          <w:rPr>
            <w:rFonts w:ascii="Cambria Math" w:hAnsi="Cambria Math"/>
          </w:rPr>
          <m:t>A</m:t>
        </m:r>
      </m:oMath>
      <w:r w:rsidRPr="00B24474">
        <w:t xml:space="preserve"> on these instances. Kernelization algorithms are those preprocessing algorithms whose output size is finite and bounded by a computable function of parameter.</w:t>
      </w:r>
    </w:p>
    <w:p w14:paraId="34CBE673" w14:textId="77777777" w:rsidR="00B24474" w:rsidRPr="00B24474" w:rsidRDefault="00B24474" w:rsidP="00AA2872"/>
    <w:p w14:paraId="0D54A68B" w14:textId="7B875051" w:rsidR="00B24474" w:rsidRPr="00B24474" w:rsidRDefault="00B24474" w:rsidP="00AA2872">
      <w:pPr>
        <w:rPr>
          <w:rFonts w:ascii="Times New Roman" w:hAnsi="Times New Roman" w:cs="Times New Roman"/>
        </w:rPr>
      </w:pPr>
      <w:r w:rsidRPr="00B24474">
        <w:rPr>
          <w:b/>
          <w:bCs/>
        </w:rPr>
        <w:t>A kernelization algorithm</w:t>
      </w:r>
      <w:r w:rsidRPr="00B24474">
        <w:t xml:space="preserve">, or simply a kernel, for a parameterized problem </w:t>
      </w:r>
      <m:oMath>
        <m:r>
          <w:rPr>
            <w:rFonts w:ascii="Cambria Math" w:hAnsi="Cambria Math"/>
          </w:rPr>
          <m:t>Q</m:t>
        </m:r>
      </m:oMath>
      <w:r w:rsidRPr="00B24474">
        <w:t xml:space="preserve"> is an algorithm </w:t>
      </w:r>
      <m:oMath>
        <m:r>
          <w:rPr>
            <w:rFonts w:ascii="Cambria Math" w:hAnsi="Cambria Math"/>
          </w:rPr>
          <m:t>A</m:t>
        </m:r>
      </m:oMath>
      <w:r w:rsidRPr="00B24474">
        <w:t xml:space="preserve"> that, given an instance </w:t>
      </w:r>
      <m:oMath>
        <m:r>
          <w:rPr>
            <w:rFonts w:ascii="Cambria Math" w:hAnsi="Cambria Math"/>
          </w:rPr>
          <m:t>(I, k)</m:t>
        </m:r>
      </m:oMath>
      <w:r w:rsidRPr="00B24474">
        <w:t xml:space="preserve"> of </w:t>
      </w:r>
      <m:oMath>
        <m:r>
          <w:rPr>
            <w:rFonts w:ascii="Cambria Math" w:hAnsi="Cambria Math"/>
          </w:rPr>
          <m:t>Q</m:t>
        </m:r>
      </m:oMath>
      <w:r w:rsidRPr="00B24474">
        <w:t xml:space="preserve">, works in polynomial time and returns an equivalent instance </w:t>
      </w:r>
      <m:oMath>
        <m:r>
          <w:rPr>
            <w:rFonts w:ascii="Cambria Math" w:hAnsi="Cambria Math"/>
          </w:rPr>
          <m:t>(I, k)</m:t>
        </m:r>
      </m:oMath>
      <w:r w:rsidRPr="00B24474">
        <w:t xml:space="preserve"> of </w:t>
      </w:r>
      <m:oMath>
        <m:r>
          <w:rPr>
            <w:rFonts w:ascii="Cambria Math" w:hAnsi="Cambria Math"/>
          </w:rPr>
          <m:t>Q</m:t>
        </m:r>
      </m:oMath>
      <w:r w:rsidRPr="00B24474">
        <w:t>. Moreover,</w:t>
      </w:r>
      <w:r w:rsidR="006C2054">
        <w:t xml:space="preserve"> it is </w:t>
      </w:r>
      <w:r w:rsidRPr="00B24474">
        <w:t>require</w:t>
      </w:r>
      <w:r w:rsidR="006C2054">
        <w:t>d</w:t>
      </w:r>
      <w:r w:rsidRPr="00B24474">
        <w:t xml:space="preserve"> that </w:t>
      </w:r>
      <m:oMath>
        <m:r>
          <w:rPr>
            <w:rFonts w:ascii="Cambria Math" w:hAnsi="Cambria Math"/>
          </w:rPr>
          <m:t>sizeA(k) ≤ g(k)</m:t>
        </m:r>
      </m:oMath>
      <w:r w:rsidRPr="00B24474">
        <w:t xml:space="preserve"> for some computable function </w:t>
      </w:r>
      <m:oMath>
        <m:r>
          <w:rPr>
            <w:rFonts w:ascii="Cambria Math" w:hAnsi="Cambria Math"/>
          </w:rPr>
          <m:t>g : N → N</m:t>
        </m:r>
      </m:oMath>
      <w:r w:rsidRPr="00B24474">
        <w:t>.</w:t>
      </w:r>
      <w:r w:rsidR="000D0106">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0385D108" w14:textId="5A05AE91" w:rsidR="00B24474" w:rsidRPr="001C5BE9" w:rsidRDefault="00B24474" w:rsidP="00AA2872">
      <w:pPr>
        <w:pStyle w:val="Heading2"/>
      </w:pPr>
      <w:bookmarkStart w:id="5" w:name="_Toc7548011"/>
      <w:r w:rsidRPr="001C5BE9">
        <w:t>Kernel reductions for Vertex Cover</w:t>
      </w:r>
      <w:bookmarkEnd w:id="5"/>
    </w:p>
    <w:p w14:paraId="3FB0CBAA" w14:textId="01515872" w:rsidR="00B24474" w:rsidRPr="00B24474" w:rsidRDefault="00B24474" w:rsidP="00AA2872">
      <w:pPr>
        <w:rPr>
          <w:rFonts w:ascii="Times New Roman" w:hAnsi="Times New Roman" w:cs="Times New Roman"/>
        </w:rPr>
      </w:pPr>
      <w:r w:rsidRPr="00B24474">
        <w:t>There are various ways to reduce VC instance - kernels range from simple ones, which allow us to remove independent and low degree vertices from the instance, to more complex rules, where specific substructures of graphs</w:t>
      </w:r>
      <w:r w:rsidR="006C2054">
        <w:t xml:space="preserve"> are identified</w:t>
      </w:r>
      <w:r w:rsidRPr="00B24474">
        <w:t xml:space="preserve">. </w:t>
      </w:r>
      <w:r w:rsidR="006C2054">
        <w:t>S</w:t>
      </w:r>
      <w:r w:rsidRPr="00B24474">
        <w:t>imple rules (also called preprocessing rules)</w:t>
      </w:r>
      <w:r w:rsidR="006C2054">
        <w:t xml:space="preserve"> are </w:t>
      </w:r>
      <w:r w:rsidR="006C2054" w:rsidRPr="00B24474">
        <w:t>examine</w:t>
      </w:r>
      <w:r w:rsidR="006C2054">
        <w:t xml:space="preserve">d, followed </w:t>
      </w:r>
      <w:r w:rsidRPr="00B24474">
        <w:t>with Linear Programming, Crown Reduction.</w:t>
      </w:r>
    </w:p>
    <w:p w14:paraId="7C821597" w14:textId="77777777" w:rsidR="00B24474" w:rsidRPr="00B24474" w:rsidRDefault="00B24474" w:rsidP="00AA2872"/>
    <w:p w14:paraId="25834415" w14:textId="7FC4931B" w:rsidR="00B24474" w:rsidRPr="00B24474" w:rsidRDefault="00B24474" w:rsidP="00AA2872">
      <w:pPr>
        <w:rPr>
          <w:rFonts w:ascii="Times New Roman" w:hAnsi="Times New Roman" w:cs="Times New Roman"/>
        </w:rPr>
      </w:pPr>
      <w:r w:rsidRPr="00B24474">
        <w:t xml:space="preserve">First reduction follows from the fact that including isolated vertex in solution would not cover any edge - thus rendering the solution not optimal. From </w:t>
      </w:r>
      <w:r w:rsidR="008550BD" w:rsidRPr="00B24474">
        <w:t>that,</w:t>
      </w:r>
      <w:r w:rsidRPr="00B24474">
        <w:t xml:space="preserve"> </w:t>
      </w:r>
      <w:r w:rsidR="006C2054">
        <w:t xml:space="preserve">it is trivial that an </w:t>
      </w:r>
      <w:r w:rsidRPr="00B24474">
        <w:t xml:space="preserve">isolated vertex </w:t>
      </w:r>
      <w:r w:rsidR="006C2054">
        <w:t xml:space="preserve">is not going to be in optimal </w:t>
      </w:r>
      <w:r w:rsidRPr="00B24474">
        <w:t>VC, and removing it from G is not going to change the solution - thus the following rule is safe.</w:t>
      </w:r>
    </w:p>
    <w:p w14:paraId="37D7A7C8" w14:textId="77777777" w:rsidR="00B24474" w:rsidRPr="00B24474" w:rsidRDefault="00B24474" w:rsidP="00AA2872">
      <w:pPr>
        <w:pStyle w:val="Heading3"/>
        <w:rPr>
          <w:rFonts w:ascii="Times New Roman" w:hAnsi="Times New Roman" w:cs="Times New Roman"/>
          <w:b/>
          <w:bCs/>
          <w:sz w:val="27"/>
          <w:szCs w:val="27"/>
        </w:rPr>
      </w:pPr>
      <w:r w:rsidRPr="00B24474">
        <w:t>Reduction VC.1</w:t>
      </w:r>
    </w:p>
    <w:p w14:paraId="674C6870" w14:textId="77777777" w:rsidR="00B24474" w:rsidRPr="00B24474" w:rsidRDefault="00B24474" w:rsidP="00AA2872">
      <w:pPr>
        <w:rPr>
          <w:rFonts w:ascii="Times New Roman" w:hAnsi="Times New Roman" w:cs="Times New Roman"/>
        </w:rPr>
      </w:pPr>
      <w:r w:rsidRPr="00B24474">
        <w:t xml:space="preserve">If </w:t>
      </w:r>
      <m:oMath>
        <m:r>
          <w:rPr>
            <w:rFonts w:ascii="Cambria Math" w:hAnsi="Cambria Math"/>
          </w:rPr>
          <m:t>v</m:t>
        </m:r>
      </m:oMath>
      <w:r w:rsidRPr="00B24474">
        <w:t xml:space="preserve"> is an isolated vertex in </w:t>
      </w:r>
      <m:oMath>
        <m:r>
          <w:rPr>
            <w:rFonts w:ascii="Cambria Math" w:hAnsi="Cambria Math"/>
          </w:rPr>
          <m:t>G</m:t>
        </m:r>
      </m:oMath>
      <w:r w:rsidRPr="00B24474">
        <w:t xml:space="preserve">, delete </w:t>
      </w:r>
      <m:oMath>
        <m:r>
          <w:rPr>
            <w:rFonts w:ascii="Cambria Math" w:hAnsi="Cambria Math"/>
          </w:rPr>
          <m:t>v</m:t>
        </m:r>
      </m:oMath>
      <w:r w:rsidRPr="00B24474">
        <w:t xml:space="preserve"> from </w:t>
      </w:r>
      <m:oMath>
        <m:r>
          <w:rPr>
            <w:rFonts w:ascii="Cambria Math" w:hAnsi="Cambria Math"/>
          </w:rPr>
          <m:t>G</m:t>
        </m:r>
      </m:oMath>
      <w:r w:rsidRPr="00B24474">
        <w:t xml:space="preserve">. New instance is </w:t>
      </w:r>
      <m:oMath>
        <m:r>
          <w:rPr>
            <w:rFonts w:ascii="Cambria Math" w:hAnsi="Cambria Math"/>
          </w:rPr>
          <m:t>(G-v, k).</m:t>
        </m:r>
      </m:oMath>
    </w:p>
    <w:p w14:paraId="794F8725" w14:textId="77777777" w:rsidR="00B24474" w:rsidRPr="00B24474" w:rsidRDefault="00B24474" w:rsidP="00AA2872"/>
    <w:p w14:paraId="7B009D4F" w14:textId="146293CC" w:rsidR="00B24474" w:rsidRPr="00B24474" w:rsidRDefault="00B24474" w:rsidP="00AA2872">
      <w:pPr>
        <w:rPr>
          <w:rFonts w:ascii="Times New Roman" w:hAnsi="Times New Roman" w:cs="Times New Roman"/>
        </w:rPr>
      </w:pPr>
      <w:r w:rsidRPr="00B24474">
        <w:t xml:space="preserve">The second rule is based on the observation that for each vertex </w:t>
      </w:r>
      <m:oMath>
        <m:r>
          <w:rPr>
            <w:rFonts w:ascii="Cambria Math" w:hAnsi="Cambria Math"/>
          </w:rPr>
          <m:t>v</m:t>
        </m:r>
      </m:oMath>
      <w:r w:rsidRPr="00B24474">
        <w:t xml:space="preserve">, either </w:t>
      </w:r>
      <m:oMath>
        <m:r>
          <w:rPr>
            <w:rFonts w:ascii="Cambria Math" w:hAnsi="Cambria Math"/>
          </w:rPr>
          <m:t>v</m:t>
        </m:r>
      </m:oMath>
      <w:r w:rsidRPr="00B24474">
        <w:t xml:space="preserve"> is in VC or </w:t>
      </w:r>
      <m:oMath>
        <m:r>
          <w:rPr>
            <w:rFonts w:ascii="Cambria Math" w:hAnsi="Cambria Math"/>
          </w:rPr>
          <m:t>N(x)</m:t>
        </m:r>
      </m:oMath>
      <w:r w:rsidRPr="00B24474">
        <w:t xml:space="preserve"> is included in the solution </w:t>
      </w:r>
      <w:r w:rsidR="006C2054">
        <w:t>–</w:t>
      </w:r>
      <w:r w:rsidRPr="00B24474">
        <w:t xml:space="preserve"> </w:t>
      </w:r>
      <w:r w:rsidR="006C2054">
        <w:t>one</w:t>
      </w:r>
      <w:r w:rsidRPr="00B24474">
        <w:t xml:space="preserve"> can think of it as a division based on which vertices will cover edges incident to </w:t>
      </w:r>
      <m:oMath>
        <m:r>
          <w:rPr>
            <w:rFonts w:ascii="Cambria Math" w:hAnsi="Cambria Math"/>
          </w:rPr>
          <m:t>v</m:t>
        </m:r>
      </m:oMath>
      <w:r w:rsidRPr="00B24474">
        <w:t xml:space="preserve"> </w:t>
      </w:r>
      <w:r w:rsidR="003C7078">
        <w:t>–</w:t>
      </w:r>
      <w:r w:rsidRPr="00B24474">
        <w:t xml:space="preserve"> it</w:t>
      </w:r>
      <w:r w:rsidR="003C7078">
        <w:t xml:space="preserve"> i</w:t>
      </w:r>
      <w:r w:rsidRPr="00B24474">
        <w:t xml:space="preserve">s either going to be </w:t>
      </w:r>
      <m:oMath>
        <m:r>
          <w:rPr>
            <w:rFonts w:ascii="Cambria Math" w:hAnsi="Cambria Math"/>
          </w:rPr>
          <m:t>v</m:t>
        </m:r>
      </m:oMath>
      <w:r w:rsidRPr="00B24474">
        <w:t xml:space="preserve">, or all of the vertices adjacent to </w:t>
      </w:r>
      <m:oMath>
        <m:r>
          <w:rPr>
            <w:rFonts w:ascii="Cambria Math" w:hAnsi="Cambria Math"/>
          </w:rPr>
          <m:t>v</m:t>
        </m:r>
      </m:oMath>
      <w:r w:rsidRPr="00B24474">
        <w:t xml:space="preserve">. Moreover, if the degree of </w:t>
      </w:r>
      <m:oMath>
        <m:r>
          <w:rPr>
            <w:rFonts w:ascii="Cambria Math" w:hAnsi="Cambria Math"/>
          </w:rPr>
          <m:t>v</m:t>
        </m:r>
      </m:oMath>
      <w:r w:rsidRPr="00B24474">
        <w:t xml:space="preserve"> is more than </w:t>
      </w:r>
      <m:oMath>
        <m:r>
          <w:rPr>
            <w:rFonts w:ascii="Cambria Math" w:hAnsi="Cambria Math"/>
          </w:rPr>
          <m:t>k</m:t>
        </m:r>
      </m:oMath>
      <w:r w:rsidRPr="00B24474">
        <w:t xml:space="preserve">, then it should be included in every VC of size at most </w:t>
      </w:r>
      <m:oMath>
        <m:r>
          <w:rPr>
            <w:rFonts w:ascii="Cambria Math" w:hAnsi="Cambria Math"/>
          </w:rPr>
          <m:t>k</m:t>
        </m:r>
      </m:oMath>
      <w:r w:rsidRPr="00B24474">
        <w:t xml:space="preserve">. Otherwise, from above, </w:t>
      </w:r>
      <m:oMath>
        <m:r>
          <w:rPr>
            <w:rFonts w:ascii="Cambria Math" w:hAnsi="Cambria Math"/>
          </w:rPr>
          <m:t>N(x)</m:t>
        </m:r>
      </m:oMath>
      <w:r w:rsidRPr="00B24474">
        <w:t xml:space="preserve"> are included in the solution, but </w:t>
      </w:r>
      <m:oMath>
        <m:r>
          <w:rPr>
            <w:rFonts w:ascii="Cambria Math" w:hAnsi="Cambria Math"/>
          </w:rPr>
          <m:t>|N(x)| &gt; k</m:t>
        </m:r>
      </m:oMath>
      <w:r w:rsidRPr="00B24474">
        <w:t xml:space="preserve">. </w:t>
      </w:r>
      <w:r w:rsidR="006C2054">
        <w:t>M</w:t>
      </w:r>
      <w:r w:rsidRPr="00B24474">
        <w:t xml:space="preserve">ore than </w:t>
      </w:r>
      <m:oMath>
        <m:r>
          <w:rPr>
            <w:rFonts w:ascii="Cambria Math" w:hAnsi="Cambria Math"/>
          </w:rPr>
          <m:t>k</m:t>
        </m:r>
      </m:oMath>
      <w:r w:rsidRPr="00B24474">
        <w:t xml:space="preserve"> vertices </w:t>
      </w:r>
      <w:r w:rsidR="006C2054">
        <w:t xml:space="preserve">are added </w:t>
      </w:r>
      <w:r w:rsidRPr="00B24474">
        <w:t xml:space="preserve">to VC, but VC </w:t>
      </w:r>
      <w:r w:rsidR="00BE4A34">
        <w:t xml:space="preserve">cam be </w:t>
      </w:r>
      <w:r w:rsidRPr="00B24474">
        <w:t xml:space="preserve">of size at most </w:t>
      </w:r>
      <m:oMath>
        <m:r>
          <w:rPr>
            <w:rFonts w:ascii="Cambria Math" w:hAnsi="Cambria Math"/>
          </w:rPr>
          <m:t>k</m:t>
        </m:r>
      </m:oMath>
      <w:r w:rsidRPr="00B24474">
        <w:t xml:space="preserve"> - we arrived at contradiction. From that:</w:t>
      </w:r>
    </w:p>
    <w:p w14:paraId="619FDE1A" w14:textId="77777777" w:rsidR="00B24474" w:rsidRPr="00B24474" w:rsidRDefault="00B24474" w:rsidP="00AA2872">
      <w:pPr>
        <w:pStyle w:val="Heading3"/>
        <w:rPr>
          <w:rFonts w:ascii="Times New Roman" w:hAnsi="Times New Roman" w:cs="Times New Roman"/>
          <w:b/>
          <w:bCs/>
          <w:sz w:val="27"/>
          <w:szCs w:val="27"/>
        </w:rPr>
      </w:pPr>
      <w:r w:rsidRPr="00B24474">
        <w:t>Reduction VC.2</w:t>
      </w:r>
    </w:p>
    <w:p w14:paraId="4D1875C5" w14:textId="60B3A1DB" w:rsidR="00B24474" w:rsidRPr="000D0106" w:rsidRDefault="00B24474" w:rsidP="00AA2872">
      <w:pPr>
        <w:rPr>
          <w:rFonts w:ascii="Times New Roman" w:hAnsi="Times New Roman" w:cs="Times New Roman"/>
        </w:rPr>
      </w:pPr>
      <w:r w:rsidRPr="00B24474">
        <w:t xml:space="preserve">If there is a vertex </w:t>
      </w:r>
      <m:oMath>
        <m:r>
          <w:rPr>
            <w:rFonts w:ascii="Cambria Math" w:hAnsi="Cambria Math"/>
          </w:rPr>
          <m:t>v</m:t>
        </m:r>
      </m:oMath>
      <w:r w:rsidRPr="00B24474">
        <w:t xml:space="preserve"> of degree at least </w:t>
      </w:r>
      <m:oMath>
        <m:r>
          <w:rPr>
            <w:rFonts w:ascii="Cambria Math" w:hAnsi="Cambria Math"/>
          </w:rPr>
          <m:t>k + 1</m:t>
        </m:r>
      </m:oMath>
      <w:r w:rsidRPr="00B24474">
        <w:t xml:space="preserve">, then delete </w:t>
      </w:r>
      <m:oMath>
        <m:r>
          <w:rPr>
            <w:rFonts w:ascii="Cambria Math" w:hAnsi="Cambria Math"/>
          </w:rPr>
          <m:t>v</m:t>
        </m:r>
      </m:oMath>
      <w:r w:rsidRPr="00B24474">
        <w:t xml:space="preserve"> (and its incident edges) from </w:t>
      </w:r>
      <m:oMath>
        <m:r>
          <w:rPr>
            <w:rFonts w:ascii="Cambria Math" w:hAnsi="Cambria Math"/>
          </w:rPr>
          <m:t>G</m:t>
        </m:r>
      </m:oMath>
      <w:r w:rsidRPr="00B24474">
        <w:t xml:space="preserve"> and decrement the parameter </w:t>
      </w:r>
      <m:oMath>
        <m:r>
          <w:rPr>
            <w:rFonts w:ascii="Cambria Math" w:hAnsi="Cambria Math"/>
          </w:rPr>
          <m:t>k</m:t>
        </m:r>
      </m:oMath>
      <w:r w:rsidRPr="00B24474">
        <w:t xml:space="preserve"> by </w:t>
      </w:r>
      <w:r w:rsidR="007A760A">
        <w:t>one</w:t>
      </w:r>
      <w:r w:rsidRPr="00B24474">
        <w:t xml:space="preserve">. The new instance is </w:t>
      </w:r>
      <m:oMath>
        <m:r>
          <w:rPr>
            <w:rFonts w:ascii="Cambria Math" w:hAnsi="Cambria Math"/>
          </w:rPr>
          <m:t>(G - v, k - 1)</m:t>
        </m:r>
      </m:oMath>
      <w:r w:rsidR="00AA5445">
        <w:t>.</w:t>
      </w:r>
      <w:r w:rsidR="000D0106">
        <w:rPr>
          <w:rFonts w:ascii="Times New Roman" w:hAnsi="Times New Roman" w:cs="Times New Roman"/>
        </w:rPr>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3E6AD6BD" w14:textId="77777777" w:rsidR="000D0106" w:rsidRPr="00B24474" w:rsidRDefault="000D0106" w:rsidP="00AA2872"/>
    <w:p w14:paraId="23BCF823" w14:textId="44BE1DEE" w:rsidR="00AA5445" w:rsidRDefault="00BE4A34" w:rsidP="00AA2872">
      <w:r>
        <w:t xml:space="preserve">After application of </w:t>
      </w:r>
      <w:r w:rsidR="00B24474" w:rsidRPr="00B24474">
        <w:t xml:space="preserve">VC.1 and </w:t>
      </w:r>
      <w:r w:rsidR="007A760A" w:rsidRPr="00B24474">
        <w:t>VC.2,</w:t>
      </w:r>
      <w:r w:rsidR="00B24474" w:rsidRPr="00B24474">
        <w:t xml:space="preserve"> an instance where the degree of each vertex v </w:t>
      </w:r>
      <w:r w:rsidR="00AA5445">
        <w:t>is</w:t>
      </w:r>
    </w:p>
    <w:p w14:paraId="23882AA3" w14:textId="31961DFA" w:rsidR="007A760A" w:rsidRDefault="00AA5445" w:rsidP="00AA2872">
      <m:oMath>
        <m:r>
          <m:rPr>
            <m:sty m:val="p"/>
          </m:rPr>
          <w:rPr>
            <w:rFonts w:ascii="Cambria Math" w:hAnsi="Cambria Math"/>
          </w:rPr>
          <m:t xml:space="preserve"> 0 &lt; |</m:t>
        </m:r>
        <m:r>
          <w:rPr>
            <w:rFonts w:ascii="Cambria Math" w:hAnsi="Cambria Math"/>
          </w:rPr>
          <m:t>N</m:t>
        </m:r>
        <m:r>
          <m:rPr>
            <m:sty m:val="p"/>
          </m:rPr>
          <w:rPr>
            <w:rFonts w:ascii="Cambria Math" w:hAnsi="Cambria Math"/>
          </w:rPr>
          <m:t>(</m:t>
        </m:r>
        <m:r>
          <w:rPr>
            <w:rFonts w:ascii="Cambria Math" w:hAnsi="Cambria Math"/>
          </w:rPr>
          <m:t>x</m:t>
        </m:r>
        <m:r>
          <m:rPr>
            <m:sty m:val="p"/>
          </m:rPr>
          <w:rPr>
            <w:rFonts w:ascii="Cambria Math" w:hAnsi="Cambria Math"/>
          </w:rPr>
          <m:t xml:space="preserve">)| &lt; </m:t>
        </m:r>
        <m:r>
          <w:rPr>
            <w:rFonts w:ascii="Cambria Math" w:hAnsi="Cambria Math"/>
          </w:rPr>
          <m:t>k</m:t>
        </m:r>
        <m:r>
          <m:rPr>
            <m:sty m:val="p"/>
          </m:rPr>
          <w:rPr>
            <w:rFonts w:ascii="Cambria Math" w:hAnsi="Cambria Math"/>
          </w:rPr>
          <m:t>+1</m:t>
        </m:r>
      </m:oMath>
      <w:r w:rsidR="00BE4A34">
        <w:t xml:space="preserve"> is obtained</w:t>
      </w:r>
      <w:r w:rsidR="00B24474" w:rsidRPr="00B24474">
        <w:t>.</w:t>
      </w:r>
    </w:p>
    <w:p w14:paraId="39D8737A" w14:textId="6F78699E" w:rsidR="00B24474" w:rsidRPr="00B24474" w:rsidRDefault="00B24474" w:rsidP="00AA2872">
      <w:pPr>
        <w:rPr>
          <w:rFonts w:ascii="Times New Roman" w:hAnsi="Times New Roman" w:cs="Times New Roman"/>
        </w:rPr>
      </w:pPr>
      <w:r w:rsidRPr="00B24474">
        <w:t xml:space="preserve">For </w:t>
      </w:r>
      <w:r w:rsidR="007A760A" w:rsidRPr="00B24474">
        <w:t>VC.3,</w:t>
      </w:r>
      <w:r w:rsidRPr="00B24474">
        <w:t xml:space="preserve"> one more observation</w:t>
      </w:r>
      <w:r w:rsidR="00BE4A34">
        <w:t xml:space="preserve"> is needed</w:t>
      </w:r>
      <w:r w:rsidRPr="00B24474">
        <w:t>:</w:t>
      </w:r>
    </w:p>
    <w:p w14:paraId="3FD2D501" w14:textId="77777777" w:rsidR="00B24474" w:rsidRPr="00B24474" w:rsidRDefault="00B24474" w:rsidP="00AA2872"/>
    <w:p w14:paraId="16425E5C" w14:textId="08DE314F" w:rsidR="00B24474" w:rsidRPr="00B24474" w:rsidRDefault="00B24474" w:rsidP="00AA2872">
      <w:pPr>
        <w:rPr>
          <w:rFonts w:ascii="Times New Roman" w:hAnsi="Times New Roman" w:cs="Times New Roman"/>
        </w:rPr>
      </w:pPr>
      <w:r w:rsidRPr="00B24474">
        <w:t xml:space="preserve">If a graph has maximum degree </w:t>
      </w:r>
      <m:oMath>
        <m:r>
          <w:rPr>
            <w:rFonts w:ascii="Cambria Math" w:hAnsi="Cambria Math"/>
          </w:rPr>
          <m:t>d</m:t>
        </m:r>
      </m:oMath>
      <w:r w:rsidRPr="00B24474">
        <w:t xml:space="preserve">, then a set of </w:t>
      </w:r>
      <m:oMath>
        <m:r>
          <w:rPr>
            <w:rFonts w:ascii="Cambria Math" w:hAnsi="Cambria Math"/>
          </w:rPr>
          <m:t>k</m:t>
        </m:r>
      </m:oMath>
      <w:r w:rsidRPr="00B24474">
        <w:t xml:space="preserve"> vertices can cover at</w:t>
      </w:r>
      <w:r w:rsidR="007A760A">
        <w:t xml:space="preserve"> </w:t>
      </w:r>
      <w:r w:rsidRPr="00B24474">
        <w:t xml:space="preserve">most </w:t>
      </w:r>
      <m:oMath>
        <m:r>
          <w:rPr>
            <w:rFonts w:ascii="Cambria Math" w:hAnsi="Cambria Math"/>
          </w:rPr>
          <m:t>kd</m:t>
        </m:r>
      </m:oMath>
      <w:r w:rsidRPr="00B24474">
        <w:t xml:space="preserve"> edges.</w:t>
      </w:r>
      <w:r w:rsidR="000D0106">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0B2A9E7B" w14:textId="77777777" w:rsidR="00B24474" w:rsidRPr="00B24474" w:rsidRDefault="00B24474" w:rsidP="00AA2872"/>
    <w:p w14:paraId="7D0E8ADA" w14:textId="4C7696B0" w:rsidR="00B24474" w:rsidRPr="00B24474" w:rsidRDefault="00BE4A34" w:rsidP="00AA2872">
      <w:pPr>
        <w:rPr>
          <w:rFonts w:ascii="Times New Roman" w:hAnsi="Times New Roman" w:cs="Times New Roman"/>
        </w:rPr>
      </w:pPr>
      <w:r>
        <w:t xml:space="preserve">After application of </w:t>
      </w:r>
      <w:r w:rsidR="00B24474" w:rsidRPr="00B24474">
        <w:t xml:space="preserve">VC.1 and VC.2, for each Vertex Cover </w:t>
      </w:r>
      <m:oMath>
        <m:r>
          <w:rPr>
            <w:rFonts w:ascii="Cambria Math" w:hAnsi="Cambria Math"/>
          </w:rPr>
          <m:t>S</m:t>
        </m:r>
      </m:oMath>
      <w:r w:rsidR="00B24474" w:rsidRPr="00B24474">
        <w:t xml:space="preserve">, each vertex outside of VC </w:t>
      </w:r>
      <m:oMath>
        <m:r>
          <w:rPr>
            <w:rFonts w:ascii="Cambria Math" w:hAnsi="Cambria Math"/>
          </w:rPr>
          <m:t>(G-S)</m:t>
        </m:r>
      </m:oMath>
      <w:r w:rsidR="00B24474" w:rsidRPr="00B24474">
        <w:t xml:space="preserve"> should be adjacent to some vertex from </w:t>
      </w:r>
      <m:oMath>
        <m:r>
          <w:rPr>
            <w:rFonts w:ascii="Cambria Math" w:hAnsi="Cambria Math"/>
          </w:rPr>
          <m:t>S</m:t>
        </m:r>
      </m:oMath>
      <w:r w:rsidR="00B24474" w:rsidRPr="00B24474">
        <w:t xml:space="preserve">. </w:t>
      </w:r>
      <w:r>
        <w:t>E</w:t>
      </w:r>
      <w:r w:rsidR="00B24474" w:rsidRPr="00B24474">
        <w:t xml:space="preserve">ach vertex has degree at most </w:t>
      </w:r>
      <m:oMath>
        <m:r>
          <w:rPr>
            <w:rFonts w:ascii="Cambria Math" w:hAnsi="Cambria Math"/>
          </w:rPr>
          <m:t>k</m:t>
        </m:r>
      </m:oMath>
      <w:r w:rsidR="00B24474" w:rsidRPr="00B24474">
        <w:t xml:space="preserve">. From above observation </w:t>
      </w:r>
      <m:oMath>
        <m:r>
          <w:rPr>
            <w:rFonts w:ascii="Cambria Math" w:hAnsi="Cambria Math"/>
          </w:rPr>
          <m:t>|V(G - S)| ≤ k|S|</m:t>
        </m:r>
      </m:oMath>
      <w:r w:rsidR="00B24474" w:rsidRPr="00B24474">
        <w:t xml:space="preserve"> and hence </w:t>
      </w:r>
      <m:oMath>
        <m:r>
          <w:rPr>
            <w:rFonts w:ascii="Cambria Math" w:hAnsi="Cambria Math"/>
          </w:rPr>
          <m:t>|V(G)| ≤ (k + 1)|S|</m:t>
        </m:r>
      </m:oMath>
      <w:r w:rsidR="00B24474" w:rsidRPr="00B24474">
        <w:t xml:space="preserve"> </w:t>
      </w:r>
      <w:r w:rsidR="00CA41DB">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9F4584" w:rsidRPr="009F4584">
        <w:rPr>
          <w:noProof/>
        </w:rPr>
        <w:t>[3]</w:t>
      </w:r>
      <w:r w:rsidR="00CA41DB">
        <w:fldChar w:fldCharType="end"/>
      </w:r>
      <w:r w:rsidR="00B24474" w:rsidRPr="00B24474">
        <w:t xml:space="preserve">. If </w:t>
      </w:r>
      <w:r>
        <w:t>there exists</w:t>
      </w:r>
      <w:r w:rsidR="00B24474" w:rsidRPr="00B24474">
        <w:t xml:space="preserve"> a </w:t>
      </w:r>
      <w:r w:rsidR="00CE0816">
        <w:t xml:space="preserve">yes-instance then there is a vertex cover </w:t>
      </w:r>
      <w:r w:rsidR="00B24474" w:rsidRPr="00B24474">
        <w:t xml:space="preserve">of size </w:t>
      </w:r>
      <m:oMath>
        <m:r>
          <w:rPr>
            <w:rFonts w:ascii="Cambria Math" w:hAnsi="Cambria Math"/>
          </w:rPr>
          <m:t>k</m:t>
        </m:r>
      </m:oMath>
      <w:r w:rsidR="00B24474" w:rsidRPr="00B24474">
        <w:t xml:space="preserve">, so </w:t>
      </w:r>
      <m:oMath>
        <m:r>
          <w:rPr>
            <w:rFonts w:ascii="Cambria Math" w:hAnsi="Cambria Math"/>
          </w:rPr>
          <m:t>|V(G)| ≤ (k + 1)k</m:t>
        </m:r>
      </m:oMath>
      <w:r w:rsidR="00B24474" w:rsidRPr="00B24474">
        <w:t>.</w:t>
      </w:r>
    </w:p>
    <w:p w14:paraId="31F1D9E9" w14:textId="77777777" w:rsidR="00B24474" w:rsidRPr="00B24474" w:rsidRDefault="00B24474" w:rsidP="00AA2872"/>
    <w:p w14:paraId="26419E48" w14:textId="77777777" w:rsidR="00B24474" w:rsidRPr="00B24474" w:rsidRDefault="00B24474" w:rsidP="00AA2872">
      <w:pPr>
        <w:pStyle w:val="Heading3"/>
        <w:rPr>
          <w:rFonts w:ascii="Times New Roman" w:hAnsi="Times New Roman" w:cs="Times New Roman"/>
          <w:b/>
          <w:bCs/>
          <w:sz w:val="27"/>
          <w:szCs w:val="27"/>
        </w:rPr>
      </w:pPr>
      <w:r w:rsidRPr="00B24474">
        <w:t>Reduction VC.3</w:t>
      </w:r>
    </w:p>
    <w:p w14:paraId="3E61F371" w14:textId="4EB71C60" w:rsidR="00B24474" w:rsidRDefault="00B24474" w:rsidP="00AA2872">
      <w:r w:rsidRPr="00B24474">
        <w:t xml:space="preserve"> Let </w:t>
      </w:r>
      <m:oMath>
        <m:r>
          <w:rPr>
            <w:rFonts w:ascii="Cambria Math" w:hAnsi="Cambria Math"/>
          </w:rPr>
          <m:t>(G, k)</m:t>
        </m:r>
      </m:oMath>
      <w:r w:rsidRPr="00B24474">
        <w:t xml:space="preserve"> be an input instance such that Reductions VC.1 and VC.2 are not applicable to </w:t>
      </w:r>
      <m:oMath>
        <m:r>
          <w:rPr>
            <w:rFonts w:ascii="Cambria Math" w:hAnsi="Cambria Math"/>
          </w:rPr>
          <m:t>(G, k)</m:t>
        </m:r>
      </m:oMath>
      <w:r w:rsidRPr="00B24474">
        <w:t xml:space="preserve">. If </w:t>
      </w:r>
      <m:oMath>
        <m:r>
          <w:rPr>
            <w:rFonts w:ascii="Cambria Math" w:hAnsi="Cambria Math"/>
          </w:rPr>
          <m:t>k&gt; 0</m:t>
        </m:r>
      </m:oMath>
      <w:r w:rsidRPr="00B24474">
        <w:t xml:space="preserve"> and </w:t>
      </w:r>
      <m:oMath>
        <m:r>
          <w:rPr>
            <w:rFonts w:ascii="Cambria Math" w:hAnsi="Cambria Math"/>
          </w:rPr>
          <m:t xml:space="preserve">G </m:t>
        </m:r>
      </m:oMath>
      <w:r w:rsidRPr="00B24474">
        <w:t xml:space="preserve">has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 k</m:t>
        </m:r>
      </m:oMath>
      <w:r w:rsidRPr="00B24474">
        <w:t xml:space="preserve"> vertices, or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m:t>
        </m:r>
      </m:oMath>
      <w:r w:rsidRPr="00B24474">
        <w:t xml:space="preserve">edges, then </w:t>
      </w:r>
      <w:r w:rsidR="00BE4A34">
        <w:t>it is</w:t>
      </w:r>
      <w:r w:rsidRPr="00B24474">
        <w:t xml:space="preserve"> a no-instance.</w:t>
      </w:r>
      <w:r w:rsidR="000D0106">
        <w:rPr>
          <w:rFonts w:ascii="Times New Roman" w:hAnsi="Times New Roman" w:cs="Times New Roman"/>
        </w:rPr>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4EC5143C" w14:textId="77777777" w:rsidR="000D0106" w:rsidRPr="000D0106" w:rsidRDefault="000D0106" w:rsidP="00AA2872"/>
    <w:p w14:paraId="79A627FF" w14:textId="2B44ADCF" w:rsidR="00B24474" w:rsidRPr="00B24474" w:rsidRDefault="00B24474" w:rsidP="00AA2872">
      <w:pPr>
        <w:rPr>
          <w:rFonts w:ascii="Times New Roman" w:hAnsi="Times New Roman" w:cs="Times New Roman"/>
        </w:rPr>
      </w:pPr>
      <w:r w:rsidRPr="00B24474">
        <w:t xml:space="preserve">From </w:t>
      </w:r>
      <w:r w:rsidR="001F468C" w:rsidRPr="00B24474">
        <w:t>VC.3,</w:t>
      </w:r>
      <w:r w:rsidRPr="00B24474">
        <w:t xml:space="preserve"> </w:t>
      </w:r>
      <m:oMath>
        <m:r>
          <w:rPr>
            <w:rFonts w:ascii="Cambria Math" w:hAnsi="Cambria Math"/>
          </w:rPr>
          <m:t>V-C</m:t>
        </m:r>
      </m:oMath>
      <w:r w:rsidR="008550BD">
        <w:t xml:space="preserve"> admits a kernel with </w:t>
      </w:r>
      <m:oMath>
        <m:r>
          <w:rPr>
            <w:rFonts w:ascii="Cambria Math" w:hAnsi="Cambria Math"/>
          </w:rPr>
          <m:t>O(</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oMath>
      <w:r w:rsidRPr="00B24474">
        <w:t xml:space="preserve"> vertices and edges.</w:t>
      </w:r>
    </w:p>
    <w:p w14:paraId="7659588C" w14:textId="77777777" w:rsidR="00B24474" w:rsidRPr="00B24474" w:rsidRDefault="00B24474" w:rsidP="00AA2872"/>
    <w:p w14:paraId="5CA6D6E3" w14:textId="697E6FA7" w:rsidR="00B24474" w:rsidRPr="00B24474" w:rsidRDefault="008550BD" w:rsidP="00AA2872">
      <w:pPr>
        <w:rPr>
          <w:rFonts w:ascii="Times New Roman" w:hAnsi="Times New Roman" w:cs="Times New Roman"/>
        </w:rPr>
      </w:pPr>
      <w:r>
        <w:t>From h</w:t>
      </w:r>
      <w:r w:rsidR="00B24474" w:rsidRPr="00B24474">
        <w:t>ere preprocessing rules proposed by Abu-Khzam and others in Kernelization Algorithms for the Vertex Cover Problem: Theory and Experiments”</w:t>
      </w:r>
      <w:r w:rsidR="00D20FD5">
        <w:t xml:space="preserve"> are investigated</w:t>
      </w:r>
      <w:r w:rsidR="00B24474" w:rsidRPr="00B24474">
        <w:t xml:space="preserve">. </w:t>
      </w:r>
      <w:r w:rsidR="00D20FD5">
        <w:t>D</w:t>
      </w:r>
      <w:r w:rsidR="00B24474" w:rsidRPr="00B24474">
        <w:t xml:space="preserve">uplicates </w:t>
      </w:r>
      <w:r w:rsidR="00D20FD5">
        <w:t xml:space="preserve">of </w:t>
      </w:r>
      <w:r w:rsidR="00D20FD5" w:rsidRPr="00B24474">
        <w:t>VC.1</w:t>
      </w:r>
      <w:r w:rsidR="00D20FD5">
        <w:t xml:space="preserve"> - VC.3 are omitted.</w:t>
      </w:r>
    </w:p>
    <w:p w14:paraId="078EAF31" w14:textId="77777777" w:rsidR="00B24474" w:rsidRPr="00B24474" w:rsidRDefault="00B24474" w:rsidP="00AA2872"/>
    <w:p w14:paraId="07E38D6C" w14:textId="46719568" w:rsidR="00B24474" w:rsidRPr="00B24474" w:rsidRDefault="00D20FD5" w:rsidP="00AA2872">
      <w:pPr>
        <w:rPr>
          <w:rFonts w:ascii="Times New Roman" w:hAnsi="Times New Roman" w:cs="Times New Roman"/>
        </w:rPr>
      </w:pPr>
      <w:r>
        <w:t>Observation: in</w:t>
      </w:r>
      <w:r w:rsidR="00B24474" w:rsidRPr="00B24474">
        <w:t xml:space="preserve"> case of pendant vertex (that is, of degree one) there is an optimal vertex cover that does not contain the pendant vertex but does contain its unique </w:t>
      </w:r>
      <w:r w:rsidR="001F468C" w:rsidRPr="00B24474">
        <w:t>neighbour</w:t>
      </w:r>
      <w:r w:rsidR="00B24474" w:rsidRPr="00B24474">
        <w:t xml:space="preserve">. Thus, in G , both the pendant vertex and its </w:t>
      </w:r>
      <w:r w:rsidR="001F468C" w:rsidRPr="00B24474">
        <w:t>neighbour</w:t>
      </w:r>
      <w:r w:rsidR="000D0106">
        <w:t xml:space="preserve"> can be eliminated </w:t>
      </w:r>
      <w:r w:rsidR="00E90B41">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9F4584" w:rsidRPr="009F4584">
        <w:rPr>
          <w:noProof/>
        </w:rPr>
        <w:t>[7]</w:t>
      </w:r>
      <w:r w:rsidR="00E90B41">
        <w:fldChar w:fldCharType="end"/>
      </w:r>
      <w:r w:rsidR="000D0106">
        <w:t>.</w:t>
      </w:r>
    </w:p>
    <w:p w14:paraId="3FB51890" w14:textId="77777777" w:rsidR="00B24474" w:rsidRPr="00B24474" w:rsidRDefault="00B24474" w:rsidP="00AA2872">
      <w:pPr>
        <w:pStyle w:val="Heading3"/>
        <w:rPr>
          <w:rFonts w:ascii="Times New Roman" w:hAnsi="Times New Roman" w:cs="Times New Roman"/>
          <w:b/>
          <w:bCs/>
          <w:sz w:val="27"/>
          <w:szCs w:val="27"/>
        </w:rPr>
      </w:pPr>
      <w:r w:rsidRPr="00B24474">
        <w:t>Reduction VC.4</w:t>
      </w:r>
    </w:p>
    <w:p w14:paraId="217C2C39" w14:textId="7174CBD6" w:rsidR="00B24474" w:rsidRPr="00B24474" w:rsidRDefault="008550BD" w:rsidP="00AA2872">
      <w:pPr>
        <w:rPr>
          <w:rFonts w:ascii="Times New Roman" w:hAnsi="Times New Roman" w:cs="Times New Roman"/>
        </w:rPr>
      </w:pPr>
      <w:r w:rsidRPr="00B24474">
        <w:t>For</w:t>
      </w:r>
      <m:oMath>
        <m:r>
          <w:rPr>
            <w:rFonts w:ascii="Cambria Math" w:hAnsi="Cambria Math"/>
          </w:rPr>
          <m:t>(G,k)</m:t>
        </m:r>
      </m:oMath>
      <w:r w:rsidR="00B24474" w:rsidRPr="00B24474">
        <w:t xml:space="preserve">, if </w:t>
      </w:r>
      <m:oMath>
        <m:r>
          <w:rPr>
            <w:rFonts w:ascii="Cambria Math" w:hAnsi="Cambria Math"/>
          </w:rPr>
          <m:t>v</m:t>
        </m:r>
      </m:oMath>
      <w:r w:rsidR="00B24474" w:rsidRPr="00B24474">
        <w:t xml:space="preserve"> is in </w:t>
      </w:r>
      <m:oMath>
        <m:r>
          <w:rPr>
            <w:rFonts w:ascii="Cambria Math" w:hAnsi="Cambria Math"/>
          </w:rPr>
          <m:t>G</m:t>
        </m:r>
      </m:oMath>
      <w:r w:rsidR="00B24474" w:rsidRPr="00B24474">
        <w:t xml:space="preserve"> and </w:t>
      </w:r>
      <m:oMath>
        <m:r>
          <w:rPr>
            <w:rFonts w:ascii="Cambria Math" w:hAnsi="Cambria Math"/>
          </w:rPr>
          <m:t>|N(v)| = 1</m:t>
        </m:r>
      </m:oMath>
      <w:r w:rsidR="00B24474" w:rsidRPr="00B24474">
        <w:t xml:space="preserve">, then add </w:t>
      </w:r>
      <m:oMath>
        <m:r>
          <w:rPr>
            <w:rFonts w:ascii="Cambria Math" w:hAnsi="Cambria Math"/>
          </w:rPr>
          <m:t>N(v)</m:t>
        </m:r>
      </m:oMath>
      <w:r w:rsidR="00B24474" w:rsidRPr="00B24474">
        <w:t xml:space="preserve"> to VC and delete </w:t>
      </w:r>
      <m:oMath>
        <m:r>
          <w:rPr>
            <w:rFonts w:ascii="Cambria Math" w:hAnsi="Cambria Math"/>
          </w:rPr>
          <m:t>v</m:t>
        </m:r>
      </m:oMath>
      <w:r w:rsidR="00B24474" w:rsidRPr="00B24474">
        <w:t xml:space="preserve"> and </w:t>
      </w:r>
      <m:oMath>
        <m:r>
          <w:rPr>
            <w:rFonts w:ascii="Cambria Math" w:hAnsi="Cambria Math"/>
          </w:rPr>
          <m:t>N(v)</m:t>
        </m:r>
      </m:oMath>
      <w:r w:rsidR="00B24474" w:rsidRPr="00B24474">
        <w:t xml:space="preserve">. New instance is </w:t>
      </w:r>
      <m:oMath>
        <m:r>
          <w:rPr>
            <w:rFonts w:ascii="Cambria Math" w:hAnsi="Cambria Math"/>
          </w:rPr>
          <m:t>(G-(v+N</m:t>
        </m:r>
        <m:d>
          <m:dPr>
            <m:ctrlPr>
              <w:rPr>
                <w:rFonts w:ascii="Cambria Math" w:hAnsi="Cambria Math"/>
                <w:i/>
              </w:rPr>
            </m:ctrlPr>
          </m:dPr>
          <m:e>
            <m:r>
              <w:rPr>
                <w:rFonts w:ascii="Cambria Math" w:hAnsi="Cambria Math"/>
              </w:rPr>
              <m:t>v</m:t>
            </m:r>
          </m:e>
        </m:d>
        <m:r>
          <w:rPr>
            <w:rFonts w:ascii="Cambria Math" w:hAnsi="Cambria Math"/>
          </w:rPr>
          <m:t>), k-1)</m:t>
        </m:r>
      </m:oMath>
      <w:r w:rsidR="00B24474" w:rsidRPr="00B24474">
        <w:t xml:space="preserve">. Addition of </w:t>
      </w:r>
      <m:oMath>
        <m:r>
          <w:rPr>
            <w:rFonts w:ascii="Cambria Math" w:hAnsi="Cambria Math"/>
          </w:rPr>
          <m:t>N(v)</m:t>
        </m:r>
      </m:oMath>
      <w:r w:rsidR="00B24474" w:rsidRPr="00B24474">
        <w:t xml:space="preserve"> might create new isolated and/or pendant vertices, so we apply VC.4 repeatedly until there are no more pendant vertices.</w:t>
      </w:r>
    </w:p>
    <w:p w14:paraId="33B94D5E" w14:textId="77777777" w:rsidR="00B24474" w:rsidRPr="00B24474" w:rsidRDefault="00B24474" w:rsidP="00AA2872"/>
    <w:p w14:paraId="66D9CDA3" w14:textId="74491703" w:rsidR="00B24474" w:rsidRPr="00B24474" w:rsidRDefault="00B24474" w:rsidP="00AA2872">
      <w:pPr>
        <w:rPr>
          <w:rFonts w:ascii="Times New Roman" w:hAnsi="Times New Roman" w:cs="Times New Roman"/>
        </w:rPr>
      </w:pPr>
      <w:r w:rsidRPr="00B24474">
        <w:t>For next rule, a degree-two vertex with adjacent neighbours</w:t>
      </w:r>
      <w:r w:rsidR="00D20FD5">
        <w:t xml:space="preserve"> is </w:t>
      </w:r>
      <w:r w:rsidR="00D20FD5" w:rsidRPr="00B24474">
        <w:t>consider</w:t>
      </w:r>
      <w:r w:rsidR="00D20FD5">
        <w:t>ed.</w:t>
      </w:r>
      <w:r w:rsidRPr="00B24474">
        <w:t xml:space="preserve"> </w:t>
      </w:r>
      <w:r w:rsidR="00D20FD5">
        <w:t>C</w:t>
      </w:r>
      <w:r w:rsidRPr="00B24474">
        <w:t xml:space="preserve">all the vertex </w:t>
      </w:r>
      <m:oMath>
        <m:r>
          <w:rPr>
            <w:rFonts w:ascii="Cambria Math" w:hAnsi="Cambria Math"/>
          </w:rPr>
          <m:t>u</m:t>
        </m:r>
      </m:oMath>
      <w:r w:rsidRPr="00B24474">
        <w:t xml:space="preserve"> and its neighbours </w:t>
      </w:r>
      <m:oMath>
        <m:r>
          <w:rPr>
            <w:rFonts w:ascii="Cambria Math" w:hAnsi="Cambria Math"/>
          </w:rPr>
          <m:t>v</m:t>
        </m:r>
      </m:oMath>
      <w:r w:rsidRPr="00B24474">
        <w:t xml:space="preserve"> and </w:t>
      </w:r>
      <m:oMath>
        <m:r>
          <w:rPr>
            <w:rFonts w:ascii="Cambria Math" w:hAnsi="Cambria Math"/>
          </w:rPr>
          <m:t>w</m:t>
        </m:r>
      </m:oMath>
      <w:r w:rsidRPr="00B24474">
        <w:t xml:space="preserve">. At least two of the vertices from </w:t>
      </w:r>
      <m:oMath>
        <m:r>
          <w:rPr>
            <w:rFonts w:ascii="Cambria Math" w:hAnsi="Cambria Math"/>
          </w:rPr>
          <m:t>{u,w,v}</m:t>
        </m:r>
      </m:oMath>
      <w:r w:rsidRPr="00B24474">
        <w:t xml:space="preserve"> must be in VC. Choosing </w:t>
      </w:r>
      <m:oMath>
        <m:r>
          <w:rPr>
            <w:rFonts w:ascii="Cambria Math" w:hAnsi="Cambria Math"/>
          </w:rPr>
          <m:t>u</m:t>
        </m:r>
      </m:oMath>
      <w:r w:rsidRPr="00B24474">
        <w:t xml:space="preserve"> would only cover edges </w:t>
      </w:r>
      <m:oMath>
        <m:r>
          <w:rPr>
            <w:rFonts w:ascii="Cambria Math" w:hAnsi="Cambria Math"/>
          </w:rPr>
          <m:t>(u, v)</m:t>
        </m:r>
      </m:oMath>
      <w:r w:rsidRPr="00B24474">
        <w:t xml:space="preserve"> and </w:t>
      </w:r>
      <m:oMath>
        <m:r>
          <w:rPr>
            <w:rFonts w:ascii="Cambria Math" w:hAnsi="Cambria Math"/>
          </w:rPr>
          <m:t>(u, w)</m:t>
        </m:r>
      </m:oMath>
      <w:r w:rsidRPr="00B24474">
        <w:t xml:space="preserve"> while eliminating </w:t>
      </w:r>
      <m:oMath>
        <m:r>
          <w:rPr>
            <w:rFonts w:ascii="Cambria Math" w:hAnsi="Cambria Math"/>
          </w:rPr>
          <m:t>u</m:t>
        </m:r>
      </m:oMath>
      <w:r w:rsidRPr="00B24474">
        <w:t xml:space="preserve"> and including </w:t>
      </w:r>
      <m:oMath>
        <m:r>
          <w:rPr>
            <w:rFonts w:ascii="Cambria Math" w:hAnsi="Cambria Math"/>
          </w:rPr>
          <m:t>v</m:t>
        </m:r>
      </m:oMath>
      <w:r w:rsidRPr="00B24474">
        <w:t xml:space="preserve"> and </w:t>
      </w:r>
      <m:oMath>
        <m:r>
          <w:rPr>
            <w:rFonts w:ascii="Cambria Math" w:hAnsi="Cambria Math"/>
          </w:rPr>
          <m:t>w</m:t>
        </m:r>
      </m:oMath>
      <w:r w:rsidRPr="00B24474">
        <w:t xml:space="preserve"> could possibly cover not only these but additional edges </w:t>
      </w:r>
      <w:r w:rsidR="000D0106">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9F4584" w:rsidRPr="009F4584">
        <w:rPr>
          <w:noProof/>
        </w:rPr>
        <w:t>[7]</w:t>
      </w:r>
      <w:r w:rsidR="000D0106">
        <w:fldChar w:fldCharType="end"/>
      </w:r>
      <w:r w:rsidR="000D0106">
        <w:t>.</w:t>
      </w:r>
    </w:p>
    <w:p w14:paraId="4CB2D2C9" w14:textId="025C91D0" w:rsidR="00B24474" w:rsidRPr="00B24474" w:rsidRDefault="008550BD" w:rsidP="00AA2872">
      <w:pPr>
        <w:rPr>
          <w:rFonts w:ascii="Times New Roman" w:hAnsi="Times New Roman" w:cs="Times New Roman"/>
        </w:rPr>
      </w:pPr>
      <w:r w:rsidRPr="00B24474">
        <w:t>Therefore,</w:t>
      </w:r>
      <w:r w:rsidR="00CE0816">
        <w:t xml:space="preserve"> there exists an optimal vertex cover</w:t>
      </w:r>
      <w:r w:rsidR="00B24474" w:rsidRPr="00B24474">
        <w:t xml:space="preserve"> that includes </w:t>
      </w:r>
      <m:oMath>
        <m:r>
          <w:rPr>
            <w:rFonts w:ascii="Cambria Math" w:hAnsi="Cambria Math"/>
          </w:rPr>
          <m:t>w</m:t>
        </m:r>
      </m:oMath>
      <w:r w:rsidR="00B24474" w:rsidRPr="00B24474">
        <w:t xml:space="preserve"> and </w:t>
      </w:r>
      <m:oMath>
        <m:r>
          <w:rPr>
            <w:rFonts w:ascii="Cambria Math" w:hAnsi="Cambria Math"/>
          </w:rPr>
          <m:t>v</m:t>
        </m:r>
      </m:oMath>
      <w:r w:rsidR="00B24474" w:rsidRPr="00B24474">
        <w:t xml:space="preserve"> but does not include </w:t>
      </w:r>
      <m:oMath>
        <m:r>
          <w:rPr>
            <w:rFonts w:ascii="Cambria Math" w:hAnsi="Cambria Math"/>
          </w:rPr>
          <m:t>v</m:t>
        </m:r>
      </m:oMath>
      <w:r w:rsidR="00B24474" w:rsidRPr="00B24474">
        <w:t>.</w:t>
      </w:r>
    </w:p>
    <w:p w14:paraId="034D4A6E" w14:textId="77777777" w:rsidR="00B24474" w:rsidRPr="00B24474" w:rsidRDefault="00B24474" w:rsidP="00AA2872">
      <w:pPr>
        <w:pStyle w:val="Heading3"/>
        <w:rPr>
          <w:rFonts w:ascii="Times New Roman" w:hAnsi="Times New Roman" w:cs="Times New Roman"/>
          <w:b/>
          <w:bCs/>
          <w:sz w:val="27"/>
          <w:szCs w:val="27"/>
        </w:rPr>
      </w:pPr>
      <w:r w:rsidRPr="00B24474">
        <w:t>Reduction VC.5</w:t>
      </w:r>
    </w:p>
    <w:p w14:paraId="472D1688" w14:textId="14EA55D3" w:rsidR="00B24474" w:rsidRDefault="00B24474" w:rsidP="00AA2872">
      <w:r w:rsidRPr="00B24474">
        <w:t xml:space="preserve">For </w:t>
      </w:r>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in </w:t>
      </w:r>
      <m:oMath>
        <m:r>
          <w:rPr>
            <w:rFonts w:ascii="Cambria Math" w:hAnsi="Cambria Math"/>
          </w:rPr>
          <m:t>E(G)</m:t>
        </m:r>
      </m:oMath>
      <w:r w:rsidRPr="00B24474">
        <w:t xml:space="preserve">, delete </w:t>
      </w:r>
      <m:oMath>
        <m:r>
          <w:rPr>
            <w:rFonts w:ascii="Cambria Math" w:hAnsi="Cambria Math"/>
          </w:rPr>
          <m:t>u, w, v</m:t>
        </m:r>
      </m:oMath>
      <w:r w:rsidRPr="00B24474">
        <w:t xml:space="preserve"> and add </w:t>
      </w:r>
      <m:oMath>
        <m:r>
          <w:rPr>
            <w:rFonts w:ascii="Cambria Math" w:hAnsi="Cambria Math"/>
          </w:rPr>
          <m:t>w</m:t>
        </m:r>
      </m:oMath>
      <w:r w:rsidRPr="00B24474">
        <w:t xml:space="preserve"> and </w:t>
      </w:r>
      <m:oMath>
        <m:r>
          <w:rPr>
            <w:rFonts w:ascii="Cambria Math" w:hAnsi="Cambria Math"/>
          </w:rPr>
          <m:t>u</m:t>
        </m:r>
      </m:oMath>
      <w:r w:rsidRPr="00B24474">
        <w:t xml:space="preserve"> to VC. New instance is </w:t>
      </w:r>
      <m:oMath>
        <m:r>
          <w:rPr>
            <w:rFonts w:ascii="Cambria Math" w:hAnsi="Cambria Math"/>
          </w:rPr>
          <m:t>(G-{u,v,w}, k-2)</m:t>
        </m:r>
      </m:oMath>
      <w:r w:rsidRPr="00B24474">
        <w:t>. This rule is applied repeatedly until all degree-two vertices with adjacent vertices are eliminated</w:t>
      </w:r>
      <w:r w:rsidR="00E90B41">
        <w:t xml:space="preserve"> </w:t>
      </w:r>
      <w:r w:rsidR="00E90B41">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9F4584" w:rsidRPr="009F4584">
        <w:rPr>
          <w:noProof/>
        </w:rPr>
        <w:t>[7]</w:t>
      </w:r>
      <w:r w:rsidR="00E90B41">
        <w:fldChar w:fldCharType="end"/>
      </w:r>
      <w:r w:rsidR="00E90B41">
        <w:t>.</w:t>
      </w:r>
    </w:p>
    <w:p w14:paraId="27C63E92" w14:textId="77777777" w:rsidR="00D52E25" w:rsidRPr="00B24474" w:rsidRDefault="00D52E25" w:rsidP="00AA2872"/>
    <w:p w14:paraId="7B5B2560" w14:textId="49555744" w:rsidR="00B24474" w:rsidRPr="00B24474" w:rsidRDefault="008550BD" w:rsidP="00AA2872">
      <w:pPr>
        <w:rPr>
          <w:rFonts w:ascii="Times New Roman" w:hAnsi="Times New Roman" w:cs="Times New Roman"/>
        </w:rPr>
      </w:pPr>
      <w:r w:rsidRPr="00B24474">
        <w:t>Let us</w:t>
      </w:r>
      <w:r w:rsidR="00B24474" w:rsidRPr="00B24474">
        <w:t xml:space="preserve"> consider situation where a degree-two vertex has non-adjacent neighbours. </w:t>
      </w:r>
      <w:r w:rsidRPr="00B24474">
        <w:t xml:space="preserve">Either </w:t>
      </w:r>
      <w:r w:rsidR="00B24474" w:rsidRPr="00B24474">
        <w:t>it</w:t>
      </w:r>
      <w:r w:rsidR="00D20FD5">
        <w:t xml:space="preserve"> is </w:t>
      </w:r>
      <w:r w:rsidR="00D20FD5" w:rsidRPr="00B24474">
        <w:t>include</w:t>
      </w:r>
      <w:r w:rsidR="00D20FD5">
        <w:t xml:space="preserve">d </w:t>
      </w:r>
      <w:r w:rsidR="00B24474" w:rsidRPr="00B24474">
        <w:t xml:space="preserve">in the </w:t>
      </w:r>
      <w:r w:rsidRPr="00B24474">
        <w:t>VC, which</w:t>
      </w:r>
      <w:r w:rsidR="00B24474" w:rsidRPr="00B24474">
        <w:t xml:space="preserve"> leaves other edges of </w:t>
      </w:r>
      <m:oMath>
        <m:r>
          <w:rPr>
            <w:rFonts w:ascii="Cambria Math" w:hAnsi="Cambria Math"/>
          </w:rPr>
          <m:t>v</m:t>
        </m:r>
      </m:oMath>
      <w:r w:rsidR="00B24474" w:rsidRPr="00B24474">
        <w:t xml:space="preserve"> and </w:t>
      </w:r>
      <m:oMath>
        <m:r>
          <w:rPr>
            <w:rFonts w:ascii="Cambria Math" w:hAnsi="Cambria Math"/>
          </w:rPr>
          <m:t>w</m:t>
        </m:r>
      </m:oMath>
      <w:r w:rsidR="00B24474" w:rsidRPr="00B24474">
        <w:t xml:space="preserve"> not covered; or </w:t>
      </w:r>
      <m:oMath>
        <m:r>
          <w:rPr>
            <w:rFonts w:ascii="Cambria Math" w:hAnsi="Cambria Math"/>
          </w:rPr>
          <m:t>v</m:t>
        </m:r>
      </m:oMath>
      <w:r w:rsidR="00B24474" w:rsidRPr="00B24474">
        <w:t xml:space="preserve"> and </w:t>
      </w:r>
      <m:oMath>
        <m:r>
          <w:rPr>
            <w:rFonts w:ascii="Cambria Math" w:hAnsi="Cambria Math"/>
          </w:rPr>
          <m:t xml:space="preserve">w </m:t>
        </m:r>
      </m:oMath>
      <w:r w:rsidR="00D20FD5">
        <w:t xml:space="preserve">are </w:t>
      </w:r>
      <w:r w:rsidR="00D20FD5" w:rsidRPr="00B24474">
        <w:t>include</w:t>
      </w:r>
      <w:r w:rsidR="00D20FD5">
        <w:t>d</w:t>
      </w:r>
      <w:r w:rsidR="00B24474" w:rsidRPr="00B24474">
        <w:t xml:space="preserve">, thus covering all edges from </w:t>
      </w:r>
      <m:oMath>
        <m:r>
          <w:rPr>
            <w:rFonts w:ascii="Cambria Math" w:hAnsi="Cambria Math"/>
          </w:rPr>
          <m:t>v</m:t>
        </m:r>
      </m:oMath>
      <w:r w:rsidR="00B24474" w:rsidRPr="00B24474">
        <w:t xml:space="preserve"> and </w:t>
      </w:r>
      <m:oMath>
        <m:r>
          <w:rPr>
            <w:rFonts w:ascii="Cambria Math" w:hAnsi="Cambria Math"/>
          </w:rPr>
          <m:t>w</m:t>
        </m:r>
      </m:oMath>
      <w:r w:rsidR="00B24474" w:rsidRPr="00B24474">
        <w:t xml:space="preserve">. </w:t>
      </w:r>
      <w:r w:rsidR="00D20FD5">
        <w:t>Th</w:t>
      </w:r>
      <w:r w:rsidR="00B24474" w:rsidRPr="00B24474">
        <w:t>is equivalent to the following:</w:t>
      </w:r>
    </w:p>
    <w:p w14:paraId="72B5D8DF" w14:textId="77777777" w:rsidR="00B24474" w:rsidRPr="00B24474" w:rsidRDefault="00B24474" w:rsidP="00AA2872">
      <w:pPr>
        <w:pStyle w:val="Heading3"/>
        <w:rPr>
          <w:rFonts w:ascii="Times New Roman" w:hAnsi="Times New Roman" w:cs="Times New Roman"/>
          <w:b/>
          <w:bCs/>
          <w:sz w:val="27"/>
          <w:szCs w:val="27"/>
        </w:rPr>
      </w:pPr>
      <w:r w:rsidRPr="00B24474">
        <w:t>Reduction VC.6</w:t>
      </w:r>
    </w:p>
    <w:p w14:paraId="454DCCBC" w14:textId="77777777" w:rsidR="008550BD" w:rsidRDefault="00B24474" w:rsidP="00AA2872">
      <w:r w:rsidRPr="00B24474">
        <w:t xml:space="preserve">For </w:t>
      </w:r>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not in </w:t>
      </w:r>
      <m:oMath>
        <m:r>
          <w:rPr>
            <w:rFonts w:ascii="Cambria Math" w:hAnsi="Cambria Math"/>
          </w:rPr>
          <m:t>E(G)</m:t>
        </m:r>
      </m:oMath>
      <w:r w:rsidRPr="00B24474">
        <w:t xml:space="preserve">, replace </w:t>
      </w:r>
      <m:oMath>
        <m:r>
          <w:rPr>
            <w:rFonts w:ascii="Cambria Math" w:hAnsi="Cambria Math"/>
          </w:rPr>
          <m:t>u, v</m:t>
        </m:r>
      </m:oMath>
      <w:r w:rsidRPr="00B24474">
        <w:t xml:space="preserve"> and </w:t>
      </w:r>
      <m:oMath>
        <m:r>
          <w:rPr>
            <w:rFonts w:ascii="Cambria Math" w:hAnsi="Cambria Math"/>
          </w:rPr>
          <m:t>w</m:t>
        </m:r>
      </m:oMath>
      <w:r w:rsidRPr="00B24474">
        <w:t xml:space="preserve"> with </w:t>
      </w:r>
      <m:oMath>
        <m:r>
          <w:rPr>
            <w:rFonts w:ascii="Cambria Math" w:hAnsi="Cambria Math"/>
          </w:rPr>
          <m:t>v’</m:t>
        </m:r>
      </m:oMath>
      <w:r w:rsidRPr="00B24474">
        <w:t xml:space="preserve">, whose neighborhood is the union of neighborhoods of </w:t>
      </w:r>
      <m:oMath>
        <m:r>
          <w:rPr>
            <w:rFonts w:ascii="Cambria Math" w:hAnsi="Cambria Math"/>
          </w:rPr>
          <m:t>u</m:t>
        </m:r>
      </m:oMath>
      <w:r w:rsidRPr="00B24474">
        <w:t xml:space="preserve"> and </w:t>
      </w:r>
      <m:oMath>
        <m:r>
          <w:rPr>
            <w:rFonts w:ascii="Cambria Math" w:hAnsi="Cambria Math"/>
          </w:rPr>
          <m:t>w</m:t>
        </m:r>
      </m:oMath>
      <w:r w:rsidRPr="00B24474">
        <w:t xml:space="preserve"> in </w:t>
      </w:r>
      <m:oMath>
        <m:r>
          <w:rPr>
            <w:rFonts w:ascii="Cambria Math" w:hAnsi="Cambria Math"/>
          </w:rPr>
          <m:t>G</m:t>
        </m:r>
      </m:oMath>
      <w:r w:rsidRPr="00B24474">
        <w:t xml:space="preserve">. New instance is </w:t>
      </w:r>
    </w:p>
    <w:p w14:paraId="54B42D86" w14:textId="77777777" w:rsidR="00B24474" w:rsidRPr="00B24474" w:rsidRDefault="008550BD" w:rsidP="00AA2872">
      <w:pPr>
        <w:rPr>
          <w:rFonts w:ascii="Times New Roman" w:hAnsi="Times New Roman" w:cs="Times New Roman"/>
        </w:rPr>
      </w:pPr>
      <m:oMath>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v</m:t>
        </m:r>
        <m:r>
          <m:rPr>
            <m:sty m:val="p"/>
          </m:rPr>
          <w:rPr>
            <w:rFonts w:ascii="Cambria Math" w:hAnsi="Cambria Math"/>
          </w:rPr>
          <m:t xml:space="preserve">’}, </m:t>
        </m:r>
        <m:r>
          <w:rPr>
            <w:rFonts w:ascii="Cambria Math" w:hAnsi="Cambria Math"/>
          </w:rPr>
          <m:t>k</m:t>
        </m:r>
        <m:r>
          <m:rPr>
            <m:sty m:val="p"/>
          </m:rPr>
          <w:rPr>
            <w:rFonts w:ascii="Cambria Math" w:hAnsi="Cambria Math"/>
          </w:rPr>
          <m:t>-1}</m:t>
        </m:r>
      </m:oMath>
      <w:r w:rsidR="00B24474" w:rsidRPr="00B24474">
        <w:t>.</w:t>
      </w:r>
    </w:p>
    <w:p w14:paraId="1F4356BB" w14:textId="77777777" w:rsidR="00B24474" w:rsidRPr="00B24474" w:rsidRDefault="00B24474" w:rsidP="00AA2872"/>
    <w:p w14:paraId="756310BB" w14:textId="6EFEC126" w:rsidR="00B24474" w:rsidRPr="00B24474" w:rsidRDefault="00B24474" w:rsidP="00AA2872">
      <w:pPr>
        <w:rPr>
          <w:rFonts w:ascii="Times New Roman" w:hAnsi="Times New Roman" w:cs="Times New Roman"/>
        </w:rPr>
      </w:pPr>
      <w:r w:rsidRPr="00B24474">
        <w:t xml:space="preserve">In other words, if vertex </w:t>
      </w:r>
      <m:oMath>
        <m:r>
          <w:rPr>
            <w:rFonts w:ascii="Cambria Math" w:hAnsi="Cambria Math"/>
          </w:rPr>
          <m:t>v’</m:t>
        </m:r>
      </m:oMath>
      <w:r w:rsidR="00D20FD5">
        <w:t xml:space="preserve"> is chosen </w:t>
      </w:r>
      <w:r w:rsidRPr="00B24474">
        <w:t>in further steps</w:t>
      </w:r>
      <w:r w:rsidR="00D20FD5">
        <w:t>,</w:t>
      </w:r>
      <w:r w:rsidRPr="00B24474">
        <w:t xml:space="preserve"> it is equivalent to choosing </w:t>
      </w:r>
      <m:oMath>
        <m:r>
          <w:rPr>
            <w:rFonts w:ascii="Cambria Math" w:hAnsi="Cambria Math"/>
          </w:rPr>
          <m:t>u</m:t>
        </m:r>
      </m:oMath>
      <w:r w:rsidRPr="00B24474">
        <w:t xml:space="preserve"> and </w:t>
      </w:r>
      <m:oMath>
        <m:r>
          <w:rPr>
            <w:rFonts w:ascii="Cambria Math" w:hAnsi="Cambria Math"/>
          </w:rPr>
          <m:t>w</m:t>
        </m:r>
      </m:oMath>
      <w:r w:rsidRPr="00B24474">
        <w:t xml:space="preserve"> in the original </w:t>
      </w:r>
      <m:oMath>
        <m:r>
          <w:rPr>
            <w:rFonts w:ascii="Cambria Math" w:hAnsi="Cambria Math"/>
          </w:rPr>
          <m:t>G</m:t>
        </m:r>
      </m:oMath>
      <w:r w:rsidRPr="00B24474">
        <w:t xml:space="preserve">. If </w:t>
      </w:r>
      <w:r w:rsidR="00D20FD5">
        <w:t>it is not chosen</w:t>
      </w:r>
      <w:r w:rsidRPr="00B24474">
        <w:t xml:space="preserve">, it is equivalent to choosing </w:t>
      </w:r>
      <m:oMath>
        <m:r>
          <w:rPr>
            <w:rFonts w:ascii="Cambria Math" w:hAnsi="Cambria Math"/>
          </w:rPr>
          <m:t>v</m:t>
        </m:r>
      </m:oMath>
      <w:r w:rsidRPr="00B24474">
        <w:t xml:space="preserve"> in the original graph.</w:t>
      </w:r>
    </w:p>
    <w:p w14:paraId="7485DD1A" w14:textId="3B17C427" w:rsidR="00B24474" w:rsidRPr="00B24474" w:rsidRDefault="00B24474" w:rsidP="00AA2872">
      <w:pPr>
        <w:pStyle w:val="Heading2"/>
        <w:rPr>
          <w:rFonts w:ascii="Times New Roman" w:hAnsi="Times New Roman" w:cs="Times New Roman"/>
          <w:b/>
          <w:bCs/>
          <w:sz w:val="36"/>
          <w:szCs w:val="36"/>
        </w:rPr>
      </w:pPr>
      <w:bookmarkStart w:id="6" w:name="_Toc7548012"/>
      <w:r w:rsidRPr="00B24474">
        <w:t>Linear Programming</w:t>
      </w:r>
      <w:bookmarkEnd w:id="6"/>
    </w:p>
    <w:p w14:paraId="4E80225C" w14:textId="77777777" w:rsidR="00B24474" w:rsidRPr="00B24474" w:rsidRDefault="00B24474" w:rsidP="00AA2872">
      <w:pPr>
        <w:rPr>
          <w:rFonts w:ascii="Times New Roman" w:hAnsi="Times New Roman" w:cs="Times New Roman"/>
        </w:rPr>
      </w:pPr>
      <w:r w:rsidRPr="00B24474">
        <w:t xml:space="preserve">If we can specify the objective as a linear function of certain variables, and if we can specify the constraints on resources as equalities or inequalities on those variables, then we have a </w:t>
      </w:r>
      <w:r w:rsidRPr="00B24474">
        <w:rPr>
          <w:i/>
          <w:iCs/>
        </w:rPr>
        <w:t xml:space="preserve">linear programming </w:t>
      </w:r>
      <w:r w:rsidRPr="00B24474">
        <w:t>problem.</w:t>
      </w:r>
    </w:p>
    <w:p w14:paraId="24B2FD43" w14:textId="47DA0576" w:rsidR="00B24474" w:rsidRDefault="00DA0C13" w:rsidP="00AA2872">
      <w:r>
        <w:fldChar w:fldCharType="begin" w:fldLock="1"/>
      </w:r>
      <w:r w:rsidR="0081290A">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864","uris":["http://www.mendeley.com/documents/?uuid=9422671f-6542-3d87-8195-d54727e0907f"]}],"mendeley":{"formattedCitation":"[4, p. 864]","plainTextFormattedCitation":"[4, p. 864]","previouslyFormattedCitation":"[4, p. 864]"},"properties":{"noteIndex":0},"schema":"https://github.com/citation-style-language/schema/raw/master/csl-citation.json"}</w:instrText>
      </w:r>
      <w:r>
        <w:fldChar w:fldCharType="separate"/>
      </w:r>
      <w:r w:rsidR="009F4584" w:rsidRPr="009F4584">
        <w:rPr>
          <w:noProof/>
        </w:rPr>
        <w:t>[4, p. 864]</w:t>
      </w:r>
      <w:r>
        <w:fldChar w:fldCharType="end"/>
      </w:r>
    </w:p>
    <w:p w14:paraId="01AAC504" w14:textId="77777777" w:rsidR="00713C92" w:rsidRDefault="00713C92" w:rsidP="00AA2872"/>
    <w:p w14:paraId="0F54DD7C" w14:textId="0E2F1274" w:rsidR="00713C92" w:rsidRPr="0092449B" w:rsidRDefault="00713C92" w:rsidP="00AA2872">
      <w:pPr>
        <w:jc w:val="left"/>
        <w:rPr>
          <w:rFonts w:ascii="Times New Roman" w:hAnsi="Times New Roman"/>
          <w:iCs/>
          <w:sz w:val="20"/>
          <w:szCs w:val="20"/>
        </w:rPr>
      </w:pPr>
      <w:r>
        <w:t xml:space="preserve">In this section </w:t>
      </w:r>
      <m:oMath>
        <m:r>
          <w:rPr>
            <w:rFonts w:ascii="Cambria Math" w:hAnsi="Cambria Math"/>
          </w:rPr>
          <m:t>2k</m:t>
        </m:r>
      </m:oMath>
      <w:r>
        <w:t xml:space="preserve">-vertex kernel for V-C is presented. </w:t>
      </w:r>
      <w:r w:rsidR="00D20FD5">
        <w:t>L</w:t>
      </w:r>
      <w:r>
        <w:t xml:space="preserve">inear programming formulation of VC </w:t>
      </w:r>
      <w:r w:rsidR="008307E9">
        <w:t>(</w:t>
      </w:r>
      <m:oMath>
        <m:r>
          <w:rPr>
            <w:rFonts w:ascii="Cambria Math" w:hAnsi="Cambria Math"/>
          </w:rPr>
          <m:t>LPVC(G)</m:t>
        </m:r>
      </m:oMath>
      <w:r w:rsidR="008307E9">
        <w:t xml:space="preserve">) </w:t>
      </w:r>
      <w:r w:rsidR="00D20FD5">
        <w:t xml:space="preserve">is encoded </w:t>
      </w:r>
      <w:r>
        <w:t>as:</w:t>
      </w:r>
      <w:r w:rsidR="0092449B">
        <w:br/>
      </w:r>
      <m:oMathPara>
        <m:oMath>
          <m:r>
            <m:rPr>
              <m:sty m:val="p"/>
            </m:rPr>
            <w:rPr>
              <w:rFonts w:ascii="Cambria Math" w:hAnsi="Cambria Math"/>
            </w:rPr>
            <m:t xml:space="preserve">minimize </m:t>
          </m:r>
          <m:nary>
            <m:naryPr>
              <m:chr m:val="∑"/>
              <m:limLoc m:val="subSup"/>
              <m:supHide m:val="1"/>
              <m:ctrlPr>
                <w:rPr>
                  <w:rFonts w:ascii="Cambria Math" w:hAnsi="Cambria Math"/>
                  <w:i/>
                </w:rPr>
              </m:ctrlPr>
            </m:naryPr>
            <m:sub>
              <m:r>
                <w:rPr>
                  <w:rFonts w:ascii="Cambria Math" w:hAnsi="Cambria Math"/>
                </w:rPr>
                <m:t>v</m:t>
              </m:r>
              <m:r>
                <w:rPr>
                  <w:rFonts w:ascii="Cambria Math" w:hAnsi="Cambria Math" w:cs="Cambria Math"/>
                </w:rPr>
                <m:t>∈</m:t>
              </m:r>
              <m:r>
                <w:rPr>
                  <w:rFonts w:ascii="Cambria Math" w:hAnsi="Cambria Math"/>
                </w:rPr>
                <m:t xml:space="preserve">V </m:t>
              </m:r>
              <m:d>
                <m:dPr>
                  <m:ctrlPr>
                    <w:rPr>
                      <w:rFonts w:ascii="Cambria Math" w:hAnsi="Cambria Math"/>
                      <w:i/>
                    </w:rPr>
                  </m:ctrlPr>
                </m:dPr>
                <m:e>
                  <m:r>
                    <w:rPr>
                      <w:rFonts w:ascii="Cambria Math" w:hAnsi="Cambria Math"/>
                    </w:rPr>
                    <m:t>G</m:t>
                  </m:r>
                </m:e>
              </m:d>
            </m:sub>
            <m:sup/>
            <m:e>
              <m:sSub>
                <m:sSubPr>
                  <m:ctrlPr>
                    <w:rPr>
                      <w:rFonts w:ascii="Cambria Math" w:hAnsi="Cambria Math"/>
                      <w:i/>
                      <w:iCs/>
                    </w:rPr>
                  </m:ctrlPr>
                </m:sSubPr>
                <m:e>
                  <m:r>
                    <w:rPr>
                      <w:rFonts w:ascii="Cambria Math" w:hAnsi="Cambria Math"/>
                    </w:rPr>
                    <m:t>x</m:t>
                  </m:r>
                </m:e>
                <m:sub>
                  <m:r>
                    <w:rPr>
                      <w:rFonts w:ascii="Cambria Math" w:hAnsi="Cambria Math"/>
                    </w:rPr>
                    <m:t>v</m:t>
                  </m:r>
                </m:sub>
              </m:sSub>
            </m:e>
          </m:nary>
          <m:r>
            <w:rPr>
              <w:rFonts w:ascii="Cambria Math" w:hAnsi="Cambria Math"/>
            </w:rPr>
            <m:t xml:space="preserve"> </m:t>
          </m:r>
          <m:r>
            <m:rPr>
              <m:sty m:val="p"/>
            </m:rPr>
            <w:rPr>
              <w:rFonts w:ascii="Cambria Math" w:hAnsi="Cambria Math"/>
            </w:rPr>
            <w:br/>
          </m:r>
        </m:oMath>
        <m:oMath>
          <m:r>
            <m:rPr>
              <m:sty m:val="p"/>
            </m:rPr>
            <w:rPr>
              <w:rFonts w:ascii="Cambria Math" w:hAnsi="Cambria Math"/>
              <w:sz w:val="20"/>
              <w:szCs w:val="20"/>
            </w:rPr>
            <m:t>subject to</m:t>
          </m:r>
          <m:r>
            <w:rPr>
              <w:rFonts w:ascii="Cambria Math" w:hAnsi="Cambria Math"/>
              <w:sz w:val="20"/>
              <w:szCs w:val="20"/>
            </w:rPr>
            <m:t xml:space="preserve"> x</m:t>
          </m:r>
          <m:r>
            <w:rPr>
              <w:rFonts w:ascii="Cambria Math" w:hAnsi="Cambria Math"/>
              <w:sz w:val="14"/>
              <w:szCs w:val="14"/>
            </w:rPr>
            <m:t xml:space="preserve">u </m:t>
          </m:r>
          <m:r>
            <w:rPr>
              <w:rFonts w:ascii="Cambria Math" w:hAnsi="Cambria Math"/>
              <w:sz w:val="20"/>
              <w:szCs w:val="20"/>
            </w:rPr>
            <m:t>+ x</m:t>
          </m:r>
          <m:r>
            <w:rPr>
              <w:rFonts w:ascii="Cambria Math" w:hAnsi="Cambria Math"/>
              <w:sz w:val="14"/>
              <w:szCs w:val="14"/>
            </w:rPr>
            <m:t xml:space="preserve">v </m:t>
          </m:r>
          <m:r>
            <w:rPr>
              <w:rFonts w:ascii="Cambria Math" w:hAnsi="Cambria Math"/>
              <w:sz w:val="20"/>
              <w:szCs w:val="20"/>
            </w:rPr>
            <m:t>≥ 1 for every uv ∈ E(G),</m:t>
          </m:r>
          <m:r>
            <m:rPr>
              <m:sty m:val="p"/>
            </m:rPr>
            <w:rPr>
              <w:rFonts w:ascii="Cambria Math" w:hAnsi="Cambria Math"/>
              <w:sz w:val="20"/>
              <w:szCs w:val="20"/>
            </w:rPr>
            <w:br/>
          </m:r>
        </m:oMath>
        <m:oMath>
          <m:r>
            <w:rPr>
              <w:rFonts w:ascii="Cambria Math" w:hAnsi="Cambria Math"/>
              <w:sz w:val="20"/>
              <w:szCs w:val="20"/>
            </w:rPr>
            <m:t>0 ≤ x</m:t>
          </m:r>
          <m:r>
            <w:rPr>
              <w:rFonts w:ascii="Cambria Math" w:hAnsi="Cambria Math"/>
              <w:sz w:val="14"/>
              <w:szCs w:val="14"/>
            </w:rPr>
            <m:t xml:space="preserve">v </m:t>
          </m:r>
          <m:r>
            <w:rPr>
              <w:rFonts w:ascii="Cambria Math" w:hAnsi="Cambria Math"/>
              <w:sz w:val="20"/>
              <w:szCs w:val="20"/>
            </w:rPr>
            <m:t>≤ 1 for every v ∈ V (G).</m:t>
          </m:r>
        </m:oMath>
      </m:oMathPara>
    </w:p>
    <w:p w14:paraId="45C185E9" w14:textId="3F3C8D25" w:rsidR="0092449B" w:rsidRDefault="008307E9" w:rsidP="00AA2872">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4","uris":["http://www.mendeley.com/documents/?uuid=27b61fc3-da57-384e-b11c-6f1aecbb2613"]}],"mendeley":{"formattedCitation":"[3, p. 34]","plainTextFormattedCitation":"[3, p. 34]","previouslyFormattedCitation":"[3, p. 34]"},"properties":{"noteIndex":0},"schema":"https://github.com/citation-style-language/schema/raw/master/csl-citation.json"}</w:instrText>
      </w:r>
      <w:r>
        <w:fldChar w:fldCharType="separate"/>
      </w:r>
      <w:r w:rsidR="009F4584" w:rsidRPr="009F4584">
        <w:rPr>
          <w:noProof/>
        </w:rPr>
        <w:t>[3, p. 34]</w:t>
      </w:r>
      <w:r>
        <w:fldChar w:fldCharType="end"/>
      </w:r>
    </w:p>
    <w:p w14:paraId="2C3B1E67" w14:textId="77777777" w:rsidR="008307E9" w:rsidRPr="00713C92" w:rsidRDefault="008307E9" w:rsidP="00AA2872"/>
    <w:p w14:paraId="730A1853" w14:textId="345BC147" w:rsidR="0092449B" w:rsidRDefault="0092449B" w:rsidP="00AA2872">
      <w:r>
        <w:t xml:space="preserve">Where </w:t>
      </w:r>
      <m:oMath>
        <m:sSub>
          <m:sSubPr>
            <m:ctrlPr>
              <w:rPr>
                <w:rFonts w:ascii="Cambria Math" w:hAnsi="Cambria Math"/>
                <w:i/>
              </w:rPr>
            </m:ctrlPr>
          </m:sSubPr>
          <m:e>
            <m:r>
              <w:rPr>
                <w:rFonts w:ascii="Cambria Math" w:hAnsi="Cambria Math"/>
              </w:rPr>
              <m:t>x</m:t>
            </m:r>
          </m:e>
          <m:sub>
            <m:r>
              <w:rPr>
                <w:rFonts w:ascii="Cambria Math" w:hAnsi="Cambria Math"/>
              </w:rPr>
              <m:t>v</m:t>
            </m:r>
          </m:sub>
        </m:sSub>
      </m:oMath>
      <w:r>
        <w:t xml:space="preserve"> is cost of vertex </w:t>
      </w:r>
      <m:oMath>
        <m:r>
          <w:rPr>
            <w:rFonts w:ascii="Cambria Math" w:hAnsi="Cambria Math"/>
          </w:rPr>
          <m:t>v</m:t>
        </m:r>
      </m:oMath>
      <w:r>
        <w:t xml:space="preserve">. Notice that if additional requirement </w:t>
      </w:r>
      <m:oMath>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v</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 1</m:t>
            </m:r>
          </m:e>
        </m:d>
        <m:r>
          <w:rPr>
            <w:rFonts w:ascii="Cambria Math" w:hAnsi="Cambria Math" w:cs="Times New Roman"/>
          </w:rPr>
          <m:t xml:space="preserve"> for every v ∈ V (G)</m:t>
        </m:r>
      </m:oMath>
      <w:r w:rsidR="00D20FD5">
        <w:t xml:space="preserve"> </w:t>
      </w:r>
      <w:r w:rsidR="00601490">
        <w:t>were</w:t>
      </w:r>
      <w:r w:rsidR="00D20FD5">
        <w:t xml:space="preserve"> to be added</w:t>
      </w:r>
      <w:r>
        <w:t>, only then we would have an accurate representation of VC problem. Since requirement for cost function to only take integer values</w:t>
      </w:r>
      <w:r w:rsidR="00D20FD5">
        <w:t xml:space="preserve"> is dropped</w:t>
      </w:r>
      <w:r>
        <w:t xml:space="preserve">, we call it a </w:t>
      </w:r>
      <w:r>
        <w:rPr>
          <w:i/>
          <w:iCs/>
        </w:rPr>
        <w:t xml:space="preserve">relaxation </w:t>
      </w:r>
      <w:r>
        <w:t xml:space="preserve">of integer linear programming problem. </w:t>
      </w:r>
      <w:r w:rsidR="00D20FD5">
        <w:t xml:space="preserve">It can be assumed that </w:t>
      </w:r>
      <m:oMath>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x</m:t>
            </m:r>
          </m:e>
          <m:sub>
            <m:r>
              <w:rPr>
                <w:rFonts w:ascii="Cambria Math" w:hAnsi="Cambria Math"/>
              </w:rPr>
              <m:t>v</m:t>
            </m:r>
          </m:sub>
        </m:sSub>
        <m:r>
          <w:rPr>
            <w:rFonts w:ascii="Cambria Math" w:hAnsi="Cambria Math"/>
          </w:rPr>
          <m:t>≤1</m:t>
        </m:r>
      </m:oMath>
      <w:r w:rsidR="00874F70">
        <w:t xml:space="preserve"> </w:t>
      </w:r>
      <w:r w:rsidR="00D20FD5">
        <w:t xml:space="preserve"> </w:t>
      </w:r>
      <w:r w:rsidR="00874F70">
        <w:t xml:space="preserve">without loss of generality </w:t>
      </w:r>
      <w:r w:rsidR="00874F70">
        <w:fldChar w:fldCharType="begin" w:fldLock="1"/>
      </w:r>
      <w:r w:rsidR="0081290A">
        <w:instrText>ADDIN CSL_CITATION {"citationItems":[{"id":"ITEM-1","itemData":{"DOI":"10.1007/BF01580444","ISSN":"0025-5610","author":[{"dropping-particle":"","family":"Nemhauser","given":"G. L.","non-dropping-particle":"","parse-names":false,"suffix":""},{"dropping-particle":"","family":"Trotter","given":"L. E.","non-dropping-particle":"","parse-names":false,"suffix":""}],"container-title":"Mathematical Programming","id":"ITEM-1","issue":"1","issued":{"date-parts":[["1975","12"]]},"page":"232-248","publisher":"Springer-Verlag","title":"Vertex packings: Structural properties and algorithms","type":"article-journal","volume":"8"},"uris":["http://www.mendeley.com/documents/?uuid=5a96baab-acf6-3b52-bf64-5dac4d574c16"]}],"mendeley":{"formattedCitation":"[8]","plainTextFormattedCitation":"[8]","previouslyFormattedCitation":"[8]"},"properties":{"noteIndex":0},"schema":"https://github.com/citation-style-language/schema/raw/master/csl-citation.json"}</w:instrText>
      </w:r>
      <w:r w:rsidR="00874F70">
        <w:fldChar w:fldCharType="separate"/>
      </w:r>
      <w:r w:rsidR="009F4584" w:rsidRPr="009F4584">
        <w:rPr>
          <w:noProof/>
        </w:rPr>
        <w:t>[8]</w:t>
      </w:r>
      <w:r w:rsidR="00874F70">
        <w:fldChar w:fldCharType="end"/>
      </w:r>
      <w:r w:rsidR="00874F70">
        <w:t xml:space="preserve">. </w:t>
      </w:r>
    </w:p>
    <w:p w14:paraId="65543038" w14:textId="77777777" w:rsidR="008307E9" w:rsidRDefault="008307E9" w:rsidP="00AA2872">
      <w:pPr>
        <w:pStyle w:val="Heading3"/>
      </w:pPr>
      <w:r>
        <w:t xml:space="preserve">LP reduction </w:t>
      </w:r>
    </w:p>
    <w:p w14:paraId="69CACF26" w14:textId="0B2DF175" w:rsidR="00DA0C13" w:rsidRDefault="008307E9" w:rsidP="00AA2872">
      <w:r w:rsidRPr="008307E9">
        <w:t xml:space="preserve">Let </w:t>
      </w:r>
      <m:oMath>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v</m:t>
            </m:r>
          </m:sub>
        </m:sSub>
        <m:r>
          <w:rPr>
            <w:rFonts w:ascii="Cambria Math" w:hAnsi="Cambria Math"/>
          </w:rPr>
          <m:t>)v</m:t>
        </m:r>
        <m:r>
          <w:rPr>
            <w:rFonts w:ascii="Cambria Math" w:hAnsi="Cambria Math" w:cs="Cambria Math"/>
          </w:rPr>
          <m:t>∈</m:t>
        </m:r>
        <m:r>
          <w:rPr>
            <w:rFonts w:ascii="Cambria Math" w:hAnsi="Cambria Math"/>
          </w:rPr>
          <m:t>V(G)</m:t>
        </m:r>
      </m:oMath>
      <w:r w:rsidRPr="008307E9">
        <w:t xml:space="preserve"> be an optimum solution to </w:t>
      </w:r>
      <m:oMath>
        <m:r>
          <w:rPr>
            <w:rFonts w:ascii="Cambria Math" w:hAnsi="Cambria Math"/>
          </w:rPr>
          <m:t>LPVC(G)</m:t>
        </m:r>
      </m:oMath>
      <w:r w:rsidRPr="008307E9">
        <w:t xml:space="preserve"> in</w:t>
      </w:r>
      <w:r>
        <w:t xml:space="preserve"> </w:t>
      </w:r>
      <w:r w:rsidRPr="008307E9">
        <w:t xml:space="preserve">a Vertex Cover instance </w:t>
      </w:r>
      <m:oMath>
        <m:r>
          <w:rPr>
            <w:rFonts w:ascii="Cambria Math" w:hAnsi="Cambria Math"/>
          </w:rPr>
          <m:t>(G, k)</m:t>
        </m:r>
      </m:oMath>
      <w:r w:rsidRPr="008307E9">
        <w:t>.</w:t>
      </w:r>
      <w:r>
        <w:t xml:space="preserve"> </w:t>
      </w:r>
      <w:r w:rsidRPr="008307E9">
        <w:t xml:space="preserve">If </w:t>
      </w:r>
      <m:oMath>
        <m:nary>
          <m:naryPr>
            <m:chr m:val="∑"/>
            <m:limLoc m:val="subSup"/>
            <m:supHide m:val="1"/>
            <m:ctrlPr>
              <w:rPr>
                <w:rFonts w:ascii="Cambria Math" w:hAnsi="Cambria Math"/>
                <w:i/>
              </w:rPr>
            </m:ctrlPr>
          </m:naryPr>
          <m:sub>
            <m:r>
              <w:rPr>
                <w:rFonts w:ascii="Cambria Math" w:hAnsi="Cambria Math"/>
              </w:rPr>
              <m:t>v∈V(G)</m:t>
            </m:r>
          </m:sub>
          <m:sup/>
          <m:e>
            <m:sSub>
              <m:sSubPr>
                <m:ctrlPr>
                  <w:rPr>
                    <w:rFonts w:ascii="Cambria Math" w:hAnsi="Cambria Math"/>
                    <w:i/>
                  </w:rPr>
                </m:ctrlPr>
              </m:sSubPr>
              <m:e>
                <m:r>
                  <w:rPr>
                    <w:rFonts w:ascii="Cambria Math" w:hAnsi="Cambria Math"/>
                  </w:rPr>
                  <m:t>x</m:t>
                </m:r>
              </m:e>
              <m:sub>
                <m:r>
                  <w:rPr>
                    <w:rFonts w:ascii="Cambria Math" w:hAnsi="Cambria Math"/>
                  </w:rPr>
                  <m:t>v</m:t>
                </m:r>
              </m:sub>
            </m:sSub>
          </m:e>
        </m:nary>
        <m:r>
          <w:rPr>
            <w:rFonts w:ascii="Cambria Math" w:hAnsi="Cambria Math"/>
          </w:rPr>
          <m:t>&gt; k</m:t>
        </m:r>
      </m:oMath>
      <w:r w:rsidRPr="008307E9">
        <w:t xml:space="preserve">, then </w:t>
      </w:r>
      <m:oMath>
        <m:r>
          <w:rPr>
            <w:rFonts w:ascii="Cambria Math" w:hAnsi="Cambria Math"/>
          </w:rPr>
          <m:t>(G, k)</m:t>
        </m:r>
      </m:oMath>
      <w:r w:rsidR="00D20FD5">
        <w:t xml:space="preserve"> is</w:t>
      </w:r>
      <w:r w:rsidRPr="008307E9">
        <w:t xml:space="preserve"> a no-instance</w:t>
      </w:r>
      <w:r>
        <w:t xml:space="preserve">, because </w:t>
      </w:r>
      <m:oMath>
        <m:r>
          <w:rPr>
            <w:rFonts w:ascii="Cambria Math" w:hAnsi="Cambria Math"/>
          </w:rPr>
          <m:t>LPVC(G)</m:t>
        </m:r>
      </m:oMath>
      <w:r>
        <w:t xml:space="preserve"> is relaxed V-C</w:t>
      </w:r>
      <w:r w:rsidRPr="008307E9">
        <w:t>.</w:t>
      </w:r>
      <w:r>
        <w:t xml:space="preserve"> </w:t>
      </w:r>
      <w:r w:rsidRPr="008307E9">
        <w:t xml:space="preserve">Otherwise, greedily take into the vertex cover the vertices </w:t>
      </w:r>
      <w:r>
        <w:t xml:space="preserve">that were given weight 1 in </w:t>
      </w:r>
      <m:oMath>
        <m:r>
          <w:rPr>
            <w:rFonts w:ascii="Cambria Math" w:hAnsi="Cambria Math"/>
          </w:rPr>
          <m:t>LPVC</m:t>
        </m:r>
        <m:d>
          <m:dPr>
            <m:ctrlPr>
              <w:rPr>
                <w:rFonts w:ascii="Cambria Math" w:hAnsi="Cambria Math"/>
                <w:i/>
              </w:rPr>
            </m:ctrlPr>
          </m:dPr>
          <m:e>
            <m:r>
              <w:rPr>
                <w:rFonts w:ascii="Cambria Math" w:hAnsi="Cambria Math"/>
              </w:rPr>
              <m:t>G</m:t>
            </m:r>
          </m:e>
        </m:d>
      </m:oMath>
      <w:r>
        <w:t xml:space="preserve"> solution. </w:t>
      </w:r>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prefix":"adapted from","uris":["http://www.mendeley.com/documents/?uuid=27b61fc3-da57-384e-b11c-6f1aecbb2613"]}],"mendeley":{"formattedCitation":"adapted from [3]","plainTextFormattedCitation":"adapted from [3]","previouslyFormattedCitation":"adapted from [3]"},"properties":{"noteIndex":0},"schema":"https://github.com/citation-style-language/schema/raw/master/csl-citation.json"}</w:instrText>
      </w:r>
      <w:r>
        <w:fldChar w:fldCharType="separate"/>
      </w:r>
      <w:r w:rsidR="009F4584" w:rsidRPr="009F4584">
        <w:rPr>
          <w:noProof/>
        </w:rPr>
        <w:t>adapted from [3]</w:t>
      </w:r>
      <w:r>
        <w:fldChar w:fldCharType="end"/>
      </w:r>
      <w:r w:rsidR="005909EF">
        <w:t>.</w:t>
      </w:r>
    </w:p>
    <w:p w14:paraId="2479D9D8" w14:textId="6C69A49C" w:rsidR="005909EF" w:rsidRPr="008307E9" w:rsidRDefault="005909EF" w:rsidP="00AA2872">
      <w:r>
        <w:t xml:space="preserve">LP reduction rule is safe and admits a kernel with at most 2k vertices in time </w:t>
      </w:r>
      <m:oMath>
        <m:r>
          <w:rPr>
            <w:rFonts w:ascii="Cambria Math" w:hAnsi="Cambria Math"/>
          </w:rPr>
          <m:t>O(m</m:t>
        </m:r>
        <m:rad>
          <m:radPr>
            <m:degHide m:val="1"/>
            <m:ctrlPr>
              <w:rPr>
                <w:rFonts w:ascii="Cambria Math" w:hAnsi="Cambria Math"/>
                <w:i/>
              </w:rPr>
            </m:ctrlPr>
          </m:radPr>
          <m:deg/>
          <m:e>
            <m:r>
              <w:rPr>
                <w:rFonts w:ascii="Cambria Math" w:hAnsi="Cambria Math"/>
              </w:rPr>
              <m:t>n</m:t>
            </m:r>
          </m:e>
        </m:rad>
        <m:r>
          <w:rPr>
            <w:rFonts w:ascii="Cambria Math" w:hAnsi="Cambria Math"/>
          </w:rPr>
          <m:t>)</m:t>
        </m:r>
      </m:oMath>
      <w:r>
        <w:t xml:space="preserve">,  where </w:t>
      </w:r>
      <m:oMath>
        <m:r>
          <w:rPr>
            <w:rFonts w:ascii="Cambria Math" w:hAnsi="Cambria Math"/>
          </w:rPr>
          <m:t>m</m:t>
        </m:r>
      </m:oMath>
      <w:r>
        <w:t xml:space="preserve"> is number of edges and </w:t>
      </w:r>
      <m:oMath>
        <m:r>
          <w:rPr>
            <w:rFonts w:ascii="Cambria Math" w:hAnsi="Cambria Math"/>
          </w:rPr>
          <m:t>n</m:t>
        </m:r>
      </m:oMath>
      <w:r>
        <w:t xml:space="preserve"> is number of vertices in </w:t>
      </w:r>
      <m:oMath>
        <m:r>
          <w:rPr>
            <w:rFonts w:ascii="Cambria Math" w:hAnsi="Cambria Math"/>
          </w:rPr>
          <m:t>G</m:t>
        </m:r>
      </m:oMath>
      <w:r>
        <w:t>.</w:t>
      </w:r>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6-37","uris":["http://www.mendeley.com/documents/?uuid=27b61fc3-da57-384e-b11c-6f1aecbb2613"]}],"mendeley":{"formattedCitation":"[3, pp. 36–37]","plainTextFormattedCitation":"[3, pp. 36–37]","previouslyFormattedCitation":"[3, pp. 36–37]"},"properties":{"noteIndex":0},"schema":"https://github.com/citation-style-language/schema/raw/master/csl-citation.json"}</w:instrText>
      </w:r>
      <w:r>
        <w:fldChar w:fldCharType="separate"/>
      </w:r>
      <w:r w:rsidR="009F4584" w:rsidRPr="009F4584">
        <w:rPr>
          <w:noProof/>
        </w:rPr>
        <w:t>[3, pp. 36–37]</w:t>
      </w:r>
      <w:r>
        <w:fldChar w:fldCharType="end"/>
      </w:r>
    </w:p>
    <w:p w14:paraId="71A702AA" w14:textId="723316B8" w:rsidR="00B24474" w:rsidRPr="00B24474" w:rsidRDefault="00B24474" w:rsidP="00AA2872">
      <w:pPr>
        <w:pStyle w:val="Heading2"/>
        <w:rPr>
          <w:rFonts w:ascii="Times New Roman" w:hAnsi="Times New Roman" w:cs="Times New Roman"/>
          <w:b/>
          <w:bCs/>
          <w:sz w:val="36"/>
          <w:szCs w:val="36"/>
        </w:rPr>
      </w:pPr>
      <w:bookmarkStart w:id="7" w:name="_Toc7548013"/>
      <w:r w:rsidRPr="00B24474">
        <w:t>Crown decomposition</w:t>
      </w:r>
      <w:bookmarkEnd w:id="7"/>
    </w:p>
    <w:p w14:paraId="2F1E33BD" w14:textId="77777777" w:rsidR="00B24474" w:rsidRPr="00B24474" w:rsidRDefault="00B24474" w:rsidP="00AA2872">
      <w:pPr>
        <w:rPr>
          <w:rFonts w:ascii="Times New Roman" w:hAnsi="Times New Roman" w:cs="Times New Roman"/>
        </w:rPr>
      </w:pPr>
      <w:r w:rsidRPr="00B24474">
        <w:t>Crown decomposition is a general kernelization technique that can be used to obtain kernels for many problems. The technique is based on the classical matching theorems of Kőnig and Hall.</w:t>
      </w:r>
    </w:p>
    <w:p w14:paraId="34B3966E" w14:textId="7FC4A61E" w:rsidR="00B24474" w:rsidRPr="00B24474" w:rsidRDefault="000D0106" w:rsidP="00AA2872">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fldChar w:fldCharType="separate"/>
      </w:r>
      <w:r w:rsidR="009F4584" w:rsidRPr="009F4584">
        <w:rPr>
          <w:noProof/>
        </w:rPr>
        <w:t>[3]</w:t>
      </w:r>
      <w:r>
        <w:fldChar w:fldCharType="end"/>
      </w:r>
    </w:p>
    <w:p w14:paraId="689EB959" w14:textId="6F86B797" w:rsidR="00B24474" w:rsidRDefault="00B24474" w:rsidP="00AA2872">
      <w:r w:rsidRPr="00B24474">
        <w:t xml:space="preserve">In recent </w:t>
      </w:r>
      <w:r w:rsidR="00DA0C13" w:rsidRPr="00B24474">
        <w:t>years,</w:t>
      </w:r>
      <w:r w:rsidRPr="00B24474">
        <w:t xml:space="preserve"> Crown Decomposition has </w:t>
      </w:r>
      <w:r w:rsidR="003A1C9D" w:rsidRPr="00B24474">
        <w:t>become</w:t>
      </w:r>
      <w:r w:rsidRPr="00B24474">
        <w:t xml:space="preserve"> a popular alternative to Linear Programming approach for Vertex Cover. Despite having worse upper bound for kernel size, in practice it allows for faster kernelization, often yielding similar gains as </w:t>
      </w:r>
      <w:r w:rsidR="00E90B41" w:rsidRPr="00B24474">
        <w:t xml:space="preserve">LP </w:t>
      </w:r>
      <w:r w:rsidR="00E90B41">
        <w:fldChar w:fldCharType="begin" w:fldLock="1"/>
      </w:r>
      <w:r w:rsidR="0081290A">
        <w:instrText>ADDIN CSL_CITATION {"citationItems":[{"id":"ITEM-1","itemData":{"abstract":"A variety of efficient kernelization strategies for the classic vertex cover problem are developed, implemented and compared experimentally. A new technique, termed crown reduction, is introduced and analyzed. Applications to computational biology are discussed.","author":[{"dropping-particle":"","family":"Abu-Khzam","given":"Faisal N","non-dropping-particle":"","parse-names":false,"suffix":""},{"dropping-particle":"","family":"Collins","given":"Rebecca L","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dropping-particle":"","family":"Symons","given":"Christopher T","non-dropping-particle":"","parse-names":false,"suffix":""}],"id":"ITEM-1","issued":{"date-parts":[["0"]]},"title":"Kernelization Algorithms for the Vertex Cover Problem: Theory and Experiments *","type":"article-journal"},"uris":["http://www.mendeley.com/documents/?uuid=8ec09e08-2ac9-3257-a8b2-34d8516c9907"]}],"mendeley":{"formattedCitation":"[9]","plainTextFormattedCitation":"[9]","previouslyFormattedCitation":"[9]"},"properties":{"noteIndex":0},"schema":"https://github.com/citation-style-language/schema/raw/master/csl-citation.json"}</w:instrText>
      </w:r>
      <w:r w:rsidR="00E90B41">
        <w:fldChar w:fldCharType="separate"/>
      </w:r>
      <w:r w:rsidR="009F4584" w:rsidRPr="009F4584">
        <w:rPr>
          <w:noProof/>
        </w:rPr>
        <w:t>[9]</w:t>
      </w:r>
      <w:r w:rsidR="00E90B41">
        <w:fldChar w:fldCharType="end"/>
      </w:r>
      <w:r w:rsidR="008550BD">
        <w:t>.</w:t>
      </w:r>
      <w:r w:rsidR="009D63EF">
        <w:t xml:space="preserve"> Also, surprisingly, despite looking for different substructure in a graph it does not appear to be orthogonal to LP </w:t>
      </w:r>
      <w:r w:rsidR="009D63EF">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9D63EF">
        <w:fldChar w:fldCharType="separate"/>
      </w:r>
      <w:r w:rsidR="009F4584" w:rsidRPr="009F4584">
        <w:rPr>
          <w:noProof/>
        </w:rPr>
        <w:t>[7]</w:t>
      </w:r>
      <w:r w:rsidR="009D63EF">
        <w:fldChar w:fldCharType="end"/>
      </w:r>
      <w:r w:rsidR="009D63EF">
        <w:t>.</w:t>
      </w:r>
      <w:r w:rsidR="002A0D52">
        <w:t xml:space="preserve"> In practice, that means that using those kernels together won’t yield better results.</w:t>
      </w:r>
    </w:p>
    <w:p w14:paraId="2C397ECC" w14:textId="77777777" w:rsidR="008550BD" w:rsidRPr="00B24474" w:rsidRDefault="008550BD" w:rsidP="00AA2872"/>
    <w:p w14:paraId="34C22E6E" w14:textId="46FEAD1D" w:rsidR="00B24474" w:rsidRPr="00B24474" w:rsidRDefault="00B24474" w:rsidP="00AA2872">
      <w:pPr>
        <w:rPr>
          <w:rFonts w:ascii="Times New Roman" w:hAnsi="Times New Roman" w:cs="Times New Roman"/>
        </w:rPr>
      </w:pPr>
      <w:r w:rsidRPr="00B24474">
        <w:t xml:space="preserve">Crown </w:t>
      </w:r>
      <w:r w:rsidR="002A0D52">
        <w:t>D</w:t>
      </w:r>
      <w:r w:rsidRPr="00B24474">
        <w:t xml:space="preserve">ecomposition </w:t>
      </w:r>
      <w:r w:rsidR="002A0D52">
        <w:t xml:space="preserve">is defined </w:t>
      </w:r>
      <w:r w:rsidRPr="00B24474">
        <w:t>as:</w:t>
      </w:r>
    </w:p>
    <w:p w14:paraId="187BEF08" w14:textId="77777777" w:rsidR="00B24474" w:rsidRPr="00B24474" w:rsidRDefault="00B24474" w:rsidP="00AA2872"/>
    <w:p w14:paraId="658DBACE" w14:textId="38703EF7" w:rsidR="00B24474" w:rsidRPr="00B24474" w:rsidRDefault="006142DB" w:rsidP="009F394B">
      <w:pPr>
        <w:rPr>
          <w:rFonts w:ascii="Times New Roman" w:hAnsi="Times New Roman" w:cs="Times New Roman"/>
        </w:rPr>
      </w:pPr>
      <w:r w:rsidRPr="00B24474">
        <w:t>A</w:t>
      </w:r>
      <w:r w:rsidR="00B24474" w:rsidRPr="00B24474">
        <w:t xml:space="preserve"> partitioning of </w:t>
      </w:r>
      <m:oMath>
        <m:r>
          <w:rPr>
            <w:rFonts w:ascii="Cambria Math" w:hAnsi="Cambria Math"/>
          </w:rPr>
          <m:t>V(G)</m:t>
        </m:r>
      </m:oMath>
      <w:r w:rsidR="00B24474" w:rsidRPr="00B24474">
        <w:t xml:space="preserve"> into three parts </w:t>
      </w:r>
      <w:r w:rsidR="009F394B">
        <w:t xml:space="preserve">crown </w:t>
      </w:r>
      <m:oMath>
        <m:r>
          <w:rPr>
            <w:rFonts w:ascii="Cambria Math" w:hAnsi="Cambria Math"/>
          </w:rPr>
          <m:t>C</m:t>
        </m:r>
      </m:oMath>
      <w:r w:rsidR="009F394B">
        <w:t xml:space="preserve">, head </w:t>
      </w:r>
      <m:oMath>
        <m:r>
          <w:rPr>
            <w:rFonts w:ascii="Cambria Math" w:hAnsi="Cambria Math"/>
          </w:rPr>
          <m:t>H</m:t>
        </m:r>
      </m:oMath>
      <w:r w:rsidR="00B24474" w:rsidRPr="00B24474">
        <w:t xml:space="preserve"> and</w:t>
      </w:r>
      <w:r w:rsidR="009F394B">
        <w:t xml:space="preserve"> the rest</w:t>
      </w:r>
      <w:r w:rsidR="00B24474" w:rsidRPr="00B24474">
        <w:t xml:space="preserve"> </w:t>
      </w:r>
      <m:oMath>
        <m:r>
          <w:rPr>
            <w:rFonts w:ascii="Cambria Math" w:hAnsi="Cambria Math"/>
          </w:rPr>
          <m:t>R</m:t>
        </m:r>
      </m:oMath>
      <w:r w:rsidR="00B24474" w:rsidRPr="00B24474">
        <w:t>, such that</w:t>
      </w:r>
    </w:p>
    <w:p w14:paraId="094453D2" w14:textId="77777777" w:rsidR="00B24474" w:rsidRPr="00B24474" w:rsidRDefault="003A1C9D" w:rsidP="00AA2872">
      <w:pPr>
        <w:pStyle w:val="ListParagraph"/>
        <w:numPr>
          <w:ilvl w:val="0"/>
          <w:numId w:val="2"/>
        </w:numPr>
      </w:pPr>
      <m:oMath>
        <m:r>
          <w:rPr>
            <w:rFonts w:ascii="Cambria Math" w:hAnsi="Cambria Math"/>
          </w:rPr>
          <m:t>C</m:t>
        </m:r>
      </m:oMath>
      <w:r w:rsidR="00B24474" w:rsidRPr="00B24474">
        <w:t xml:space="preserve"> is nonempty.</w:t>
      </w:r>
    </w:p>
    <w:p w14:paraId="1D5050BF" w14:textId="77777777" w:rsidR="00B24474" w:rsidRPr="00B24474" w:rsidRDefault="003A1C9D" w:rsidP="00AA2872">
      <w:pPr>
        <w:pStyle w:val="ListParagraph"/>
        <w:numPr>
          <w:ilvl w:val="0"/>
          <w:numId w:val="2"/>
        </w:numPr>
      </w:pPr>
      <m:oMath>
        <m:r>
          <w:rPr>
            <w:rFonts w:ascii="Cambria Math" w:hAnsi="Cambria Math"/>
          </w:rPr>
          <m:t>C</m:t>
        </m:r>
      </m:oMath>
      <w:r w:rsidR="00B24474" w:rsidRPr="00B24474">
        <w:t xml:space="preserve"> is an independent set.</w:t>
      </w:r>
    </w:p>
    <w:p w14:paraId="2D365E5E" w14:textId="77777777" w:rsidR="00B24474" w:rsidRPr="00B24474" w:rsidRDefault="00B24474" w:rsidP="00AA2872">
      <w:pPr>
        <w:pStyle w:val="ListParagraph"/>
        <w:numPr>
          <w:ilvl w:val="0"/>
          <w:numId w:val="2"/>
        </w:numPr>
      </w:pPr>
      <w:r w:rsidRPr="00B24474">
        <w:t xml:space="preserve">There are no edges between vertices of </w:t>
      </w:r>
      <m:oMath>
        <m:r>
          <w:rPr>
            <w:rFonts w:ascii="Cambria Math" w:hAnsi="Cambria Math"/>
          </w:rPr>
          <m:t>C</m:t>
        </m:r>
      </m:oMath>
      <w:r w:rsidRPr="00B24474">
        <w:t xml:space="preserve"> and </w:t>
      </w:r>
      <m:oMath>
        <m:r>
          <w:rPr>
            <w:rFonts w:ascii="Cambria Math" w:hAnsi="Cambria Math"/>
          </w:rPr>
          <m:t>R</m:t>
        </m:r>
      </m:oMath>
      <w:r w:rsidRPr="00B24474">
        <w:t xml:space="preserve">. That is, </w:t>
      </w:r>
      <m:oMath>
        <m:r>
          <w:rPr>
            <w:rFonts w:ascii="Cambria Math" w:hAnsi="Cambria Math"/>
          </w:rPr>
          <m:t>H</m:t>
        </m:r>
      </m:oMath>
      <w:r w:rsidRPr="00B24474">
        <w:t xml:space="preserve"> separates </w:t>
      </w:r>
      <m:oMath>
        <m:r>
          <w:rPr>
            <w:rFonts w:ascii="Cambria Math" w:hAnsi="Cambria Math"/>
          </w:rPr>
          <m:t>C</m:t>
        </m:r>
      </m:oMath>
      <w:r w:rsidRPr="00B24474">
        <w:t xml:space="preserve"> and </w:t>
      </w:r>
      <m:oMath>
        <m:r>
          <w:rPr>
            <w:rFonts w:ascii="Cambria Math" w:hAnsi="Cambria Math"/>
          </w:rPr>
          <m:t>R</m:t>
        </m:r>
      </m:oMath>
      <w:r w:rsidRPr="00B24474">
        <w:t>.</w:t>
      </w:r>
    </w:p>
    <w:p w14:paraId="19CF11B8" w14:textId="43BF43BF" w:rsidR="00B24474" w:rsidRDefault="00B24474" w:rsidP="00AA2872">
      <w:pPr>
        <w:pStyle w:val="ListParagraph"/>
        <w:numPr>
          <w:ilvl w:val="0"/>
          <w:numId w:val="2"/>
        </w:numPr>
      </w:pPr>
      <w:r w:rsidRPr="00B24474">
        <w:t xml:space="preserve">Let </w:t>
      </w:r>
      <m:oMath>
        <m:r>
          <w:rPr>
            <w:rFonts w:ascii="Cambria Math" w:hAnsi="Cambria Math"/>
          </w:rPr>
          <m:t>E’</m:t>
        </m:r>
      </m:oMath>
      <w:r w:rsidRPr="00B24474">
        <w:t xml:space="preserve"> be the set of edges between vertices of </w:t>
      </w:r>
      <m:oMath>
        <m:r>
          <w:rPr>
            <w:rFonts w:ascii="Cambria Math" w:hAnsi="Cambria Math"/>
          </w:rPr>
          <m:t>C</m:t>
        </m:r>
      </m:oMath>
      <w:r w:rsidRPr="00B24474">
        <w:t xml:space="preserve"> and </w:t>
      </w:r>
      <m:oMath>
        <m:r>
          <w:rPr>
            <w:rFonts w:ascii="Cambria Math" w:hAnsi="Cambria Math"/>
          </w:rPr>
          <m:t>H</m:t>
        </m:r>
      </m:oMath>
      <w:r w:rsidRPr="00B24474">
        <w:t xml:space="preserve">. Then </w:t>
      </w:r>
      <m:oMath>
        <m:r>
          <w:rPr>
            <w:rFonts w:ascii="Cambria Math" w:hAnsi="Cambria Math"/>
          </w:rPr>
          <m:t>E’</m:t>
        </m:r>
      </m:oMath>
      <w:r w:rsidRPr="00B24474">
        <w:t xml:space="preserve">  contains a matching of size </w:t>
      </w:r>
      <m:oMath>
        <m:r>
          <w:rPr>
            <w:rFonts w:ascii="Cambria Math" w:hAnsi="Cambria Math"/>
          </w:rPr>
          <m:t>|H|</m:t>
        </m:r>
      </m:oMath>
      <w:r w:rsidRPr="00B24474">
        <w:t xml:space="preserve">. In other words, </w:t>
      </w:r>
      <m:oMath>
        <m:r>
          <w:rPr>
            <w:rFonts w:ascii="Cambria Math" w:hAnsi="Cambria Math"/>
          </w:rPr>
          <m:t>G</m:t>
        </m:r>
      </m:oMath>
      <w:r w:rsidRPr="00B24474">
        <w:t xml:space="preserve"> contains a matching of </w:t>
      </w:r>
      <m:oMath>
        <m:r>
          <w:rPr>
            <w:rFonts w:ascii="Cambria Math" w:hAnsi="Cambria Math"/>
          </w:rPr>
          <m:t>H</m:t>
        </m:r>
      </m:oMath>
      <w:r w:rsidRPr="00B24474">
        <w:t xml:space="preserve"> into </w:t>
      </w:r>
      <m:oMath>
        <m:r>
          <w:rPr>
            <w:rFonts w:ascii="Cambria Math" w:hAnsi="Cambria Math"/>
          </w:rPr>
          <m:t>C</m:t>
        </m:r>
      </m:oMath>
      <w:r w:rsidR="000D0106">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1B96C451" w14:textId="3ABBC8F5" w:rsidR="009F394B" w:rsidRPr="00B24474" w:rsidRDefault="009F394B" w:rsidP="009F394B"/>
    <w:p w14:paraId="37E783F4" w14:textId="77777777" w:rsidR="000D0106" w:rsidRDefault="000D0106" w:rsidP="00AA2872"/>
    <w:p w14:paraId="47BE05C0" w14:textId="00C06094" w:rsidR="00B24474" w:rsidRPr="00B24474" w:rsidRDefault="002A0D52" w:rsidP="00AA2872">
      <w:pPr>
        <w:rPr>
          <w:rFonts w:ascii="Times New Roman" w:hAnsi="Times New Roman" w:cs="Times New Roman"/>
        </w:rPr>
      </w:pPr>
      <w:r>
        <w:t>One</w:t>
      </w:r>
      <w:r w:rsidR="00B24474" w:rsidRPr="00B24474">
        <w:t xml:space="preserve"> can think of Crown decomposition as a generalization of VC.4 - in case of pendant vertex </w:t>
      </w:r>
      <m:oMath>
        <m:r>
          <w:rPr>
            <w:rFonts w:ascii="Cambria Math" w:hAnsi="Cambria Math"/>
          </w:rPr>
          <m:t>p</m:t>
        </m:r>
      </m:oMath>
      <w:r w:rsidR="00B24474" w:rsidRPr="00B24474">
        <w:t xml:space="preserve">, </w:t>
      </w:r>
      <m:oMath>
        <m:r>
          <w:rPr>
            <w:rFonts w:ascii="Cambria Math" w:hAnsi="Cambria Math"/>
          </w:rPr>
          <m:t>p</m:t>
        </m:r>
      </m:oMath>
      <w:r w:rsidR="00B24474" w:rsidRPr="00B24474">
        <w:t xml:space="preserve"> is the crown, while </w:t>
      </w:r>
      <m:oMath>
        <m:r>
          <w:rPr>
            <w:rFonts w:ascii="Cambria Math" w:hAnsi="Cambria Math"/>
          </w:rPr>
          <m:t>N(p)</m:t>
        </m:r>
      </m:oMath>
      <w:r w:rsidR="00B24474" w:rsidRPr="00B24474">
        <w:t xml:space="preserve"> is the head. </w:t>
      </w:r>
      <w:r>
        <w:t>A</w:t>
      </w:r>
      <w:r w:rsidR="003A1C9D">
        <w:t>nalogous</w:t>
      </w:r>
      <w:r w:rsidR="00B24474" w:rsidRPr="00B24474">
        <w:t xml:space="preserve"> operation as in VC.4 </w:t>
      </w:r>
      <w:r>
        <w:t>exists in case of Crown D</w:t>
      </w:r>
      <w:r w:rsidR="00B24474" w:rsidRPr="00B24474">
        <w:t>ecomposition - choose all vertices from head to VC over crown vertices.</w:t>
      </w:r>
    </w:p>
    <w:p w14:paraId="5FEF75FB" w14:textId="5C4C5650" w:rsidR="00B24474" w:rsidRPr="00B24474" w:rsidRDefault="00B24474" w:rsidP="009F394B">
      <w:pPr>
        <w:rPr>
          <w:rFonts w:ascii="Times New Roman" w:hAnsi="Times New Roman" w:cs="Times New Roman"/>
        </w:rPr>
      </w:pPr>
      <w:r w:rsidRPr="00B24474">
        <w:t xml:space="preserve">Note that since </w:t>
      </w:r>
      <m:oMath>
        <m:r>
          <w:rPr>
            <w:rFonts w:ascii="Cambria Math" w:hAnsi="Cambria Math"/>
          </w:rPr>
          <m:t>E’</m:t>
        </m:r>
      </m:oMath>
      <w:r w:rsidRPr="00B24474">
        <w:t xml:space="preserve"> contains a matching of size </w:t>
      </w:r>
      <m:oMath>
        <m:r>
          <w:rPr>
            <w:rFonts w:ascii="Cambria Math" w:hAnsi="Cambria Math"/>
          </w:rPr>
          <m:t>|H|</m:t>
        </m:r>
      </m:oMath>
      <w:r w:rsidRPr="00B24474">
        <w:t xml:space="preserve">, it means it also contains a matching of </w:t>
      </w:r>
      <m:oMath>
        <m:r>
          <w:rPr>
            <w:rFonts w:ascii="Cambria Math" w:hAnsi="Cambria Math"/>
          </w:rPr>
          <m:t>H</m:t>
        </m:r>
      </m:oMath>
      <w:r w:rsidRPr="00B24474">
        <w:t xml:space="preserve"> into </w:t>
      </w:r>
      <m:oMath>
        <m:r>
          <w:rPr>
            <w:rFonts w:ascii="Cambria Math" w:hAnsi="Cambria Math"/>
          </w:rPr>
          <m:t>C</m:t>
        </m:r>
      </m:oMath>
      <w:r w:rsidRPr="00B24474">
        <w:t xml:space="preserve">. </w:t>
      </w:r>
      <w:r w:rsidR="002A0D52">
        <w:t>S</w:t>
      </w:r>
      <w:r w:rsidRPr="00B24474">
        <w:t xml:space="preserve">ince there are no edges between </w:t>
      </w:r>
      <m:oMath>
        <m:r>
          <w:rPr>
            <w:rFonts w:ascii="Cambria Math" w:hAnsi="Cambria Math"/>
          </w:rPr>
          <m:t>C</m:t>
        </m:r>
      </m:oMath>
      <w:r w:rsidRPr="00B24474">
        <w:t xml:space="preserve"> and </w:t>
      </w:r>
      <m:oMath>
        <m:r>
          <w:rPr>
            <w:rFonts w:ascii="Cambria Math" w:hAnsi="Cambria Math"/>
          </w:rPr>
          <m:t>R</m:t>
        </m:r>
      </m:oMath>
      <w:r w:rsidRPr="00B24474">
        <w:t xml:space="preserve">, all of the edges incident to </w:t>
      </w:r>
      <m:oMath>
        <m:r>
          <w:rPr>
            <w:rFonts w:ascii="Cambria Math" w:hAnsi="Cambria Math"/>
          </w:rPr>
          <m:t>C</m:t>
        </m:r>
      </m:oMath>
      <w:r w:rsidRPr="00B24474">
        <w:t xml:space="preserve"> have to be covered by vertices from </w:t>
      </w:r>
      <m:oMath>
        <m:r>
          <w:rPr>
            <w:rFonts w:ascii="Cambria Math" w:hAnsi="Cambria Math"/>
          </w:rPr>
          <m:t>C</m:t>
        </m:r>
      </m:oMath>
      <w:r w:rsidRPr="00B24474">
        <w:t xml:space="preserve"> and </w:t>
      </w:r>
      <m:oMath>
        <m:r>
          <w:rPr>
            <w:rFonts w:ascii="Cambria Math" w:hAnsi="Cambria Math"/>
          </w:rPr>
          <m:t>H</m:t>
        </m:r>
      </m:oMath>
      <w:r w:rsidRPr="00B24474">
        <w:t xml:space="preserve">. </w:t>
      </w:r>
    </w:p>
    <w:p w14:paraId="008E1938" w14:textId="1738F1F5" w:rsidR="00B24474" w:rsidRPr="00B24474" w:rsidRDefault="00B24474" w:rsidP="00AA2872">
      <w:pPr>
        <w:rPr>
          <w:rFonts w:ascii="Times New Roman" w:hAnsi="Times New Roman" w:cs="Times New Roman"/>
        </w:rPr>
      </w:pPr>
      <w:r w:rsidRPr="00B24474">
        <w:t xml:space="preserve">Since there is a matching of the edges between </w:t>
      </w:r>
      <m:oMath>
        <m:r>
          <w:rPr>
            <w:rFonts w:ascii="Cambria Math" w:hAnsi="Cambria Math"/>
          </w:rPr>
          <m:t>H</m:t>
        </m:r>
      </m:oMath>
      <w:r w:rsidRPr="00B24474">
        <w:t xml:space="preserve"> and </w:t>
      </w:r>
      <m:oMath>
        <m:r>
          <w:rPr>
            <w:rFonts w:ascii="Cambria Math" w:hAnsi="Cambria Math"/>
          </w:rPr>
          <m:t>C</m:t>
        </m:r>
      </m:oMath>
      <w:r w:rsidRPr="00B24474">
        <w:t xml:space="preserve">, any vertex cover must contain at least one vertex from each matched edge. </w:t>
      </w:r>
      <w:r w:rsidR="001F468C" w:rsidRPr="00B24474">
        <w:t>Thus,</w:t>
      </w:r>
      <w:r w:rsidRPr="00B24474">
        <w:t xml:space="preserve"> the matching requires at least </w:t>
      </w:r>
      <m:oMath>
        <m:r>
          <w:rPr>
            <w:rFonts w:ascii="Cambria Math" w:hAnsi="Cambria Math"/>
          </w:rPr>
          <m:t>|H|</m:t>
        </m:r>
      </m:oMath>
      <w:r w:rsidRPr="00B24474">
        <w:t xml:space="preserve"> vertices. </w:t>
      </w:r>
      <m:oMath>
        <m:r>
          <w:rPr>
            <w:rFonts w:ascii="Cambria Math" w:hAnsi="Cambria Math"/>
          </w:rPr>
          <m:t>C</m:t>
        </m:r>
      </m:oMath>
      <w:r w:rsidRPr="00B24474">
        <w:t xml:space="preserve"> is independent, </w:t>
      </w:r>
      <w:r w:rsidR="002A0D52">
        <w:t xml:space="preserve">so </w:t>
      </w:r>
      <m:oMath>
        <m:r>
          <w:rPr>
            <w:rFonts w:ascii="Cambria Math" w:hAnsi="Cambria Math"/>
          </w:rPr>
          <m:t>H</m:t>
        </m:r>
      </m:oMath>
      <w:r w:rsidRPr="00B24474">
        <w:t xml:space="preserve"> </w:t>
      </w:r>
      <w:r w:rsidR="002A0D52">
        <w:t xml:space="preserve">can be chosen </w:t>
      </w:r>
      <w:r w:rsidRPr="00B24474">
        <w:t xml:space="preserve">as the set of vertices for VC. Furthermore, choosing a vertex from </w:t>
      </w:r>
      <m:oMath>
        <m:r>
          <w:rPr>
            <w:rFonts w:ascii="Cambria Math" w:hAnsi="Cambria Math"/>
          </w:rPr>
          <m:t>H</m:t>
        </m:r>
      </m:oMath>
      <w:r w:rsidRPr="00B24474">
        <w:t xml:space="preserve"> allows </w:t>
      </w:r>
      <w:r w:rsidR="007A760A" w:rsidRPr="00B24474">
        <w:t>covering</w:t>
      </w:r>
      <w:r w:rsidRPr="00B24474">
        <w:t xml:space="preserve"> more edges than choosing a vertex from </w:t>
      </w:r>
      <m:oMath>
        <m:r>
          <w:rPr>
            <w:rFonts w:ascii="Cambria Math" w:hAnsi="Cambria Math"/>
          </w:rPr>
          <m:t>C</m:t>
        </m:r>
      </m:oMath>
      <w:r w:rsidRPr="00B24474">
        <w:t>. As a result, minimum-s</w:t>
      </w:r>
      <w:r w:rsidR="003A1C9D">
        <w:t xml:space="preserve">ize VC contains all </w:t>
      </w:r>
      <m:oMath>
        <m:r>
          <w:rPr>
            <w:rFonts w:ascii="Cambria Math" w:hAnsi="Cambria Math"/>
          </w:rPr>
          <m:t>H</m:t>
        </m:r>
      </m:oMath>
      <w:r w:rsidR="003A1C9D">
        <w:t xml:space="preserve"> and none </w:t>
      </w:r>
      <m:oMath>
        <m:r>
          <w:rPr>
            <w:rFonts w:ascii="Cambria Math" w:hAnsi="Cambria Math"/>
          </w:rPr>
          <m:t>C</m:t>
        </m:r>
      </m:oMath>
      <w:r w:rsidRPr="00B24474">
        <w:t xml:space="preserve"> </w:t>
      </w:r>
      <w:r w:rsidR="00E90B41">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9F4584" w:rsidRPr="009F4584">
        <w:rPr>
          <w:noProof/>
        </w:rPr>
        <w:t>[7]</w:t>
      </w:r>
      <w:r w:rsidR="00E90B41">
        <w:fldChar w:fldCharType="end"/>
      </w:r>
    </w:p>
    <w:p w14:paraId="666A368F" w14:textId="77777777" w:rsidR="00B24474" w:rsidRPr="00B24474" w:rsidRDefault="00B24474" w:rsidP="00AA2872"/>
    <w:p w14:paraId="76ED095D" w14:textId="77777777" w:rsidR="009F394B" w:rsidRDefault="00B24474" w:rsidP="00AA2872">
      <w:r w:rsidRPr="00B24474">
        <w:t>Once found, reduc</w:t>
      </w:r>
      <w:r w:rsidR="005A7AD4">
        <w:t>tion</w:t>
      </w:r>
      <w:r w:rsidR="00A775F5">
        <w:t xml:space="preserve"> </w:t>
      </w:r>
      <w:r w:rsidR="005A7AD4">
        <w:t xml:space="preserve">of the </w:t>
      </w:r>
      <w:r w:rsidRPr="00B24474">
        <w:t xml:space="preserve">instance </w:t>
      </w:r>
      <w:r w:rsidR="005A7AD4">
        <w:t xml:space="preserve">occurs </w:t>
      </w:r>
      <w:r w:rsidRPr="00B24474">
        <w:t xml:space="preserve">as follows: </w:t>
      </w:r>
      <m:oMath>
        <m:r>
          <w:rPr>
            <w:rFonts w:ascii="Cambria Math" w:hAnsi="Cambria Math"/>
          </w:rPr>
          <m:t>H</m:t>
        </m:r>
      </m:oMath>
      <w:r w:rsidRPr="00B24474">
        <w:t xml:space="preserve"> </w:t>
      </w:r>
      <w:r w:rsidR="005A7AD4">
        <w:t xml:space="preserve">is added </w:t>
      </w:r>
      <w:r w:rsidRPr="00B24474">
        <w:t xml:space="preserve">to VC and delete </w:t>
      </w:r>
      <m:oMath>
        <m:r>
          <w:rPr>
            <w:rFonts w:ascii="Cambria Math" w:hAnsi="Cambria Math"/>
          </w:rPr>
          <m:t>H</m:t>
        </m:r>
      </m:oMath>
      <w:r w:rsidRPr="00B24474">
        <w:t xml:space="preserve"> and </w:t>
      </w:r>
      <m:oMath>
        <m:r>
          <w:rPr>
            <w:rFonts w:ascii="Cambria Math" w:hAnsi="Cambria Math"/>
          </w:rPr>
          <m:t>C</m:t>
        </m:r>
      </m:oMath>
      <w:r w:rsidRPr="00B24474">
        <w:t xml:space="preserve">. New instance is </w:t>
      </w:r>
      <m:oMath>
        <m:r>
          <w:rPr>
            <w:rFonts w:ascii="Cambria Math" w:hAnsi="Cambria Math"/>
          </w:rPr>
          <m:t>(G-(C+H), k-|H|).</m:t>
        </m:r>
      </m:oMath>
      <w:r w:rsidRPr="00B24474">
        <w:t xml:space="preserve"> </w:t>
      </w:r>
      <w:r w:rsidR="009F394B">
        <w:t xml:space="preserve">  </w:t>
      </w:r>
    </w:p>
    <w:p w14:paraId="3C493D5A" w14:textId="77777777" w:rsidR="009F394B" w:rsidRDefault="009F394B" w:rsidP="009F394B">
      <w:pPr>
        <w:keepNext/>
      </w:pPr>
      <w:r>
        <w:rPr>
          <w:noProof/>
        </w:rPr>
        <w:drawing>
          <wp:inline distT="0" distB="0" distL="0" distR="0" wp14:anchorId="54D3C887" wp14:editId="7BDCB32A">
            <wp:extent cx="5731510" cy="450151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rown_decom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501515"/>
                    </a:xfrm>
                    <a:prstGeom prst="rect">
                      <a:avLst/>
                    </a:prstGeom>
                  </pic:spPr>
                </pic:pic>
              </a:graphicData>
            </a:graphic>
          </wp:inline>
        </w:drawing>
      </w:r>
    </w:p>
    <w:p w14:paraId="13BBF527" w14:textId="0501027D" w:rsidR="00B24474" w:rsidRPr="00B24474" w:rsidRDefault="009F394B" w:rsidP="00763A6A">
      <w:pPr>
        <w:pStyle w:val="Caption"/>
        <w:rPr>
          <w:rFonts w:ascii="Times New Roman" w:hAnsi="Times New Roman" w:cs="Times New Roman"/>
        </w:rPr>
      </w:pPr>
      <w:r>
        <w:t xml:space="preserve">Figure </w:t>
      </w:r>
      <w:r>
        <w:fldChar w:fldCharType="begin"/>
      </w:r>
      <w:r>
        <w:instrText xml:space="preserve"> SEQ Figure \* ARABIC </w:instrText>
      </w:r>
      <w:r>
        <w:fldChar w:fldCharType="separate"/>
      </w:r>
      <w:r w:rsidR="0018230B">
        <w:rPr>
          <w:noProof/>
        </w:rPr>
        <w:t>1</w:t>
      </w:r>
      <w:r>
        <w:fldChar w:fldCharType="end"/>
      </w:r>
      <w:r>
        <w:t xml:space="preserve">: illustration of crown </w:t>
      </w:r>
      <w:r w:rsidR="00763A6A">
        <w:t>structure</w:t>
      </w:r>
    </w:p>
    <w:p w14:paraId="2CB89902" w14:textId="08D89970" w:rsidR="00B24474" w:rsidRPr="00B24474" w:rsidRDefault="00B24474" w:rsidP="00AA2872">
      <w:r w:rsidRPr="00B24474">
        <w:t xml:space="preserve">For our purposes, if exists, crown decomposition in graph </w:t>
      </w:r>
      <m:oMath>
        <m:r>
          <w:rPr>
            <w:rFonts w:ascii="Cambria Math" w:hAnsi="Cambria Math"/>
          </w:rPr>
          <m:t>G</m:t>
        </m:r>
      </m:oMath>
      <w:r w:rsidRPr="00B24474">
        <w:t xml:space="preserve"> with at least </w:t>
      </w:r>
      <m:oMath>
        <m:r>
          <w:rPr>
            <w:rFonts w:ascii="Cambria Math" w:hAnsi="Cambria Math"/>
          </w:rPr>
          <m:t>3k+1</m:t>
        </m:r>
      </m:oMath>
      <w:r w:rsidRPr="00B24474">
        <w:t xml:space="preserve"> vertices can be found in polynomial time using crown lemma</w:t>
      </w:r>
      <w:r w:rsidR="003A4BBD">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27","uris":["http://www.mendeley.com/documents/?uuid=27b61fc3-da57-384e-b11c-6f1aecbb2613"]}],"mendeley":{"formattedCitation":"[3, p. 27]","plainTextFormattedCitation":"[3, p. 27]","previouslyFormattedCitation":"[3, p. 27]"},"properties":{"noteIndex":0},"schema":"https://github.com/citation-style-language/schema/raw/master/csl-citation.json"}</w:instrText>
      </w:r>
      <w:r w:rsidR="003A4BBD">
        <w:fldChar w:fldCharType="separate"/>
      </w:r>
      <w:r w:rsidR="009F4584" w:rsidRPr="009F4584">
        <w:rPr>
          <w:noProof/>
        </w:rPr>
        <w:t>[3, p. 27]</w:t>
      </w:r>
      <w:r w:rsidR="003A4BBD">
        <w:fldChar w:fldCharType="end"/>
      </w:r>
      <w:r w:rsidR="003A4BBD">
        <w:t>. Thus, crown decomposition allows kernel of size</w:t>
      </w:r>
      <m:oMath>
        <m:r>
          <w:rPr>
            <w:rFonts w:ascii="Cambria Math" w:hAnsi="Cambria Math"/>
          </w:rPr>
          <m:t xml:space="preserve"> 3k</m:t>
        </m:r>
      </m:oMath>
      <w:r w:rsidR="000D0106">
        <w:t>.</w:t>
      </w:r>
    </w:p>
    <w:p w14:paraId="40D2B246" w14:textId="6C3B686B" w:rsidR="00B24474" w:rsidRDefault="00B24474" w:rsidP="009F394B">
      <w:r w:rsidRPr="00B24474">
        <w:t>Crown decompositions can be classified further into flared and straight crowns</w:t>
      </w:r>
      <w:r w:rsidR="000D0106">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9F4584" w:rsidRPr="009F4584">
        <w:rPr>
          <w:noProof/>
        </w:rPr>
        <w:t>[7]</w:t>
      </w:r>
      <w:r w:rsidR="000D0106">
        <w:fldChar w:fldCharType="end"/>
      </w:r>
      <w:r w:rsidRPr="00B24474">
        <w:t xml:space="preserve">, which may allow further improvement in time complexity of crown decomposition. </w:t>
      </w:r>
    </w:p>
    <w:p w14:paraId="3E21C130" w14:textId="77777777" w:rsidR="00763A6A" w:rsidRDefault="00763A6A" w:rsidP="009F394B"/>
    <w:p w14:paraId="3711CB9C" w14:textId="18AB725A" w:rsidR="00763A6A" w:rsidRDefault="00763A6A" w:rsidP="00763A6A">
      <w:r>
        <w:t xml:space="preserve">Next, two theorems are explained which are needed later to obtain crown decomposition in a graph. </w:t>
      </w:r>
    </w:p>
    <w:p w14:paraId="7A0C41EC" w14:textId="77777777" w:rsidR="00763A6A" w:rsidRPr="006B3381" w:rsidRDefault="00763A6A" w:rsidP="00763A6A">
      <w:pPr>
        <w:pStyle w:val="Heading3"/>
      </w:pPr>
      <w:r w:rsidRPr="006B3381">
        <w:t>Kőnig’s theorem</w:t>
      </w:r>
    </w:p>
    <w:p w14:paraId="4349EE33" w14:textId="569C37FC" w:rsidR="00763A6A" w:rsidRDefault="00763A6A" w:rsidP="00763A6A">
      <w:r w:rsidRPr="006B3381">
        <w:t>K</w:t>
      </w:r>
      <w:r w:rsidRPr="006B3381">
        <w:rPr>
          <w:rFonts w:cs="Arial"/>
          <w:color w:val="222222"/>
          <w:shd w:val="clear" w:color="auto" w:fill="FFFFFF"/>
        </w:rPr>
        <w:t>ő</w:t>
      </w:r>
      <w:r w:rsidRPr="006B3381">
        <w:t xml:space="preserve">nig’s theorem states that, in bipartite graph, size of minimum vertex cover equals size of maximum matching  </w:t>
      </w:r>
      <w:r>
        <w:fldChar w:fldCharType="begin" w:fldLock="1"/>
      </w:r>
      <w:r w:rsidR="00344802">
        <w:instrText>ADDIN CSL_CITATION {"citationItems":[{"id":"ITEM-1","itemData":{"author":[{"dropping-particle":"","family":"Kőnig","given":"Dénes","non-dropping-particle":"","parse-names":false,"suffix":""}],"container-title":"Matematikai és Természettudományi Értesítő","id":"ITEM-1","issued":{"date-parts":[["1916"]]},"page":"104-119","title":"Gráfok és alkalmazásuk a determinánsok és a halmazok elméletére","type":"article-journal","volume":"34"},"uris":["http://www.mendeley.com/documents/?uuid=f135bff3-cd97-32cd-8252-f7d1cf2ac2e7"]}],"mendeley":{"formattedCitation":"[10]","plainTextFormattedCitation":"[10]","previouslyFormattedCitation":"[10]"},"properties":{"noteIndex":0},"schema":"https://github.com/citation-style-language/schema/raw/master/csl-citation.json"}</w:instrText>
      </w:r>
      <w:r>
        <w:fldChar w:fldCharType="separate"/>
      </w:r>
      <w:r w:rsidR="00EC70FC" w:rsidRPr="00EC70FC">
        <w:rPr>
          <w:noProof/>
        </w:rPr>
        <w:t>[10]</w:t>
      </w:r>
      <w:r>
        <w:fldChar w:fldCharType="end"/>
      </w:r>
    </w:p>
    <w:p w14:paraId="0643F0EC" w14:textId="47DB5EB8" w:rsidR="00763A6A" w:rsidRPr="009C4C01" w:rsidRDefault="00763A6A" w:rsidP="00763A6A">
      <w:r>
        <w:t xml:space="preserve">Construction of such a cover described is polynomial </w:t>
      </w:r>
      <w:r>
        <w:fldChar w:fldCharType="begin" w:fldLock="1"/>
      </w:r>
      <w:r w:rsidR="00344802">
        <w:instrText>ADDIN CSL_CITATION {"citationItems":[{"id":"ITEM-1","itemData":{"ISBN":"0444194517","abstract":"Graphs and subgraphs -- Trees -- Connectivity -- Euler tours and Hamilton cycles -- Matchings -- Edge colourings -- Independent sets and cliques -- Vertex colourings -- Planar graphs -- Directed graphs -- Networks -- The cycle space and bond space.","author":[{"dropping-particle":"","family":"Bondy","given":"J. A. (John Adrian)","non-dropping-particle":"","parse-names":false,"suffix":""},{"dropping-particle":"","family":"Murty","given":"U. S. R.","non-dropping-particle":"","parse-names":false,"suffix":""}],"id":"ITEM-1","issued":{"date-parts":[["1976"]]},"number-of-pages":"264","publisher":"North Holland","title":"Graph theory with applications","type":"book"},"locator":"74-75","uris":["http://www.mendeley.com/documents/?uuid=04ad56db-4bc4-3e03-81be-66ab4956e9d3"]}],"mendeley":{"formattedCitation":"[11, pp. 74–75]","plainTextFormattedCitation":"[11, pp. 74–75]","previouslyFormattedCitation":"[11, pp. 74–75]"},"properties":{"noteIndex":0},"schema":"https://github.com/citation-style-language/schema/raw/master/csl-citation.json"}</w:instrText>
      </w:r>
      <w:r>
        <w:fldChar w:fldCharType="separate"/>
      </w:r>
      <w:r w:rsidR="00EC70FC" w:rsidRPr="00EC70FC">
        <w:rPr>
          <w:noProof/>
        </w:rPr>
        <w:t>[11, pp. 74–75]</w:t>
      </w:r>
      <w:r>
        <w:fldChar w:fldCharType="end"/>
      </w:r>
      <w:r>
        <w:t>.</w:t>
      </w:r>
    </w:p>
    <w:p w14:paraId="10766685" w14:textId="77777777" w:rsidR="00763A6A" w:rsidRDefault="00763A6A" w:rsidP="00763A6A">
      <w:pPr>
        <w:pStyle w:val="Heading3"/>
      </w:pPr>
      <w:r>
        <w:t>Hopcroft-Karp algorithm</w:t>
      </w:r>
    </w:p>
    <w:p w14:paraId="2947AEF8" w14:textId="55E00DD2" w:rsidR="00763A6A" w:rsidRDefault="00763A6A" w:rsidP="00763A6A">
      <w:r>
        <w:t xml:space="preserve">Given a bipartite graph, it produces a maximum cardinality matching in </w:t>
      </w:r>
      <m:oMath>
        <m:r>
          <w:rPr>
            <w:rFonts w:ascii="Cambria Math" w:hAnsi="Cambria Math"/>
          </w:rPr>
          <m:t>O(E</m:t>
        </m:r>
        <m:rad>
          <m:radPr>
            <m:degHide m:val="1"/>
            <m:ctrlPr>
              <w:rPr>
                <w:rFonts w:ascii="Cambria Math" w:hAnsi="Cambria Math"/>
                <w:i/>
              </w:rPr>
            </m:ctrlPr>
          </m:radPr>
          <m:deg/>
          <m:e>
            <m:r>
              <w:rPr>
                <w:rFonts w:ascii="Cambria Math" w:hAnsi="Cambria Math"/>
              </w:rPr>
              <m:t>V</m:t>
            </m:r>
          </m:e>
        </m:rad>
        <m:r>
          <w:rPr>
            <w:rFonts w:ascii="Cambria Math" w:hAnsi="Cambria Math"/>
          </w:rPr>
          <m:t>)</m:t>
        </m:r>
      </m:oMath>
      <w:r>
        <w:t>.</w:t>
      </w:r>
      <w:r>
        <w:fldChar w:fldCharType="begin" w:fldLock="1"/>
      </w:r>
      <w:r w:rsidR="00344802">
        <w:instrText>ADDIN CSL_CITATION {"citationItems":[{"id":"ITEM-1","itemData":{"DOI":"10.1109/SWAT.1971.1","author":[{"dropping-particle":"","family":"Hopcroft","given":"John E.","non-dropping-particle":"","parse-names":false,"suffix":""},{"dropping-particle":"","family":"Karp","given":"Richard M.","non-dropping-particle":"","parse-names":false,"suffix":""}],"container-title":"12th Annual Symposium on Switching and Automata Theory (swat 1971)","id":"ITEM-1","issued":{"date-parts":[["1971","10"]]},"page":"122-125","publisher":"IEEE","title":"A n5/2 algorithm for maximum matchings in bipartite","type":"paper-conference"},"uris":["http://www.mendeley.com/documents/?uuid=e148a171-d446-34d8-b812-e5ee403924ea"]}],"mendeley":{"formattedCitation":"[12]","plainTextFormattedCitation":"[12]","previouslyFormattedCitation":"[12]"},"properties":{"noteIndex":0},"schema":"https://github.com/citation-style-language/schema/raw/master/csl-citation.json"}</w:instrText>
      </w:r>
      <w:r>
        <w:fldChar w:fldCharType="separate"/>
      </w:r>
      <w:r w:rsidR="00EC70FC" w:rsidRPr="00EC70FC">
        <w:rPr>
          <w:noProof/>
        </w:rPr>
        <w:t>[12]</w:t>
      </w:r>
      <w:r>
        <w:fldChar w:fldCharType="end"/>
      </w:r>
      <w:r>
        <w:t xml:space="preserve"> </w:t>
      </w:r>
    </w:p>
    <w:p w14:paraId="0F7F0FED" w14:textId="0CA24081" w:rsidR="000B0F32" w:rsidRDefault="000B0F32" w:rsidP="00BE44B4">
      <w:r>
        <w:t>Definitions:</w:t>
      </w:r>
    </w:p>
    <w:p w14:paraId="5990EC42" w14:textId="61335822" w:rsidR="000B0F32" w:rsidRDefault="000B0F32" w:rsidP="00BE44B4">
      <w:r>
        <w:t xml:space="preserve">Edge is </w:t>
      </w:r>
      <w:r w:rsidRPr="00BE44B4">
        <w:rPr>
          <w:b/>
          <w:bCs/>
        </w:rPr>
        <w:t>matched</w:t>
      </w:r>
      <w:r>
        <w:t xml:space="preserve"> if it belongs to a matching </w:t>
      </w:r>
      <m:oMath>
        <m:r>
          <w:rPr>
            <w:rFonts w:ascii="Cambria Math" w:hAnsi="Cambria Math"/>
          </w:rPr>
          <m:t>M</m:t>
        </m:r>
      </m:oMath>
      <w:r>
        <w:t xml:space="preserve">. Vertex is called </w:t>
      </w:r>
      <w:r w:rsidRPr="00BE44B4">
        <w:rPr>
          <w:b/>
          <w:bCs/>
        </w:rPr>
        <w:t>free</w:t>
      </w:r>
      <w:r>
        <w:t xml:space="preserve"> if it is not incident to a matched edge. </w:t>
      </w:r>
      <w:r w:rsidRPr="00BE44B4">
        <w:rPr>
          <w:b/>
          <w:bCs/>
        </w:rPr>
        <w:t>A</w:t>
      </w:r>
      <w:r w:rsidR="00BE44B4" w:rsidRPr="00BE44B4">
        <w:rPr>
          <w:b/>
          <w:bCs/>
        </w:rPr>
        <w:t>ugmenting</w:t>
      </w:r>
      <w:r w:rsidRPr="00BE44B4">
        <w:rPr>
          <w:b/>
          <w:bCs/>
        </w:rPr>
        <w:t xml:space="preserve"> path</w:t>
      </w:r>
      <w:r>
        <w:t xml:space="preserve"> is a path through the graph which starting and ending vertices are free and </w:t>
      </w:r>
      <w:r w:rsidR="00BE44B4">
        <w:t>the edges alternate between matched and not matched.</w:t>
      </w:r>
    </w:p>
    <w:p w14:paraId="3E1031D7" w14:textId="01E89811" w:rsidR="00763A6A" w:rsidRDefault="00763A6A" w:rsidP="00BE44B4">
      <w:r>
        <w:t xml:space="preserve">Main observation for the algorithm: having some matching </w:t>
      </w:r>
      <m:oMath>
        <m:r>
          <w:rPr>
            <w:rFonts w:ascii="Cambria Math" w:hAnsi="Cambria Math"/>
          </w:rPr>
          <m:t>M</m:t>
        </m:r>
      </m:oMath>
      <w:r>
        <w:t xml:space="preserve"> and an augmenting path </w:t>
      </w:r>
      <m:oMath>
        <m:r>
          <w:rPr>
            <w:rFonts w:ascii="Cambria Math" w:hAnsi="Cambria Math"/>
          </w:rPr>
          <m:t>P</m:t>
        </m:r>
      </m:oMath>
      <w:r>
        <w:t xml:space="preserve">, symmetric difference of </w:t>
      </w:r>
      <m:oMath>
        <m:r>
          <w:rPr>
            <w:rFonts w:ascii="Cambria Math" w:hAnsi="Cambria Math"/>
          </w:rPr>
          <m:t>M</m:t>
        </m:r>
      </m:oMath>
      <w:r>
        <w:t xml:space="preserve"> and </w:t>
      </w:r>
      <m:oMath>
        <m:r>
          <w:rPr>
            <w:rFonts w:ascii="Cambria Math" w:hAnsi="Cambria Math"/>
          </w:rPr>
          <m:t>P</m:t>
        </m:r>
      </m:oMath>
      <w:r>
        <w:t xml:space="preserve"> will yield a matching of size </w:t>
      </w:r>
      <m:oMath>
        <m:r>
          <w:rPr>
            <w:rFonts w:ascii="Cambria Math" w:hAnsi="Cambria Math"/>
          </w:rPr>
          <m:t>M+1</m:t>
        </m:r>
      </m:oMath>
      <w:r>
        <w:t>.</w:t>
      </w:r>
    </w:p>
    <w:p w14:paraId="0E54E577" w14:textId="77777777" w:rsidR="00763A6A" w:rsidRDefault="00763A6A" w:rsidP="00763A6A">
      <w:r>
        <w:t xml:space="preserve">Consider </w:t>
      </w:r>
      <m:oMath>
        <m:r>
          <w:rPr>
            <w:rFonts w:ascii="Cambria Math" w:hAnsi="Cambria Math"/>
          </w:rPr>
          <m:t>(L, R)</m:t>
        </m:r>
      </m:oMath>
      <w:r>
        <w:t xml:space="preserve"> bipartite graph. The algorithm starts breadth-first search from </w:t>
      </w:r>
      <m:oMath>
        <m:r>
          <w:rPr>
            <w:rFonts w:ascii="Cambria Math" w:hAnsi="Cambria Math"/>
          </w:rPr>
          <m:t>L</m:t>
        </m:r>
      </m:oMath>
      <w:r>
        <w:t xml:space="preserve">, where, in first layer, all vertices are free. From each free vertex, it computes depth first search alternating between matched and unmatched edges. For each vertex, </w:t>
      </w:r>
      <m:oMath>
        <m:r>
          <w:rPr>
            <w:rFonts w:ascii="Cambria Math" w:hAnsi="Cambria Math"/>
          </w:rPr>
          <m:t xml:space="preserve">DFS </m:t>
        </m:r>
      </m:oMath>
      <w:r>
        <w:t xml:space="preserve">continues until exhaustion or alternating path is found. That way, for each layer of </w:t>
      </w:r>
      <m:oMath>
        <m:r>
          <w:rPr>
            <w:rFonts w:ascii="Cambria Math" w:hAnsi="Cambria Math"/>
          </w:rPr>
          <m:t>BFS</m:t>
        </m:r>
      </m:oMath>
      <w:r>
        <w:t xml:space="preserve">, </w:t>
      </w:r>
      <w:r>
        <w:rPr>
          <w:i/>
          <w:iCs/>
        </w:rPr>
        <w:t>maximal</w:t>
      </w:r>
      <w:r>
        <w:t xml:space="preserve"> set of vertex-disjoint augmenting paths is found. Taking symmetric difference of current matching and union of those paths will increase the size of the matching by the number of augmenting paths found.</w:t>
      </w:r>
    </w:p>
    <w:p w14:paraId="66784927" w14:textId="77777777" w:rsidR="00A87F31" w:rsidRDefault="00A87F31" w:rsidP="00AA2872">
      <w:pPr>
        <w:pStyle w:val="Heading3"/>
      </w:pPr>
      <w:r>
        <w:t>Crown lemma</w:t>
      </w:r>
    </w:p>
    <w:p w14:paraId="2F9B3A4E" w14:textId="35E4E3A5" w:rsidR="00A87F31" w:rsidRDefault="00A87F31" w:rsidP="00AA2872">
      <w:r>
        <w:tab/>
        <w:t>There exists a polynomial algorithm that for</w:t>
      </w:r>
      <m:oMath>
        <m:r>
          <w:rPr>
            <w:rFonts w:ascii="Cambria Math" w:hAnsi="Cambria Math"/>
          </w:rPr>
          <m:t>(G, k)</m:t>
        </m:r>
      </m:oMath>
      <w:r>
        <w:t xml:space="preserve"> instance of </w:t>
      </w:r>
      <m:oMath>
        <m:r>
          <w:rPr>
            <w:rFonts w:ascii="Cambria Math" w:hAnsi="Cambria Math"/>
          </w:rPr>
          <m:t>K-VC</m:t>
        </m:r>
      </m:oMath>
      <w:r>
        <w:t xml:space="preserve"> </w:t>
      </w:r>
      <w:r w:rsidR="00166FC2">
        <w:t xml:space="preserve"> with </w:t>
      </w:r>
      <m:oMath>
        <m:r>
          <w:rPr>
            <w:rFonts w:ascii="Cambria Math" w:hAnsi="Cambria Math"/>
          </w:rPr>
          <m:t>V</m:t>
        </m:r>
        <m:d>
          <m:dPr>
            <m:ctrlPr>
              <w:rPr>
                <w:rFonts w:ascii="Cambria Math" w:hAnsi="Cambria Math"/>
                <w:i/>
              </w:rPr>
            </m:ctrlPr>
          </m:dPr>
          <m:e>
            <m:r>
              <w:rPr>
                <w:rFonts w:ascii="Cambria Math" w:hAnsi="Cambria Math"/>
              </w:rPr>
              <m:t>G</m:t>
            </m:r>
          </m:e>
        </m:d>
        <m:r>
          <w:rPr>
            <w:rFonts w:ascii="Cambria Math" w:hAnsi="Cambria Math"/>
          </w:rPr>
          <m:t xml:space="preserve">≤ 3k+1 </m:t>
        </m:r>
      </m:oMath>
      <w:r w:rsidR="00166FC2">
        <w:t>that returns either:</w:t>
      </w:r>
    </w:p>
    <w:p w14:paraId="711893B5" w14:textId="77777777" w:rsidR="00A87F31" w:rsidRDefault="00A87F31" w:rsidP="00AA2872">
      <w:pPr>
        <w:pStyle w:val="ListParagraph"/>
        <w:numPr>
          <w:ilvl w:val="0"/>
          <w:numId w:val="4"/>
        </w:numPr>
      </w:pPr>
      <w:r>
        <w:t>Matching of size k+1</w:t>
      </w:r>
    </w:p>
    <w:p w14:paraId="56E76AA2" w14:textId="77777777" w:rsidR="00A87F31" w:rsidRDefault="00A87F31" w:rsidP="00AA2872">
      <w:pPr>
        <w:pStyle w:val="ListParagraph"/>
        <w:numPr>
          <w:ilvl w:val="0"/>
          <w:numId w:val="4"/>
        </w:numPr>
      </w:pPr>
      <w:r>
        <w:t xml:space="preserve">Non-empty crown decomposition </w:t>
      </w:r>
    </w:p>
    <w:p w14:paraId="06F2A7A4" w14:textId="77777777" w:rsidR="00A87F31" w:rsidRDefault="00A87F31" w:rsidP="00AA2872"/>
    <w:p w14:paraId="2615E970" w14:textId="7A7C5324" w:rsidR="00A87F31" w:rsidRDefault="009A0EA2" w:rsidP="00AA2872">
      <w:r>
        <w:t>High-level description of the algorithm</w:t>
      </w:r>
      <w:bookmarkStart w:id="8" w:name="_GoBack"/>
      <w:bookmarkEnd w:id="8"/>
      <w:r w:rsidR="00A87F31">
        <w:t>:</w:t>
      </w:r>
    </w:p>
    <w:p w14:paraId="31A943A2" w14:textId="77777777" w:rsidR="00A87F31" w:rsidRDefault="00A87F31" w:rsidP="00AA2872"/>
    <w:p w14:paraId="45945E71" w14:textId="77777777" w:rsidR="00A87F31" w:rsidRDefault="00A87F31" w:rsidP="00AA2872">
      <w:pPr>
        <w:pStyle w:val="ListParagraph"/>
        <w:numPr>
          <w:ilvl w:val="0"/>
          <w:numId w:val="8"/>
        </w:numPr>
      </w:pPr>
      <w:r>
        <w:t xml:space="preserve">Find greedy maximal matching </w:t>
      </w:r>
      <m:oMath>
        <m:r>
          <w:rPr>
            <w:rFonts w:ascii="Cambria Math" w:hAnsi="Cambria Math"/>
          </w:rPr>
          <m:t xml:space="preserve">M </m:t>
        </m:r>
      </m:oMath>
      <w:r>
        <w:t xml:space="preserve">of </w:t>
      </w:r>
      <m:oMath>
        <m:r>
          <w:rPr>
            <w:rFonts w:ascii="Cambria Math" w:hAnsi="Cambria Math"/>
          </w:rPr>
          <m:t>G</m:t>
        </m:r>
      </m:oMath>
    </w:p>
    <w:p w14:paraId="67F7DE8E" w14:textId="0D2F415A" w:rsidR="00A87F31" w:rsidRDefault="00A87F31" w:rsidP="00AA2872">
      <w:pPr>
        <w:pStyle w:val="ListParagraph"/>
        <w:numPr>
          <w:ilvl w:val="0"/>
          <w:numId w:val="8"/>
        </w:numPr>
      </w:pPr>
      <w:r>
        <w:t xml:space="preserve">If size of </w:t>
      </w:r>
      <m:oMath>
        <m:r>
          <w:rPr>
            <w:rFonts w:ascii="Cambria Math" w:hAnsi="Cambria Math"/>
          </w:rPr>
          <m:t>|M|&gt;k</m:t>
        </m:r>
      </m:oMath>
      <w:r>
        <w:t>, then algorithm is finished</w:t>
      </w:r>
    </w:p>
    <w:p w14:paraId="2B21CEB2" w14:textId="77777777" w:rsidR="00A87F31" w:rsidRDefault="00A87F31" w:rsidP="00AA2872">
      <w:pPr>
        <w:pStyle w:val="ListParagraph"/>
        <w:numPr>
          <w:ilvl w:val="0"/>
          <w:numId w:val="8"/>
        </w:numPr>
      </w:pPr>
      <w:r>
        <w:t xml:space="preserve">Let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e endpoints of </w:t>
      </w:r>
      <m:oMath>
        <m:r>
          <w:rPr>
            <w:rFonts w:ascii="Cambria Math" w:hAnsi="Cambria Math"/>
          </w:rPr>
          <m:t>M</m:t>
        </m:r>
      </m:oMath>
      <w:r>
        <w:t>.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2k</m:t>
        </m:r>
      </m:oMath>
      <w:r>
        <w:t>)</w:t>
      </w:r>
    </w:p>
    <w:p w14:paraId="4B0345B9" w14:textId="77777777" w:rsidR="00A87F31" w:rsidRDefault="00A87F31" w:rsidP="00AA2872">
      <w:pPr>
        <w:pStyle w:val="ListParagraph"/>
        <w:numPr>
          <w:ilvl w:val="0"/>
          <w:numId w:val="8"/>
        </w:numPr>
      </w:pPr>
      <m:oMath>
        <m:r>
          <w:rPr>
            <w:rFonts w:ascii="Cambria Math" w:hAnsi="Cambria Math"/>
          </w:rPr>
          <m:t>I=V</m:t>
        </m:r>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is an independent set (because </w:t>
      </w:r>
      <m:oMath>
        <m:r>
          <w:rPr>
            <w:rFonts w:ascii="Cambria Math" w:hAnsi="Cambria Math"/>
          </w:rPr>
          <m:t>M</m:t>
        </m:r>
      </m:oMath>
      <w:r>
        <w:t xml:space="preserve"> is maximal)</w:t>
      </w:r>
    </w:p>
    <w:p w14:paraId="5796B9D9" w14:textId="604F8F13" w:rsidR="00A87F31" w:rsidRPr="00A87F31" w:rsidRDefault="00A87F31" w:rsidP="00AA2872">
      <w:pPr>
        <w:pStyle w:val="ListParagraph"/>
        <w:numPr>
          <w:ilvl w:val="0"/>
          <w:numId w:val="8"/>
        </w:numPr>
        <w:rPr>
          <w:rStyle w:val="fontstyle01"/>
          <w:rFonts w:ascii="Garamond" w:hAnsi="Garamond"/>
          <w:color w:val="auto"/>
          <w:sz w:val="24"/>
          <w:szCs w:val="24"/>
        </w:rPr>
      </w:pPr>
      <w:r w:rsidRPr="00A87F31">
        <w:rPr>
          <w:rStyle w:val="fontstyle01"/>
          <w:rFonts w:ascii="Garamond" w:hAnsi="Garamond"/>
          <w:i w:val="0"/>
          <w:iCs w:val="0"/>
          <w:sz w:val="24"/>
          <w:szCs w:val="24"/>
        </w:rPr>
        <w:t xml:space="preserve">Consider the bipartite graph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G</m:t>
            </m:r>
          </m:e>
          <m:sub>
            <m:r>
              <m:rPr>
                <m:sty m:val="p"/>
              </m:rPr>
              <w:rPr>
                <w:rStyle w:val="fontstyle01"/>
                <w:rFonts w:ascii="Cambria Math" w:hAnsi="Cambria Math"/>
                <w:sz w:val="24"/>
                <w:szCs w:val="24"/>
              </w:rPr>
              <m:t xml:space="preserve">I,  </m:t>
            </m:r>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sub>
        </m:sSub>
        <m:r>
          <m:rPr>
            <m:sty m:val="p"/>
          </m:rPr>
          <w:rPr>
            <w:rStyle w:val="fontstyle01"/>
            <w:rFonts w:ascii="Cambria Math" w:hAnsi="Cambria Math"/>
            <w:sz w:val="24"/>
            <w:szCs w:val="24"/>
          </w:rPr>
          <m:t>,</m:t>
        </m:r>
      </m:oMath>
      <w:r w:rsidRPr="00A87F31">
        <w:rPr>
          <w:rStyle w:val="fontstyle41"/>
          <w:rFonts w:ascii="Garamond" w:hAnsi="Garamond"/>
          <w:i/>
          <w:iCs/>
          <w:sz w:val="24"/>
          <w:szCs w:val="24"/>
        </w:rPr>
        <w:t xml:space="preserve"> </w:t>
      </w:r>
      <w:r w:rsidRPr="00A87F31">
        <w:rPr>
          <w:rStyle w:val="fontstyle01"/>
          <w:rFonts w:ascii="Garamond" w:hAnsi="Garamond"/>
          <w:i w:val="0"/>
          <w:iCs w:val="0"/>
          <w:sz w:val="24"/>
          <w:szCs w:val="24"/>
        </w:rPr>
        <w:t xml:space="preserve">formed by edges of </w:t>
      </w:r>
      <m:oMath>
        <m:r>
          <m:rPr>
            <m:sty m:val="p"/>
          </m:rPr>
          <w:rPr>
            <w:rStyle w:val="fontstyle01"/>
            <w:rFonts w:ascii="Cambria Math" w:hAnsi="Cambria Math"/>
            <w:sz w:val="24"/>
            <w:szCs w:val="24"/>
          </w:rPr>
          <m:t>G</m:t>
        </m:r>
      </m:oMath>
      <w:r w:rsidRPr="00A87F31">
        <w:rPr>
          <w:rStyle w:val="fontstyle21"/>
          <w:rFonts w:ascii="Garamond" w:hAnsi="Garamond"/>
          <w:i w:val="0"/>
          <w:iCs w:val="0"/>
          <w:sz w:val="24"/>
          <w:szCs w:val="24"/>
        </w:rPr>
        <w:t xml:space="preserve"> </w:t>
      </w:r>
      <w:r w:rsidRPr="00A87F31">
        <w:rPr>
          <w:rStyle w:val="fontstyle01"/>
          <w:rFonts w:ascii="Garamond" w:hAnsi="Garamond"/>
          <w:i w:val="0"/>
          <w:iCs w:val="0"/>
          <w:sz w:val="24"/>
          <w:szCs w:val="24"/>
        </w:rPr>
        <w:t xml:space="preserve">between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oMath>
      <w:r w:rsidRPr="00A87F31">
        <w:rPr>
          <w:i/>
          <w:iCs/>
        </w:rPr>
        <w:br/>
      </w:r>
      <w:r w:rsidRPr="00A87F31">
        <w:rPr>
          <w:rStyle w:val="fontstyle01"/>
          <w:rFonts w:ascii="Garamond" w:hAnsi="Garamond"/>
          <w:i w:val="0"/>
          <w:iCs w:val="0"/>
          <w:sz w:val="24"/>
          <w:szCs w:val="24"/>
        </w:rPr>
        <w:t xml:space="preserve">and </w:t>
      </w:r>
      <m:oMath>
        <m:r>
          <m:rPr>
            <m:sty m:val="p"/>
          </m:rPr>
          <w:rPr>
            <w:rStyle w:val="fontstyle01"/>
            <w:rFonts w:ascii="Cambria Math" w:hAnsi="Cambria Math"/>
            <w:sz w:val="24"/>
            <w:szCs w:val="24"/>
          </w:rPr>
          <m:t>I</m:t>
        </m:r>
      </m:oMath>
      <w:r w:rsidRPr="00A87F31">
        <w:rPr>
          <w:rStyle w:val="fontstyle01"/>
          <w:rFonts w:ascii="Garamond" w:hAnsi="Garamond"/>
          <w:i w:val="0"/>
          <w:iCs w:val="0"/>
          <w:sz w:val="24"/>
          <w:szCs w:val="24"/>
        </w:rPr>
        <w:t xml:space="preserve">. We compute a minimum-sized vertex cover </w:t>
      </w:r>
      <m:oMath>
        <m:r>
          <m:rPr>
            <m:sty m:val="p"/>
          </m:rPr>
          <w:rPr>
            <w:rStyle w:val="fontstyle01"/>
            <w:rFonts w:ascii="Cambria Math" w:hAnsi="Cambria Math"/>
            <w:sz w:val="24"/>
            <w:szCs w:val="24"/>
          </w:rPr>
          <m:t>X</m:t>
        </m:r>
      </m:oMath>
      <w:r w:rsidRPr="00A87F31">
        <w:rPr>
          <w:rStyle w:val="fontstyle21"/>
          <w:rFonts w:ascii="Garamond" w:hAnsi="Garamond"/>
          <w:i w:val="0"/>
          <w:iCs w:val="0"/>
          <w:sz w:val="24"/>
          <w:szCs w:val="24"/>
        </w:rPr>
        <w:t xml:space="preserve"> </w:t>
      </w:r>
      <w:r w:rsidRPr="00A87F31">
        <w:rPr>
          <w:rStyle w:val="fontstyle01"/>
          <w:rFonts w:ascii="Garamond" w:hAnsi="Garamond"/>
          <w:i w:val="0"/>
          <w:iCs w:val="0"/>
          <w:sz w:val="24"/>
          <w:szCs w:val="24"/>
        </w:rPr>
        <w:t>and a maximum sized</w:t>
      </w:r>
      <w:r w:rsidRPr="00A87F31">
        <w:rPr>
          <w:i/>
          <w:iCs/>
        </w:rPr>
        <w:br/>
      </w:r>
      <w:r w:rsidRPr="00A87F31">
        <w:rPr>
          <w:rStyle w:val="fontstyle01"/>
          <w:rFonts w:ascii="Garamond" w:hAnsi="Garamond"/>
          <w:i w:val="0"/>
          <w:iCs w:val="0"/>
          <w:sz w:val="24"/>
          <w:szCs w:val="24"/>
        </w:rPr>
        <w:t xml:space="preserve">matching </w:t>
      </w:r>
      <m:oMath>
        <m:r>
          <m:rPr>
            <m:sty m:val="p"/>
          </m:rPr>
          <w:rPr>
            <w:rStyle w:val="fontstyle01"/>
            <w:rFonts w:ascii="Cambria Math" w:hAnsi="Cambria Math"/>
            <w:sz w:val="24"/>
            <w:szCs w:val="24"/>
          </w:rPr>
          <m:t>M'</m:t>
        </m:r>
      </m:oMath>
      <w:r w:rsidRPr="00A87F31">
        <w:rPr>
          <w:rStyle w:val="fontstyle01"/>
          <w:rFonts w:ascii="Garamond" w:hAnsi="Garamond"/>
          <w:i w:val="0"/>
          <w:iCs w:val="0"/>
          <w:sz w:val="24"/>
          <w:szCs w:val="24"/>
        </w:rPr>
        <w:t xml:space="preserve"> </w:t>
      </w:r>
      <w:r w:rsidRPr="00A87F31">
        <w:rPr>
          <w:rStyle w:val="fontstyle51"/>
          <w:rFonts w:ascii="Garamond" w:hAnsi="Garamond"/>
          <w:i/>
          <w:iCs/>
          <w:sz w:val="24"/>
          <w:szCs w:val="24"/>
        </w:rPr>
        <w:t xml:space="preserve"> </w:t>
      </w:r>
      <w:r w:rsidRPr="00A87F31">
        <w:rPr>
          <w:rStyle w:val="fontstyle01"/>
          <w:rFonts w:ascii="Garamond" w:hAnsi="Garamond"/>
          <w:i w:val="0"/>
          <w:iCs w:val="0"/>
          <w:sz w:val="24"/>
          <w:szCs w:val="24"/>
        </w:rPr>
        <w:t xml:space="preserve">of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G</m:t>
            </m:r>
          </m:e>
          <m:sub>
            <m:r>
              <m:rPr>
                <m:sty m:val="p"/>
              </m:rPr>
              <w:rPr>
                <w:rStyle w:val="fontstyle01"/>
                <w:rFonts w:ascii="Cambria Math" w:hAnsi="Cambria Math"/>
                <w:sz w:val="24"/>
                <w:szCs w:val="24"/>
              </w:rPr>
              <m:t xml:space="preserve">I,  </m:t>
            </m:r>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sub>
        </m:sSub>
      </m:oMath>
      <w:r w:rsidRPr="00A87F31">
        <w:rPr>
          <w:rStyle w:val="fontstyle01"/>
          <w:rFonts w:ascii="Garamond" w:hAnsi="Garamond"/>
          <w:i w:val="0"/>
          <w:iCs w:val="0"/>
          <w:sz w:val="24"/>
          <w:szCs w:val="24"/>
        </w:rPr>
        <w:t xml:space="preserve"> by Hopcroft-Karp algorithm and Konig’s theorem.</w:t>
      </w:r>
    </w:p>
    <w:p w14:paraId="4C64AC66" w14:textId="700CEE03" w:rsidR="00A87F31" w:rsidRPr="00A87F31" w:rsidRDefault="00A87F31" w:rsidP="00AA2872">
      <w:pPr>
        <w:pStyle w:val="ListParagraph"/>
        <w:numPr>
          <w:ilvl w:val="0"/>
          <w:numId w:val="8"/>
        </w:numPr>
        <w:rPr>
          <w:rStyle w:val="fontstyle01"/>
          <w:rFonts w:ascii="Garamond" w:hAnsi="Garamond"/>
          <w:i w:val="0"/>
          <w:color w:val="auto"/>
          <w:sz w:val="24"/>
          <w:szCs w:val="24"/>
        </w:rPr>
      </w:pPr>
      <w:r w:rsidRPr="00A87F31">
        <w:rPr>
          <w:rStyle w:val="fontstyle01"/>
          <w:rFonts w:ascii="Garamond" w:hAnsi="Garamond"/>
          <w:i w:val="0"/>
          <w:iCs w:val="0"/>
          <w:sz w:val="24"/>
          <w:szCs w:val="24"/>
        </w:rPr>
        <w:t xml:space="preserve"> If </w:t>
      </w:r>
      <m:oMath>
        <m:sSup>
          <m:sSupPr>
            <m:ctrlPr>
              <w:rPr>
                <w:rStyle w:val="fontstyle01"/>
                <w:rFonts w:ascii="Cambria Math" w:hAnsi="Cambria Math"/>
                <w:i w:val="0"/>
                <w:iCs w:val="0"/>
                <w:sz w:val="24"/>
                <w:szCs w:val="24"/>
              </w:rPr>
            </m:ctrlPr>
          </m:sSupPr>
          <m:e>
            <m:r>
              <m:rPr>
                <m:sty m:val="p"/>
              </m:rPr>
              <w:rPr>
                <w:rStyle w:val="fontstyle01"/>
                <w:rFonts w:ascii="Cambria Math" w:hAnsi="Cambria Math"/>
                <w:sz w:val="24"/>
                <w:szCs w:val="24"/>
              </w:rPr>
              <m:t>|M</m:t>
            </m:r>
          </m:e>
          <m:sup>
            <m:r>
              <m:rPr>
                <m:sty m:val="p"/>
              </m:rPr>
              <w:rPr>
                <w:rStyle w:val="fontstyle01"/>
                <w:rFonts w:ascii="Cambria Math" w:hAnsi="Cambria Math"/>
                <w:sz w:val="24"/>
                <w:szCs w:val="24"/>
              </w:rPr>
              <m:t>'</m:t>
            </m:r>
          </m:sup>
        </m:sSup>
        <m:r>
          <m:rPr>
            <m:sty m:val="p"/>
          </m:rPr>
          <w:rPr>
            <w:rStyle w:val="fontstyle01"/>
            <w:rFonts w:ascii="Cambria Math" w:hAnsi="Cambria Math"/>
            <w:sz w:val="24"/>
            <w:szCs w:val="24"/>
          </w:rPr>
          <m:t>|&gt;k</m:t>
        </m:r>
      </m:oMath>
      <w:r w:rsidRPr="00A87F31">
        <w:rPr>
          <w:rStyle w:val="fontstyle01"/>
          <w:rFonts w:ascii="Garamond" w:hAnsi="Garamond"/>
          <w:i w:val="0"/>
          <w:iCs w:val="0"/>
          <w:sz w:val="24"/>
          <w:szCs w:val="24"/>
        </w:rPr>
        <w:t xml:space="preserve"> then </w:t>
      </w:r>
      <w:r>
        <w:rPr>
          <w:rStyle w:val="fontstyle01"/>
          <w:rFonts w:ascii="Garamond" w:hAnsi="Garamond"/>
          <w:i w:val="0"/>
          <w:iCs w:val="0"/>
          <w:sz w:val="24"/>
          <w:szCs w:val="24"/>
        </w:rPr>
        <w:t>algorithm is finished. Therefore we can assume</w:t>
      </w:r>
      <w:r w:rsidR="00790A85">
        <w:rPr>
          <w:rStyle w:val="fontstyle01"/>
          <w:rFonts w:ascii="Garamond" w:hAnsi="Garamond"/>
          <w:i w:val="0"/>
          <w:iCs w:val="0"/>
          <w:sz w:val="24"/>
          <w:szCs w:val="24"/>
        </w:rPr>
        <w:t xml:space="preserve"> </w:t>
      </w:r>
      <w:r>
        <w:rPr>
          <w:rStyle w:val="fontstyle01"/>
          <w:rFonts w:ascii="Garamond" w:hAnsi="Garamond"/>
          <w:i w:val="0"/>
          <w:iCs w:val="0"/>
          <w:sz w:val="24"/>
          <w:szCs w:val="24"/>
        </w:rPr>
        <w:t xml:space="preserve"> </w:t>
      </w:r>
      <m:oMath>
        <m:d>
          <m:dPr>
            <m:begChr m:val="|"/>
            <m:endChr m:val="|"/>
            <m:ctrlPr>
              <w:rPr>
                <w:rStyle w:val="fontstyle01"/>
                <w:rFonts w:ascii="Cambria Math" w:hAnsi="Cambria Math"/>
                <w:i w:val="0"/>
                <w:iCs w:val="0"/>
                <w:sz w:val="24"/>
                <w:szCs w:val="24"/>
              </w:rPr>
            </m:ctrlPr>
          </m:dPr>
          <m:e>
            <m:sSup>
              <m:sSupPr>
                <m:ctrlPr>
                  <w:rPr>
                    <w:rStyle w:val="fontstyle01"/>
                    <w:rFonts w:ascii="Cambria Math" w:hAnsi="Cambria Math"/>
                    <w:i w:val="0"/>
                    <w:iCs w:val="0"/>
                    <w:sz w:val="24"/>
                    <w:szCs w:val="24"/>
                  </w:rPr>
                </m:ctrlPr>
              </m:sSupPr>
              <m:e>
                <m:r>
                  <m:rPr>
                    <m:sty m:val="p"/>
                  </m:rPr>
                  <w:rPr>
                    <w:rStyle w:val="fontstyle01"/>
                    <w:rFonts w:ascii="Cambria Math" w:hAnsi="Cambria Math"/>
                    <w:sz w:val="24"/>
                    <w:szCs w:val="24"/>
                  </w:rPr>
                  <m:t>M</m:t>
                </m:r>
              </m:e>
              <m:sup>
                <m:r>
                  <m:rPr>
                    <m:sty m:val="p"/>
                  </m:rPr>
                  <w:rPr>
                    <w:rStyle w:val="fontstyle01"/>
                    <w:rFonts w:ascii="Cambria Math" w:hAnsi="Cambria Math"/>
                    <w:sz w:val="24"/>
                    <w:szCs w:val="24"/>
                  </w:rPr>
                  <m:t>'</m:t>
                </m:r>
              </m:sup>
            </m:sSup>
          </m:e>
        </m:d>
        <m:r>
          <m:rPr>
            <m:sty m:val="p"/>
          </m:rPr>
          <w:rPr>
            <w:rStyle w:val="fontstyle01"/>
            <w:rFonts w:ascii="Cambria Math" w:hAnsi="Cambria Math"/>
            <w:sz w:val="24"/>
            <w:szCs w:val="24"/>
          </w:rPr>
          <m:t>=|X|≤k</m:t>
        </m:r>
      </m:oMath>
      <w:r w:rsidR="00790A85">
        <w:rPr>
          <w:rStyle w:val="fontstyle01"/>
          <w:rFonts w:ascii="Garamond" w:hAnsi="Garamond"/>
          <w:i w:val="0"/>
          <w:iCs w:val="0"/>
          <w:sz w:val="24"/>
          <w:szCs w:val="24"/>
        </w:rPr>
        <w:t xml:space="preserve"> (Konig’s theorem)</w:t>
      </w:r>
    </w:p>
    <w:p w14:paraId="2A0B5013" w14:textId="2274548E" w:rsidR="009A0EA2" w:rsidRPr="009A0EA2" w:rsidRDefault="007B094B" w:rsidP="009A0EA2">
      <w:pPr>
        <w:pStyle w:val="ListParagraph"/>
        <w:numPr>
          <w:ilvl w:val="0"/>
          <w:numId w:val="8"/>
        </w:numPr>
        <w:rPr>
          <w:iCs/>
        </w:rPr>
      </w:pPr>
      <w:r>
        <w:rPr>
          <w:rStyle w:val="fontstyle01"/>
          <w:rFonts w:ascii="Garamond" w:hAnsi="Garamond"/>
          <w:i w:val="0"/>
          <w:color w:val="auto"/>
          <w:sz w:val="24"/>
          <w:szCs w:val="24"/>
        </w:rPr>
        <w:t xml:space="preserve">We can show that </w:t>
      </w:r>
      <m:oMath>
        <m:r>
          <m:rPr>
            <m:sty m:val="p"/>
          </m:rPr>
          <w:rPr>
            <w:rStyle w:val="fontstyle01"/>
            <w:rFonts w:ascii="Cambria Math" w:hAnsi="Cambria Math"/>
            <w:color w:val="auto"/>
            <w:sz w:val="24"/>
            <w:szCs w:val="24"/>
          </w:rPr>
          <m:t xml:space="preserve">X </m:t>
        </m:r>
        <m:r>
          <m:rPr>
            <m:sty m:val="p"/>
          </m:rPr>
          <w:rPr>
            <w:rStyle w:val="fontstyle01"/>
            <w:rFonts w:ascii="Cambria Math" w:hAnsi="Cambria Math"/>
            <w:color w:val="auto"/>
            <w:sz w:val="24"/>
            <w:szCs w:val="24"/>
          </w:rPr>
          <m:t>∪</m:t>
        </m:r>
        <m:sSub>
          <m:sSubPr>
            <m:ctrlPr>
              <w:rPr>
                <w:rStyle w:val="fontstyle01"/>
                <w:rFonts w:ascii="Cambria Math" w:hAnsi="Cambria Math"/>
                <w:i w:val="0"/>
                <w:iCs w:val="0"/>
                <w:color w:val="auto"/>
                <w:sz w:val="24"/>
                <w:szCs w:val="24"/>
              </w:rPr>
            </m:ctrlPr>
          </m:sSubPr>
          <m:e>
            <m:r>
              <m:rPr>
                <m:sty m:val="p"/>
              </m:rPr>
              <w:rPr>
                <w:rStyle w:val="fontstyle01"/>
                <w:rFonts w:ascii="Cambria Math" w:hAnsi="Cambria Math"/>
                <w:color w:val="auto"/>
                <w:sz w:val="24"/>
                <w:szCs w:val="24"/>
              </w:rPr>
              <m:t>V</m:t>
            </m:r>
          </m:e>
          <m:sub>
            <m:r>
              <m:rPr>
                <m:sty m:val="p"/>
              </m:rPr>
              <w:rPr>
                <w:rStyle w:val="fontstyle01"/>
                <w:rFonts w:ascii="Cambria Math" w:hAnsi="Cambria Math"/>
                <w:color w:val="auto"/>
                <w:sz w:val="24"/>
                <w:szCs w:val="24"/>
              </w:rPr>
              <m:t xml:space="preserve">m </m:t>
            </m:r>
          </m:sub>
        </m:sSub>
        <m:r>
          <m:rPr>
            <m:sty m:val="p"/>
          </m:rPr>
          <w:rPr>
            <w:rStyle w:val="fontstyle01"/>
            <w:rFonts w:ascii="Cambria Math" w:hAnsi="Cambria Math"/>
            <w:color w:val="auto"/>
            <w:sz w:val="24"/>
            <w:szCs w:val="24"/>
          </w:rPr>
          <m:t>≠</m:t>
        </m:r>
        <m:r>
          <m:rPr>
            <m:sty m:val="p"/>
          </m:rPr>
          <w:rPr>
            <w:rStyle w:val="fontstyle01"/>
            <w:rFonts w:ascii="Cambria Math" w:hAnsi="Cambria Math"/>
            <w:color w:val="auto"/>
            <w:sz w:val="24"/>
            <w:szCs w:val="24"/>
          </w:rPr>
          <m:t>∅</m:t>
        </m:r>
      </m:oMath>
      <w:r>
        <w:rPr>
          <w:rStyle w:val="fontstyle01"/>
          <w:rFonts w:ascii="Garamond" w:hAnsi="Garamond"/>
          <w:i w:val="0"/>
          <w:iCs w:val="0"/>
          <w:color w:val="auto"/>
          <w:sz w:val="24"/>
          <w:szCs w:val="24"/>
        </w:rPr>
        <w:t xml:space="preserve"> </w:t>
      </w:r>
      <w:r>
        <w:rPr>
          <w:rStyle w:val="fontstyle01"/>
          <w:rFonts w:ascii="Garamond" w:hAnsi="Garamond"/>
          <w:i w:val="0"/>
          <w:iCs w:val="0"/>
          <w:color w:val="auto"/>
          <w:sz w:val="24"/>
          <w:szCs w:val="24"/>
        </w:rPr>
        <w:fldChar w:fldCharType="begin" w:fldLock="1"/>
      </w:r>
      <w:r w:rsidR="00EC70FC">
        <w:rPr>
          <w:rStyle w:val="fontstyle01"/>
          <w:rFonts w:ascii="Garamond" w:hAnsi="Garamond"/>
          <w:i w:val="0"/>
          <w:iCs w:val="0"/>
          <w:color w:val="auto"/>
          <w:sz w:val="24"/>
          <w:szCs w:val="24"/>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28","uris":["http://www.mendeley.com/documents/?uuid=27b61fc3-da57-384e-b11c-6f1aecbb2613"]}],"mendeley":{"formattedCitation":"[3, p. 28]","plainTextFormattedCitation":"[3, p. 28]","previouslyFormattedCitation":"[3, p. 28]"},"properties":{"noteIndex":0},"schema":"https://github.com/citation-style-language/schema/raw/master/csl-citation.json"}</w:instrText>
      </w:r>
      <w:r>
        <w:rPr>
          <w:rStyle w:val="fontstyle01"/>
          <w:rFonts w:ascii="Garamond" w:hAnsi="Garamond"/>
          <w:i w:val="0"/>
          <w:iCs w:val="0"/>
          <w:color w:val="auto"/>
          <w:sz w:val="24"/>
          <w:szCs w:val="24"/>
        </w:rPr>
        <w:fldChar w:fldCharType="separate"/>
      </w:r>
      <w:r w:rsidRPr="007B094B">
        <w:rPr>
          <w:rStyle w:val="fontstyle01"/>
          <w:rFonts w:ascii="Garamond" w:hAnsi="Garamond"/>
          <w:i w:val="0"/>
          <w:iCs w:val="0"/>
          <w:noProof/>
          <w:color w:val="auto"/>
          <w:sz w:val="24"/>
          <w:szCs w:val="24"/>
        </w:rPr>
        <w:t>[3, p. 28]</w:t>
      </w:r>
      <w:r>
        <w:rPr>
          <w:rStyle w:val="fontstyle01"/>
          <w:rFonts w:ascii="Garamond" w:hAnsi="Garamond"/>
          <w:i w:val="0"/>
          <w:iCs w:val="0"/>
          <w:color w:val="auto"/>
          <w:sz w:val="24"/>
          <w:szCs w:val="24"/>
        </w:rPr>
        <w:fldChar w:fldCharType="end"/>
      </w:r>
      <w:r>
        <w:rPr>
          <w:rStyle w:val="fontstyle01"/>
          <w:rFonts w:ascii="Garamond" w:hAnsi="Garamond"/>
          <w:i w:val="0"/>
          <w:iCs w:val="0"/>
          <w:color w:val="auto"/>
          <w:sz w:val="24"/>
          <w:szCs w:val="24"/>
        </w:rPr>
        <w:t xml:space="preserve">. </w:t>
      </w:r>
      <w:r w:rsidRPr="007B094B">
        <w:t xml:space="preserve">Let </w:t>
      </w:r>
      <m:oMath>
        <m:r>
          <w:rPr>
            <w:rFonts w:ascii="Cambria Math" w:hAnsi="Cambria Math"/>
          </w:rPr>
          <m:t>M</m:t>
        </m:r>
        <m:r>
          <w:rPr>
            <w:rFonts w:ascii="Cambria Math" w:hAnsi="Cambria Math" w:cs="Cambria Math"/>
          </w:rPr>
          <m:t>''</m:t>
        </m:r>
      </m:oMath>
      <w:r w:rsidRPr="007B094B">
        <w:rPr>
          <w:i/>
          <w:iCs/>
        </w:rPr>
        <w:t xml:space="preserve"> </w:t>
      </w:r>
      <w:r w:rsidRPr="007B094B">
        <w:t xml:space="preserve">denote the subset of </w:t>
      </w:r>
      <m:oMath>
        <m:r>
          <w:rPr>
            <w:rFonts w:ascii="Cambria Math" w:hAnsi="Cambria Math"/>
          </w:rPr>
          <m:t>M</m:t>
        </m:r>
        <m:r>
          <w:rPr>
            <w:rFonts w:ascii="Cambria Math" w:hAnsi="Cambria Math"/>
          </w:rPr>
          <m:t>'</m:t>
        </m:r>
      </m:oMath>
      <w:r w:rsidRPr="007B094B">
        <w:rPr>
          <w:i/>
          <w:iCs/>
        </w:rPr>
        <w:t xml:space="preserve"> </w:t>
      </w:r>
      <w:r w:rsidRPr="007B094B">
        <w:t xml:space="preserve">such that every edge from </w:t>
      </w:r>
      <m:oMath>
        <m:r>
          <w:rPr>
            <w:rFonts w:ascii="Cambria Math" w:hAnsi="Cambria Math"/>
          </w:rPr>
          <m:t>M</m:t>
        </m:r>
        <m:r>
          <w:rPr>
            <w:rFonts w:ascii="Cambria Math" w:hAnsi="Cambria Math" w:cs="Cambria Math"/>
          </w:rPr>
          <m:t>''</m:t>
        </m:r>
      </m:oMath>
      <w:r w:rsidRPr="007B094B">
        <w:rPr>
          <w:i/>
          <w:iCs/>
        </w:rPr>
        <w:t xml:space="preserve"> </w:t>
      </w:r>
      <w:r w:rsidRPr="007B094B">
        <w:t>has</w:t>
      </w:r>
      <w:r w:rsidR="009A0EA2">
        <w:t xml:space="preserve"> </w:t>
      </w:r>
      <w:r w:rsidRPr="007B094B">
        <w:t xml:space="preserve">exactly one endpoint in </w:t>
      </w:r>
      <m:oMath>
        <m:r>
          <w:rPr>
            <w:rFonts w:ascii="Cambria Math" w:hAnsi="Cambria Math"/>
          </w:rPr>
          <m:t xml:space="preserve">X ∩ </m:t>
        </m:r>
        <m:sSub>
          <m:sSubPr>
            <m:ctrlPr>
              <w:rPr>
                <w:rFonts w:ascii="Cambria Math" w:hAnsi="Cambria Math"/>
                <w:i/>
                <w:iCs/>
              </w:rPr>
            </m:ctrlPr>
          </m:sSubPr>
          <m:e>
            <m:r>
              <w:rPr>
                <w:rFonts w:ascii="Cambria Math" w:hAnsi="Cambria Math"/>
              </w:rPr>
              <m:t>V</m:t>
            </m:r>
          </m:e>
          <m:sub>
            <m:r>
              <w:rPr>
                <w:rFonts w:ascii="Cambria Math" w:hAnsi="Cambria Math"/>
              </w:rPr>
              <m:t>m</m:t>
            </m:r>
          </m:sub>
        </m:sSub>
      </m:oMath>
      <w:r w:rsidRPr="007B094B">
        <w:rPr>
          <w:i/>
          <w:iCs/>
        </w:rPr>
        <w:t xml:space="preserve"> </w:t>
      </w:r>
      <w:r w:rsidRPr="007B094B">
        <w:t xml:space="preserve">and let </w:t>
      </w:r>
      <m:oMath>
        <m:sSub>
          <m:sSubPr>
            <m:ctrlPr>
              <w:rPr>
                <w:rFonts w:ascii="Cambria Math" w:hAnsi="Cambria Math"/>
                <w:i/>
                <w:iCs/>
              </w:rPr>
            </m:ctrlPr>
          </m:sSubPr>
          <m:e>
            <m:r>
              <w:rPr>
                <w:rFonts w:ascii="Cambria Math" w:hAnsi="Cambria Math"/>
              </w:rPr>
              <m:t>V</m:t>
            </m:r>
          </m:e>
          <m:sub>
            <m:r>
              <w:rPr>
                <w:rFonts w:ascii="Cambria Math" w:hAnsi="Cambria Math"/>
              </w:rPr>
              <m:t>m''</m:t>
            </m:r>
          </m:sub>
        </m:sSub>
      </m:oMath>
      <w:r w:rsidRPr="007B094B">
        <w:rPr>
          <w:i/>
          <w:iCs/>
        </w:rPr>
        <w:t xml:space="preserve"> </w:t>
      </w:r>
      <w:r w:rsidRPr="007B094B">
        <w:t>denote the set of endpoints of</w:t>
      </w:r>
      <w:r w:rsidR="009A0EA2">
        <w:t xml:space="preserve"> </w:t>
      </w:r>
      <w:r w:rsidRPr="007B094B">
        <w:t xml:space="preserve">edges in </w:t>
      </w:r>
      <m:oMath>
        <m:r>
          <w:rPr>
            <w:rFonts w:ascii="Cambria Math" w:hAnsi="Cambria Math"/>
          </w:rPr>
          <m:t>M</m:t>
        </m:r>
        <m:r>
          <w:rPr>
            <w:rFonts w:ascii="Cambria Math" w:hAnsi="Cambria Math" w:cs="Cambria Math"/>
          </w:rPr>
          <m:t>*</m:t>
        </m:r>
      </m:oMath>
      <w:r w:rsidRPr="007B094B">
        <w:t>.</w:t>
      </w:r>
    </w:p>
    <w:p w14:paraId="63DC8FFE" w14:textId="77777777" w:rsidR="009A0EA2" w:rsidRPr="009A0EA2" w:rsidRDefault="009A0EA2" w:rsidP="009A0EA2">
      <w:pPr>
        <w:pStyle w:val="ListParagraph"/>
        <w:ind w:left="1080"/>
        <w:rPr>
          <w:iCs/>
        </w:rPr>
      </w:pPr>
    </w:p>
    <w:p w14:paraId="2CDEF3C6" w14:textId="77777777" w:rsidR="009A0EA2" w:rsidRDefault="007B094B" w:rsidP="009A0EA2">
      <w:pPr>
        <w:pStyle w:val="ListParagraph"/>
        <w:ind w:left="1080"/>
      </w:pPr>
      <w:r>
        <w:t xml:space="preserve">We define head: </w:t>
      </w:r>
      <m:oMath>
        <m:r>
          <w:rPr>
            <w:rFonts w:ascii="Cambria Math" w:hAnsi="Cambria Math"/>
          </w:rPr>
          <m:t xml:space="preserve">H = X ∩ </m:t>
        </m:r>
        <m:sSub>
          <m:sSubPr>
            <m:ctrlPr>
              <w:rPr>
                <w:rFonts w:ascii="Cambria Math" w:hAnsi="Cambria Math"/>
                <w:i/>
              </w:rPr>
            </m:ctrlPr>
          </m:sSubPr>
          <m:e>
            <m:r>
              <w:rPr>
                <w:rFonts w:ascii="Cambria Math" w:hAnsi="Cambria Math"/>
              </w:rPr>
              <m:t>V</m:t>
            </m:r>
          </m:e>
          <m:sub>
            <m:r>
              <w:rPr>
                <w:rFonts w:ascii="Cambria Math" w:hAnsi="Cambria Math"/>
              </w:rPr>
              <m:t>m</m:t>
            </m:r>
            <m:r>
              <w:rPr>
                <w:rFonts w:ascii="Cambria Math" w:hAnsi="Cambria Math"/>
              </w:rPr>
              <m:t>''</m:t>
            </m:r>
          </m:sub>
        </m:sSub>
      </m:oMath>
      <w:r>
        <w:t xml:space="preserve">, </w:t>
      </w:r>
      <w:r w:rsidRPr="007B094B">
        <w:t xml:space="preserve">crown </w:t>
      </w:r>
      <m:oMath>
        <m:r>
          <w:rPr>
            <w:rFonts w:ascii="Cambria Math" w:hAnsi="Cambria Math"/>
          </w:rPr>
          <m:t xml:space="preserve">C = </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 xml:space="preserve"> ∩ I</m:t>
        </m:r>
      </m:oMath>
      <w:r w:rsidRPr="007B094B">
        <w:t>,</w:t>
      </w:r>
      <w:r w:rsidR="009A0EA2">
        <w:t xml:space="preserve"> </w:t>
      </w:r>
      <w:r w:rsidRPr="007B094B">
        <w:t>and the remaining part</w:t>
      </w:r>
    </w:p>
    <w:p w14:paraId="1493B5E6" w14:textId="21C0BE40" w:rsidR="009A0EA2" w:rsidRPr="009A0EA2" w:rsidRDefault="007B094B" w:rsidP="009A0EA2">
      <w:pPr>
        <w:pStyle w:val="ListParagraph"/>
        <w:ind w:left="1080"/>
        <w:rPr>
          <w:iCs/>
        </w:rPr>
      </w:pPr>
      <m:oMath>
        <m:r>
          <w:rPr>
            <w:rFonts w:ascii="Cambria Math" w:hAnsi="Cambria Math"/>
          </w:rPr>
          <m:t xml:space="preserve">R = V (G) \ (C </m:t>
        </m:r>
        <m:r>
          <w:rPr>
            <w:rFonts w:ascii="Cambria Math" w:hAnsi="Cambria Math" w:cs="Cambria Math"/>
          </w:rPr>
          <m:t>∪</m:t>
        </m:r>
        <m:r>
          <w:rPr>
            <w:rFonts w:ascii="Cambria Math" w:hAnsi="Cambria Math"/>
          </w:rPr>
          <m:t xml:space="preserve"> H) = V (G) \ </m:t>
        </m:r>
        <m:sSub>
          <m:sSubPr>
            <m:ctrlPr>
              <w:rPr>
                <w:rFonts w:ascii="Cambria Math" w:hAnsi="Cambria Math"/>
                <w:i/>
              </w:rPr>
            </m:ctrlPr>
          </m:sSubPr>
          <m:e>
            <m:r>
              <w:rPr>
                <w:rFonts w:ascii="Cambria Math" w:hAnsi="Cambria Math"/>
              </w:rPr>
              <m:t>V</m:t>
            </m:r>
          </m:e>
          <m:sub>
            <m:r>
              <w:rPr>
                <w:rFonts w:ascii="Cambria Math" w:hAnsi="Cambria Math"/>
              </w:rPr>
              <m:t>m''</m:t>
            </m:r>
          </m:sub>
        </m:sSub>
      </m:oMath>
      <w:r w:rsidRPr="007B094B">
        <w:t>.</w:t>
      </w:r>
    </w:p>
    <w:p w14:paraId="3E749E71" w14:textId="77777777" w:rsidR="00A87F31" w:rsidRDefault="00A87F31" w:rsidP="00AA2872"/>
    <w:p w14:paraId="2BD79448" w14:textId="6F01732C" w:rsidR="00B24474" w:rsidRPr="00B24474" w:rsidRDefault="00B24474" w:rsidP="00AA2872">
      <w:pPr>
        <w:pStyle w:val="Heading2"/>
        <w:rPr>
          <w:rFonts w:ascii="Times New Roman" w:hAnsi="Times New Roman" w:cs="Times New Roman"/>
          <w:b/>
          <w:bCs/>
          <w:sz w:val="36"/>
          <w:szCs w:val="36"/>
        </w:rPr>
      </w:pPr>
      <w:bookmarkStart w:id="9" w:name="_Toc7548014"/>
      <w:r w:rsidRPr="00B24474">
        <w:t>Branching</w:t>
      </w:r>
      <w:r w:rsidR="00960C86">
        <w:t xml:space="preserve"> and bounding</w:t>
      </w:r>
      <w:bookmarkEnd w:id="9"/>
    </w:p>
    <w:p w14:paraId="0860545E" w14:textId="24059888" w:rsidR="000D0106" w:rsidRPr="00B24474" w:rsidRDefault="00960C86" w:rsidP="00BF77E4">
      <w:r>
        <w:t>Bounded search trees</w:t>
      </w:r>
      <w:r w:rsidR="00B24474" w:rsidRPr="00B24474">
        <w:t xml:space="preserve"> is one of the simplest and most commonly used techniques in parameterized solutions for vertex cover problem. In context of VC, this algorithm tries to build a feasible solution by deciding, one by one, whether a given vertex should be in</w:t>
      </w:r>
      <w:r w:rsidR="003A1C9D">
        <w:t xml:space="preserve">cluded in VC or not. </w:t>
      </w:r>
      <w:r w:rsidR="005A7AD4">
        <w:t>I</w:t>
      </w:r>
      <w:r w:rsidR="003A1C9D">
        <w:t xml:space="preserve">t </w:t>
      </w:r>
      <w:r w:rsidR="00B24474" w:rsidRPr="003A1C9D">
        <w:rPr>
          <w:i/>
          <w:iCs/>
        </w:rPr>
        <w:t>branches</w:t>
      </w:r>
      <w:r w:rsidR="00B24474" w:rsidRPr="00B24474">
        <w:t xml:space="preserve"> on the vertex, and creates two subproblems - one where given vertex is included in VC and on where it is not. Then the same operation </w:t>
      </w:r>
      <w:r w:rsidR="005A7AD4">
        <w:t xml:space="preserve">is made recursively </w:t>
      </w:r>
      <w:r w:rsidR="00B24474" w:rsidRPr="00B24474">
        <w:t xml:space="preserve">on just created subproblems. </w:t>
      </w:r>
      <w:r w:rsidR="005A7AD4">
        <w:t>One may interpret t</w:t>
      </w:r>
      <w:r w:rsidR="00B24474" w:rsidRPr="00B24474">
        <w:t xml:space="preserve">he algorithm as a search tree, with the root being the original problem, and if we find a </w:t>
      </w:r>
      <w:r w:rsidR="003A1C9D" w:rsidRPr="00B24474">
        <w:t>solution,</w:t>
      </w:r>
      <w:r w:rsidR="00B24474" w:rsidRPr="00B24474">
        <w:t xml:space="preserve"> we terminate the algorithm. In decision version of </w:t>
      </w:r>
      <w:r w:rsidR="003A1C9D" w:rsidRPr="00B24474">
        <w:t>VC,</w:t>
      </w:r>
      <w:r w:rsidR="00B24474" w:rsidRPr="00B24474">
        <w:t xml:space="preserve"> we can </w:t>
      </w:r>
      <w:r w:rsidR="00BF77E4">
        <w:t>limit</w:t>
      </w:r>
      <w:r w:rsidR="00B24474" w:rsidRPr="00B24474">
        <w:t xml:space="preserve"> the size of the search tree created by branching </w:t>
      </w:r>
      <w:r w:rsidR="00BF77E4">
        <w:t xml:space="preserve">only in such a way so that it decreases the parameter </w:t>
      </w:r>
      <w:r w:rsidR="00B24474" w:rsidRPr="00B24474">
        <w:t xml:space="preserve">- thus bounded search trees belong to FPT algorithms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1","uris":["http://www.mendeley.com/documents/?uuid=27b61fc3-da57-384e-b11c-6f1aecbb2613"]}],"mendeley":{"formattedCitation":"[3, p. 51]","plainTextFormattedCitation":"[3, p. 51]","previouslyFormattedCitation":"[3, p. 51]"},"properties":{"noteIndex":0},"schema":"https://github.com/citation-style-language/schema/raw/master/csl-citation.json"}</w:instrText>
      </w:r>
      <w:r w:rsidR="000D0106">
        <w:fldChar w:fldCharType="separate"/>
      </w:r>
      <w:r w:rsidR="009F4584" w:rsidRPr="009F4584">
        <w:rPr>
          <w:noProof/>
        </w:rPr>
        <w:t>[3, p. 51]</w:t>
      </w:r>
      <w:r w:rsidR="000D0106">
        <w:fldChar w:fldCharType="end"/>
      </w:r>
      <w:r w:rsidR="000D0106">
        <w:t>.</w:t>
      </w:r>
    </w:p>
    <w:p w14:paraId="72915530" w14:textId="77777777" w:rsidR="00B24474" w:rsidRPr="00B24474" w:rsidRDefault="00B24474" w:rsidP="00AA2872">
      <w:pPr>
        <w:pStyle w:val="Heading3"/>
        <w:rPr>
          <w:rFonts w:ascii="Times New Roman" w:hAnsi="Times New Roman" w:cs="Times New Roman"/>
          <w:b/>
          <w:bCs/>
          <w:sz w:val="27"/>
          <w:szCs w:val="27"/>
        </w:rPr>
      </w:pPr>
      <w:r w:rsidRPr="00B24474">
        <w:t>Application of branching for Vertex-Cover</w:t>
      </w:r>
    </w:p>
    <w:p w14:paraId="4C7E17BC" w14:textId="74E508BA" w:rsidR="00B24474" w:rsidRPr="00B24474" w:rsidRDefault="005A7AD4" w:rsidP="00AA2872">
      <w:pPr>
        <w:rPr>
          <w:rFonts w:ascii="Times New Roman" w:hAnsi="Times New Roman" w:cs="Times New Roman"/>
        </w:rPr>
      </w:pPr>
      <w:r>
        <w:t>Choice of</w:t>
      </w:r>
      <w:r w:rsidR="00B24474" w:rsidRPr="00B24474">
        <w:t xml:space="preserve"> the vertex that we branch on </w:t>
      </w:r>
      <w:r>
        <w:t xml:space="preserve">can be done </w:t>
      </w:r>
      <w:r w:rsidR="00B24474" w:rsidRPr="00B24474">
        <w:t xml:space="preserve">in clever way - worst-case time complexity may depend on this. Therefore, instead of choosing the vertex at random, or sequentially, vertex </w:t>
      </w:r>
      <m:oMath>
        <m:r>
          <w:rPr>
            <w:rFonts w:ascii="Cambria Math" w:hAnsi="Cambria Math"/>
          </w:rPr>
          <m:t>x</m:t>
        </m:r>
      </m:oMath>
      <w:r w:rsidR="00B24474" w:rsidRPr="00B24474">
        <w:t xml:space="preserve"> that has most neighbours </w:t>
      </w:r>
      <m:oMath>
        <m:r>
          <w:rPr>
            <w:rFonts w:ascii="Cambria Math" w:hAnsi="Cambria Math"/>
          </w:rPr>
          <m:t>N(x)</m:t>
        </m:r>
      </m:oMath>
      <w:r>
        <w:t xml:space="preserve"> is chosen</w:t>
      </w:r>
      <w:r w:rsidR="00B24474" w:rsidRPr="00B24474">
        <w:t>.</w:t>
      </w:r>
    </w:p>
    <w:p w14:paraId="1C616689" w14:textId="6EADD9B7" w:rsidR="00B24474" w:rsidRPr="00B24474" w:rsidRDefault="005A7AD4" w:rsidP="00AA2872">
      <w:pPr>
        <w:rPr>
          <w:rFonts w:ascii="Times New Roman" w:hAnsi="Times New Roman" w:cs="Times New Roman"/>
        </w:rPr>
      </w:pPr>
      <w:r>
        <w:t>I</w:t>
      </w:r>
      <w:r w:rsidR="00B24474" w:rsidRPr="00B24474">
        <w:t xml:space="preserve">f highest degree in the graph is </w:t>
      </w:r>
      <m:oMath>
        <m:r>
          <w:rPr>
            <w:rFonts w:ascii="Cambria Math" w:hAnsi="Cambria Math"/>
          </w:rPr>
          <m:t>|N(x)| = 1</m:t>
        </m:r>
      </m:oMath>
      <w:r w:rsidR="00B24474" w:rsidRPr="00B24474">
        <w:t xml:space="preserve"> then the solution is trivial.</w:t>
      </w:r>
    </w:p>
    <w:p w14:paraId="5FA74413" w14:textId="77777777" w:rsidR="003A1C9D" w:rsidRDefault="00B24474" w:rsidP="00AA2872">
      <w:r w:rsidRPr="00B24474">
        <w:t xml:space="preserve">Running time of this algorithm is going to be </w:t>
      </w:r>
    </w:p>
    <w:p w14:paraId="2EEB707C" w14:textId="77777777" w:rsidR="003A4BBD" w:rsidRPr="003A1C9D" w:rsidRDefault="003A4BBD" w:rsidP="00AA2872"/>
    <w:p w14:paraId="194707E3" w14:textId="77777777" w:rsidR="00B24474" w:rsidRPr="003A4BBD" w:rsidRDefault="003A1C9D" w:rsidP="00AA2872">
      <w:pPr>
        <w:rPr>
          <w:rFonts w:ascii="Times New Roman" w:hAnsi="Times New Roman" w:cs="Times New Roman"/>
        </w:rPr>
      </w:pPr>
      <m:oMathPara>
        <m:oMath>
          <m:r>
            <m:rPr>
              <m:sty m:val="p"/>
            </m:rPr>
            <w:rPr>
              <w:rFonts w:ascii="Cambria Math" w:hAnsi="Cambria Math"/>
            </w:rPr>
            <m:t>(</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nodes</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search</m:t>
          </m:r>
          <m:r>
            <m:rPr>
              <m:sty m:val="p"/>
            </m:rPr>
            <w:rPr>
              <w:rFonts w:ascii="Cambria Math" w:hAnsi="Cambria Math"/>
            </w:rPr>
            <m:t xml:space="preserve"> </m:t>
          </m:r>
          <m:r>
            <w:rPr>
              <w:rFonts w:ascii="Cambria Math" w:hAnsi="Cambria Math"/>
            </w:rPr>
            <m:t>tree</m:t>
          </m:r>
          <m:r>
            <m:rPr>
              <m:sty m:val="p"/>
            </m:rPr>
            <w:rPr>
              <w:rFonts w:ascii="Cambria Math" w:hAnsi="Cambria Math"/>
            </w:rPr>
            <m:t>)*(</m:t>
          </m:r>
          <m:r>
            <w:rPr>
              <w:rFonts w:ascii="Cambria Math" w:hAnsi="Cambria Math"/>
            </w:rPr>
            <m:t>time</m:t>
          </m:r>
          <m:r>
            <m:rPr>
              <m:sty m:val="p"/>
            </m:rPr>
            <w:rPr>
              <w:rFonts w:ascii="Cambria Math" w:hAnsi="Cambria Math"/>
            </w:rPr>
            <m:t xml:space="preserve"> </m:t>
          </m:r>
          <m:r>
            <w:rPr>
              <w:rFonts w:ascii="Cambria Math" w:hAnsi="Cambria Math"/>
            </w:rPr>
            <m:t>taken</m:t>
          </m:r>
          <m:r>
            <m:rPr>
              <m:sty m:val="p"/>
            </m:rPr>
            <w:rPr>
              <w:rFonts w:ascii="Cambria Math" w:hAnsi="Cambria Math"/>
            </w:rPr>
            <m:t xml:space="preserve"> </m:t>
          </m:r>
          <m:r>
            <w:rPr>
              <w:rFonts w:ascii="Cambria Math" w:hAnsi="Cambria Math"/>
            </w:rPr>
            <m:t>by</m:t>
          </m:r>
          <m:r>
            <m:rPr>
              <m:sty m:val="p"/>
            </m:rPr>
            <w:rPr>
              <w:rFonts w:ascii="Cambria Math" w:hAnsi="Cambria Math"/>
            </w:rPr>
            <m:t xml:space="preserve"> </m:t>
          </m:r>
          <m:r>
            <w:rPr>
              <w:rFonts w:ascii="Cambria Math" w:hAnsi="Cambria Math"/>
            </w:rPr>
            <m:t>each</m:t>
          </m:r>
          <m:r>
            <m:rPr>
              <m:sty m:val="p"/>
            </m:rPr>
            <w:rPr>
              <w:rFonts w:ascii="Cambria Math" w:hAnsi="Cambria Math"/>
            </w:rPr>
            <m:t xml:space="preserve"> </m:t>
          </m:r>
          <m:r>
            <w:rPr>
              <w:rFonts w:ascii="Cambria Math" w:hAnsi="Cambria Math"/>
            </w:rPr>
            <m:t>node</m:t>
          </m:r>
          <m:r>
            <m:rPr>
              <m:sty m:val="p"/>
            </m:rPr>
            <w:rPr>
              <w:rFonts w:ascii="Cambria Math" w:hAnsi="Cambria Math"/>
            </w:rPr>
            <m:t>).</m:t>
          </m:r>
        </m:oMath>
      </m:oMathPara>
    </w:p>
    <w:p w14:paraId="550643D7" w14:textId="77777777" w:rsidR="003A4BBD" w:rsidRPr="00B24474" w:rsidRDefault="003A4BBD" w:rsidP="00AA2872"/>
    <w:p w14:paraId="6C6567AB" w14:textId="7F579E4E" w:rsidR="00B24474" w:rsidRDefault="005A7AD4" w:rsidP="00AA2872">
      <w:r>
        <w:t>Time</w:t>
      </w:r>
      <w:r w:rsidR="00B24474" w:rsidRPr="00B24474">
        <w:t xml:space="preserve"> taken by each node is </w:t>
      </w:r>
      <m:oMath>
        <m:sSup>
          <m:sSupPr>
            <m:ctrlPr>
              <w:rPr>
                <w:rFonts w:ascii="Cambria Math" w:hAnsi="Cambria Math"/>
                <w:i/>
              </w:rPr>
            </m:ctrlPr>
          </m:sSupPr>
          <m:e>
            <m:r>
              <w:rPr>
                <w:rFonts w:ascii="Cambria Math" w:hAnsi="Cambria Math"/>
              </w:rPr>
              <m:t>n</m:t>
            </m:r>
          </m:e>
          <m:sup>
            <m:r>
              <w:rPr>
                <w:rFonts w:ascii="Cambria Math" w:hAnsi="Cambria Math"/>
              </w:rPr>
              <m:t>O(1)</m:t>
            </m:r>
          </m:sup>
        </m:sSup>
      </m:oMath>
      <w:r w:rsidR="003A1C9D">
        <w:t>,</w:t>
      </w:r>
      <w:r w:rsidR="00B24474" w:rsidRPr="00B24474">
        <w:t xml:space="preserve"> and recursive formula </w:t>
      </w:r>
      <w:r>
        <w:t xml:space="preserve">can be applied </w:t>
      </w:r>
      <w:r w:rsidR="00B24474" w:rsidRPr="00B24474">
        <w:t>to bin</w:t>
      </w:r>
      <w:r w:rsidR="003A1C9D">
        <w:t>d number of leaves in a bounded search tree</w:t>
      </w:r>
      <w:r w:rsidR="00B24474" w:rsidRPr="00B24474">
        <w:t xml:space="preserve"> </w:t>
      </w:r>
      <w:r w:rsidR="001F468C">
        <w:t>with</w:t>
      </w:r>
      <w:r w:rsidR="007A760A">
        <w:t xml:space="preserve"> formula</w:t>
      </w:r>
      <w:r w:rsidR="00B24474" w:rsidRPr="00B24474">
        <w:t>:</w:t>
      </w:r>
    </w:p>
    <w:p w14:paraId="0946FFCA" w14:textId="77777777" w:rsidR="001F468C" w:rsidRPr="001F468C" w:rsidRDefault="001F468C" w:rsidP="00AA2872">
      <w:pPr>
        <w:rPr>
          <w:rFonts w:ascii="Times New Roman" w:hAnsi="Times New Roman" w:cs="Times New Roman"/>
          <w:lang w:val="de-DE"/>
        </w:rPr>
      </w:pPr>
      <m:oMathPara>
        <m:oMath>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k</m:t>
          </m:r>
          <m:r>
            <m:rPr>
              <m:sty m:val="p"/>
            </m:rPr>
            <w:rPr>
              <w:rStyle w:val="fontstyle11"/>
              <w:rFonts w:ascii="Cambria Math" w:hAnsi="Cambria Math"/>
              <w:lang w:val="de-DE"/>
            </w:rPr>
            <m:t>) =</m:t>
          </m:r>
          <m:d>
            <m:dPr>
              <m:begChr m:val="{"/>
              <m:endChr m:val=""/>
              <m:ctrlPr>
                <w:rPr>
                  <w:rStyle w:val="fontstyle01"/>
                  <w:rFonts w:ascii="Cambria Math" w:hAnsi="Cambria Math"/>
                  <w:i w:val="0"/>
                  <w:iCs w:val="0"/>
                  <w:lang w:val="de-DE"/>
                </w:rPr>
              </m:ctrlPr>
            </m:dPr>
            <m:e>
              <m:eqArr>
                <m:eqArrPr>
                  <m:ctrlPr>
                    <w:rPr>
                      <w:rStyle w:val="fontstyle01"/>
                      <w:rFonts w:ascii="Cambria Math" w:hAnsi="Cambria Math"/>
                      <w:i w:val="0"/>
                      <w:iCs w:val="0"/>
                      <w:lang w:val="de-DE"/>
                    </w:rPr>
                  </m:ctrlPr>
                </m:eqArrPr>
                <m:e>
                  <m:r>
                    <m:rPr>
                      <m:sty m:val="p"/>
                    </m:rPr>
                    <w:rPr>
                      <w:rStyle w:val="fontstyle11"/>
                      <w:rFonts w:ascii="Cambria Math" w:hAnsi="Cambria Math"/>
                      <w:lang w:val="de-DE"/>
                    </w:rPr>
                    <m:t xml:space="preserve">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1) +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2) </m:t>
                  </m:r>
                  <m:r>
                    <m:rPr>
                      <m:sty m:val="p"/>
                    </m:rPr>
                    <w:rPr>
                      <w:rStyle w:val="fontstyle41"/>
                      <w:rFonts w:ascii="Cambria Math" w:hAnsi="Cambria Math"/>
                      <w:lang w:val="de-DE"/>
                    </w:rPr>
                    <m:t xml:space="preserve">if </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2</m:t>
                  </m:r>
                  <m:r>
                    <m:rPr>
                      <m:sty m:val="p"/>
                    </m:rPr>
                    <w:rPr>
                      <w:rStyle w:val="fontstyle01"/>
                      <w:rFonts w:ascii="Cambria Math" w:hAnsi="Cambria Math"/>
                      <w:lang w:val="de-DE"/>
                    </w:rPr>
                    <m:t>,.</m:t>
                  </m:r>
                </m:e>
                <m:e>
                  <m:r>
                    <m:rPr>
                      <m:sty m:val="p"/>
                    </m:rPr>
                    <w:rPr>
                      <w:rStyle w:val="fontstyle11"/>
                      <w:rFonts w:ascii="Cambria Math" w:hAnsi="Cambria Math"/>
                      <w:lang w:val="de-DE"/>
                    </w:rPr>
                    <m:t xml:space="preserve">1 </m:t>
                  </m:r>
                  <m:r>
                    <m:rPr>
                      <m:sty m:val="p"/>
                    </m:rPr>
                    <w:rPr>
                      <w:rStyle w:val="fontstyle41"/>
                      <w:rFonts w:ascii="Cambria Math" w:hAnsi="Cambria Math"/>
                      <w:lang w:val="de-DE"/>
                    </w:rPr>
                    <m:t>otherwise</m:t>
                  </m:r>
                </m:e>
              </m:eqArr>
            </m:e>
          </m:d>
        </m:oMath>
      </m:oMathPara>
    </w:p>
    <w:p w14:paraId="03CF94D2" w14:textId="77777777" w:rsidR="00B24474" w:rsidRPr="001F468C" w:rsidRDefault="00B24474" w:rsidP="00AA2872">
      <w:pPr>
        <w:rPr>
          <w:lang w:val="de-DE"/>
        </w:rPr>
      </w:pPr>
    </w:p>
    <w:p w14:paraId="4D8CE4C0" w14:textId="2196F77D" w:rsidR="00B24474" w:rsidRPr="00B24474" w:rsidRDefault="001F468C" w:rsidP="00AA2872">
      <w:r>
        <w:t xml:space="preserve">Solving that recurrence yields upper bound of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6181</m:t>
            </m:r>
          </m:e>
          <m:sup>
            <m:r>
              <m:rPr>
                <m:sty m:val="p"/>
              </m:rPr>
              <w:rPr>
                <w:rStyle w:val="fontstyle01"/>
                <w:rFonts w:ascii="Cambria Math" w:hAnsi="Cambria Math"/>
              </w:rPr>
              <m:t>k</m:t>
            </m:r>
          </m:sup>
        </m:sSup>
      </m:oMath>
      <w:r w:rsidRPr="000D0106">
        <w:rPr>
          <w:rStyle w:val="fontstyle01"/>
          <w:rFonts w:ascii="Arial" w:hAnsi="Arial"/>
          <w:i w:val="0"/>
          <w:iCs w:val="0"/>
          <w:sz w:val="22"/>
          <w:szCs w:val="22"/>
        </w:rPr>
        <w:t>.</w:t>
      </w:r>
      <w:r w:rsidRPr="000D0106">
        <w:rPr>
          <w:rStyle w:val="fontstyle01"/>
          <w:rFonts w:ascii="Garamond" w:hAnsi="Garamond"/>
          <w:i w:val="0"/>
          <w:iCs w:val="0"/>
          <w:sz w:val="22"/>
          <w:szCs w:val="22"/>
        </w:rPr>
        <w:fldChar w:fldCharType="begin" w:fldLock="1"/>
      </w:r>
      <w:r w:rsidR="0081290A">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4","uris":["http://www.mendeley.com/documents/?uuid=27b61fc3-da57-384e-b11c-6f1aecbb2613"]}],"mendeley":{"formattedCitation":"[3, p. 54]","plainTextFormattedCitation":"[3, p. 54]","previouslyFormattedCitation":"[3, p. 54]"},"properties":{"noteIndex":0},"schema":"https://github.com/citation-style-language/schema/raw/master/csl-citation.json"}</w:instrText>
      </w:r>
      <w:r w:rsidRPr="000D0106">
        <w:rPr>
          <w:rStyle w:val="fontstyle01"/>
          <w:rFonts w:ascii="Garamond" w:hAnsi="Garamond"/>
          <w:i w:val="0"/>
          <w:iCs w:val="0"/>
          <w:sz w:val="22"/>
          <w:szCs w:val="22"/>
        </w:rPr>
        <w:fldChar w:fldCharType="separate"/>
      </w:r>
      <w:r w:rsidR="009F4584" w:rsidRPr="009F4584">
        <w:rPr>
          <w:rStyle w:val="fontstyle01"/>
          <w:rFonts w:ascii="Garamond" w:hAnsi="Garamond"/>
          <w:i w:val="0"/>
          <w:iCs w:val="0"/>
          <w:noProof/>
          <w:sz w:val="22"/>
          <w:szCs w:val="22"/>
        </w:rPr>
        <w:t>[3, p. 54]</w:t>
      </w:r>
      <w:r w:rsidRPr="000D0106">
        <w:rPr>
          <w:rStyle w:val="fontstyle01"/>
          <w:rFonts w:ascii="Garamond" w:hAnsi="Garamond"/>
          <w:i w:val="0"/>
          <w:iCs w:val="0"/>
          <w:sz w:val="22"/>
          <w:szCs w:val="22"/>
        </w:rPr>
        <w:fldChar w:fldCharType="end"/>
      </w:r>
    </w:p>
    <w:p w14:paraId="313076E3" w14:textId="77777777" w:rsidR="00B24474" w:rsidRPr="00B24474" w:rsidRDefault="00B24474" w:rsidP="00AA2872"/>
    <w:p w14:paraId="2B4DB3D7" w14:textId="6762CE2D" w:rsidR="00B24474" w:rsidRDefault="00B24474" w:rsidP="00AA2872">
      <w:pPr>
        <w:rPr>
          <w:rStyle w:val="fontstyle01"/>
          <w:rFonts w:ascii="Garamond" w:hAnsi="Garamond"/>
          <w:i w:val="0"/>
          <w:iCs w:val="0"/>
          <w:sz w:val="22"/>
          <w:szCs w:val="22"/>
        </w:rPr>
      </w:pPr>
      <w:r w:rsidRPr="00B24474">
        <w:t>Using preprocessing methods described earlier, all vertices of degree 2 or less</w:t>
      </w:r>
      <w:r w:rsidR="005A7AD4">
        <w:t xml:space="preserve"> can be eliminated</w:t>
      </w:r>
      <w:r w:rsidRPr="00B24474">
        <w:t xml:space="preserve">, thus further improving </w:t>
      </w:r>
      <w:r w:rsidR="002D3074">
        <w:t xml:space="preserve">upper bound of branching </w:t>
      </w:r>
      <w:r w:rsidRPr="00B24474">
        <w:t xml:space="preserve"> to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4656</m:t>
            </m:r>
          </m:e>
          <m:sup>
            <m:r>
              <m:rPr>
                <m:sty m:val="p"/>
              </m:rPr>
              <w:rPr>
                <w:rStyle w:val="fontstyle01"/>
                <w:rFonts w:ascii="Cambria Math" w:hAnsi="Cambria Math"/>
              </w:rPr>
              <m:t>k</m:t>
            </m:r>
          </m:sup>
        </m:sSup>
      </m:oMath>
      <w:r w:rsidR="002D3074">
        <w:rPr>
          <w:rStyle w:val="fontstyle01"/>
          <w:rFonts w:ascii="Arial" w:hAnsi="Arial"/>
          <w:i w:val="0"/>
          <w:iCs w:val="0"/>
        </w:rPr>
        <w:t>.</w:t>
      </w:r>
      <w:r w:rsidR="002D3074" w:rsidRPr="000D0106">
        <w:rPr>
          <w:rStyle w:val="fontstyle01"/>
          <w:rFonts w:ascii="Garamond" w:hAnsi="Garamond"/>
          <w:i w:val="0"/>
          <w:iCs w:val="0"/>
          <w:sz w:val="22"/>
          <w:szCs w:val="22"/>
        </w:rPr>
        <w:fldChar w:fldCharType="begin" w:fldLock="1"/>
      </w:r>
      <w:r w:rsidR="0081290A">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5","uris":["http://www.mendeley.com/documents/?uuid=27b61fc3-da57-384e-b11c-6f1aecbb2613"]}],"mendeley":{"formattedCitation":"[3, p. 55]","plainTextFormattedCitation":"[3, p. 55]","previouslyFormattedCitation":"[3, p. 55]"},"properties":{"noteIndex":0},"schema":"https://github.com/citation-style-language/schema/raw/master/csl-citation.json"}</w:instrText>
      </w:r>
      <w:r w:rsidR="002D3074" w:rsidRPr="000D0106">
        <w:rPr>
          <w:rStyle w:val="fontstyle01"/>
          <w:rFonts w:ascii="Garamond" w:hAnsi="Garamond"/>
          <w:i w:val="0"/>
          <w:iCs w:val="0"/>
          <w:sz w:val="22"/>
          <w:szCs w:val="22"/>
        </w:rPr>
        <w:fldChar w:fldCharType="separate"/>
      </w:r>
      <w:r w:rsidR="009F4584" w:rsidRPr="009F4584">
        <w:rPr>
          <w:rStyle w:val="fontstyle01"/>
          <w:rFonts w:ascii="Garamond" w:hAnsi="Garamond"/>
          <w:i w:val="0"/>
          <w:iCs w:val="0"/>
          <w:noProof/>
          <w:sz w:val="22"/>
          <w:szCs w:val="22"/>
        </w:rPr>
        <w:t>[3, p. 55]</w:t>
      </w:r>
      <w:r w:rsidR="002D3074" w:rsidRPr="000D0106">
        <w:rPr>
          <w:rStyle w:val="fontstyle01"/>
          <w:rFonts w:ascii="Garamond" w:hAnsi="Garamond"/>
          <w:i w:val="0"/>
          <w:iCs w:val="0"/>
          <w:sz w:val="22"/>
          <w:szCs w:val="22"/>
        </w:rPr>
        <w:fldChar w:fldCharType="end"/>
      </w:r>
    </w:p>
    <w:p w14:paraId="2CA5510F" w14:textId="5E246322" w:rsidR="00BF77E4" w:rsidRDefault="00BF77E4" w:rsidP="00BF77E4">
      <w:pPr>
        <w:pStyle w:val="Heading3"/>
      </w:pPr>
      <w:r>
        <w:t>Bounding</w:t>
      </w:r>
    </w:p>
    <w:p w14:paraId="3FAB3683" w14:textId="732BA6FE" w:rsidR="00BF77E4" w:rsidRPr="000D0106" w:rsidRDefault="00BF77E4" w:rsidP="00D93479">
      <w:pPr>
        <w:ind w:firstLine="720"/>
      </w:pPr>
      <w:r>
        <w:t xml:space="preserve">Branch method can be bound by calculating a minimum bound for a given branch and comparing it to the parameter. If minimum bound is bigger than the parameter, branch is rejected, </w:t>
      </w:r>
      <w:r w:rsidR="00D93479">
        <w:t xml:space="preserve">and pursued further otherwise. </w:t>
      </w:r>
    </w:p>
    <w:p w14:paraId="5EF8FC9F" w14:textId="6084D737" w:rsidR="00B24474" w:rsidRPr="00B24474" w:rsidRDefault="00B24474" w:rsidP="00AA2872">
      <w:pPr>
        <w:pStyle w:val="Heading2"/>
        <w:rPr>
          <w:rFonts w:ascii="Times New Roman" w:hAnsi="Times New Roman" w:cs="Times New Roman"/>
          <w:b/>
          <w:bCs/>
          <w:sz w:val="27"/>
          <w:szCs w:val="27"/>
        </w:rPr>
      </w:pPr>
      <w:bookmarkStart w:id="10" w:name="_Toc7548015"/>
      <w:r w:rsidRPr="00B24474">
        <w:t>Vertex Cover Above LP</w:t>
      </w:r>
      <w:bookmarkEnd w:id="10"/>
    </w:p>
    <w:p w14:paraId="11003E79" w14:textId="09DA94F9" w:rsidR="00B24474" w:rsidRDefault="00B24474" w:rsidP="00AA2872">
      <w:r w:rsidRPr="00B24474">
        <w:t xml:space="preserve">“If the minimum value of linear programming formulation of VC problem </w:t>
      </w:r>
      <m:oMath>
        <m:r>
          <w:rPr>
            <w:rFonts w:ascii="Cambria Math" w:hAnsi="Cambria Math"/>
          </w:rPr>
          <m:t>LPVC(G)</m:t>
        </m:r>
      </m:oMath>
      <w:r w:rsidRPr="00B24474">
        <w:t xml:space="preserve"> is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then the size of a minimum vertex cover is at least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This leads to the following parameterization of Vertex Cover, which </w:t>
      </w:r>
      <w:r w:rsidR="005A7AD4">
        <w:t xml:space="preserve">is called </w:t>
      </w:r>
      <m:oMath>
        <m:r>
          <w:rPr>
            <w:rFonts w:ascii="Cambria Math" w:hAnsi="Cambria Math"/>
          </w:rPr>
          <m:t>Vertex Cover Above LP</m:t>
        </m:r>
      </m:oMath>
      <w:r w:rsidRPr="00B24474">
        <w:t xml:space="preserve">: Given a graph </w:t>
      </w:r>
      <m:oMath>
        <m:r>
          <w:rPr>
            <w:rFonts w:ascii="Cambria Math" w:hAnsi="Cambria Math"/>
          </w:rPr>
          <m:t>G</m:t>
        </m:r>
      </m:oMath>
      <w:r w:rsidRPr="00B24474">
        <w:t xml:space="preserve"> and an integer </w:t>
      </w:r>
      <m:oMath>
        <m:r>
          <w:rPr>
            <w:rFonts w:ascii="Cambria Math" w:hAnsi="Cambria Math"/>
          </w:rPr>
          <m:t>k</m:t>
        </m:r>
      </m:oMath>
      <w:r w:rsidRPr="00B24474">
        <w:t xml:space="preserve">, </w:t>
      </w:r>
      <w:r w:rsidR="00A32F2A">
        <w:t xml:space="preserve">is there a </w:t>
      </w:r>
      <w:r w:rsidRPr="00B24474">
        <w:t xml:space="preserve">vertex cover of </w:t>
      </w:r>
      <m:oMath>
        <m:r>
          <w:rPr>
            <w:rFonts w:ascii="Cambria Math" w:hAnsi="Cambria Math"/>
          </w:rPr>
          <m:t>G</m:t>
        </m:r>
      </m:oMath>
      <w:r w:rsidRPr="00B24474">
        <w:t xml:space="preserve"> of size at most </w:t>
      </w:r>
      <m:oMath>
        <m:r>
          <w:rPr>
            <w:rFonts w:ascii="Cambria Math" w:hAnsi="Cambria Math"/>
          </w:rPr>
          <m:t>k</m:t>
        </m:r>
      </m:oMath>
      <w:r w:rsidRPr="00B24474">
        <w:t xml:space="preserve">, but instead of seeking an FPT algorithm parameterized by </w:t>
      </w:r>
      <m:oMath>
        <m:r>
          <w:rPr>
            <w:rFonts w:ascii="Cambria Math" w:hAnsi="Cambria Math"/>
          </w:rPr>
          <m:t>k</m:t>
        </m:r>
      </m:oMath>
      <w:r w:rsidRPr="00B24474">
        <w:t xml:space="preserve"> as for Vertex Cover, the parameter now is </w:t>
      </w:r>
      <m:oMath>
        <m:r>
          <w:rPr>
            <w:rFonts w:ascii="Cambria Math" w:hAnsi="Cambria Math"/>
          </w:rPr>
          <m:t>k - vc</m:t>
        </m:r>
        <m:r>
          <w:rPr>
            <w:rFonts w:ascii="Cambria Math" w:hAnsi="Cambria Math" w:cs="Cambria Math"/>
          </w:rPr>
          <m:t>*</m:t>
        </m:r>
        <m:r>
          <w:rPr>
            <w:rFonts w:ascii="Cambria Math" w:hAnsi="Cambria Math"/>
          </w:rPr>
          <m:t>(G)</m:t>
        </m:r>
      </m:oMath>
      <w:r w:rsidRPr="00B24474">
        <w:t>.”</w:t>
      </w:r>
      <w:r w:rsidR="000D0106">
        <w:rPr>
          <w:rFonts w:ascii="Times New Roman" w:hAnsi="Times New Roman" w:cs="Times New Roman"/>
        </w:rPr>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r w:rsidR="005A7AD4">
        <w:t>.</w:t>
      </w:r>
    </w:p>
    <w:p w14:paraId="51697236" w14:textId="77777777" w:rsidR="000D0106" w:rsidRPr="000D0106" w:rsidRDefault="000D0106" w:rsidP="00AA2872"/>
    <w:p w14:paraId="554F5BAE" w14:textId="2820FDC2" w:rsidR="00B24474" w:rsidRPr="00B24474" w:rsidRDefault="00B24474" w:rsidP="00AA2872">
      <w:pPr>
        <w:rPr>
          <w:rFonts w:ascii="Times New Roman" w:hAnsi="Times New Roman" w:cs="Times New Roman"/>
        </w:rPr>
      </w:pPr>
      <w:r w:rsidRPr="00B24474">
        <w:t xml:space="preserve">This approach to defining parameter is called </w:t>
      </w:r>
      <w:r w:rsidRPr="00B24474">
        <w:rPr>
          <w:i/>
          <w:iCs/>
        </w:rPr>
        <w:t>above guarantee parametrization</w:t>
      </w:r>
      <w:r w:rsidRPr="00B24474">
        <w:t xml:space="preserve"> </w:t>
      </w:r>
      <w:r w:rsidR="00A32F2A">
        <w:t>–</w:t>
      </w:r>
      <w:r w:rsidRPr="00B24474">
        <w:t xml:space="preserve"> </w:t>
      </w:r>
      <w:r w:rsidR="00A32F2A">
        <w:t>in this case, an</w:t>
      </w:r>
      <w:r w:rsidRPr="00B24474">
        <w:t xml:space="preserve"> algorithm that has running time of </w:t>
      </w:r>
      <m:oMath>
        <m:r>
          <w:rPr>
            <w:rFonts w:ascii="Cambria Math" w:hAnsi="Cambria Math"/>
          </w:rPr>
          <m:t>f(k - vc</m:t>
        </m:r>
        <m:r>
          <w:rPr>
            <w:rFonts w:ascii="Cambria Math" w:hAnsi="Cambria Math" w:cs="Cambria Math"/>
          </w:rPr>
          <m:t>*</m:t>
        </m:r>
        <m:r>
          <w:rPr>
            <w:rFonts w:ascii="Cambria Math" w:hAnsi="Cambria Math"/>
          </w:rPr>
          <m:t xml:space="preserve">(G)) · </m:t>
        </m:r>
        <m:sSup>
          <m:sSupPr>
            <m:ctrlPr>
              <w:rPr>
                <w:rFonts w:ascii="Cambria Math" w:hAnsi="Cambria Math"/>
                <w:i/>
              </w:rPr>
            </m:ctrlPr>
          </m:sSupPr>
          <m:e>
            <m:r>
              <w:rPr>
                <w:rFonts w:ascii="Cambria Math" w:hAnsi="Cambria Math"/>
              </w:rPr>
              <m:t>n</m:t>
            </m:r>
          </m:e>
          <m:sup>
            <m:r>
              <w:rPr>
                <w:rFonts w:ascii="Cambria Math" w:hAnsi="Cambria Math"/>
              </w:rPr>
              <m:t>O(1)</m:t>
            </m:r>
          </m:sup>
        </m:sSup>
      </m:oMath>
      <w:r w:rsidRPr="00B24474">
        <w:t xml:space="preserve">. In other words, lower bound </w:t>
      </w:r>
      <w:r w:rsidR="00A32F2A">
        <w:t xml:space="preserve">is found </w:t>
      </w:r>
      <w:r w:rsidRPr="00B24474">
        <w:t xml:space="preserve">for the solution size (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 and instead of parametrizing purely by </w:t>
      </w:r>
      <m:oMath>
        <m:r>
          <w:rPr>
            <w:rFonts w:ascii="Cambria Math" w:hAnsi="Cambria Math"/>
          </w:rPr>
          <m:t>k</m:t>
        </m:r>
      </m:oMath>
      <w:r w:rsidRPr="00B24474">
        <w:t xml:space="preserve">, try to parametrize by </w:t>
      </w:r>
      <m:oMath>
        <m:r>
          <w:rPr>
            <w:rFonts w:ascii="Cambria Math" w:hAnsi="Cambria Math"/>
          </w:rPr>
          <m:t>k - vc</m:t>
        </m:r>
        <m:r>
          <w:rPr>
            <w:rFonts w:ascii="Cambria Math" w:hAnsi="Cambria Math" w:cs="Cambria Math"/>
          </w:rPr>
          <m:t>*</m:t>
        </m:r>
        <m:r>
          <w:rPr>
            <w:rFonts w:ascii="Cambria Math" w:hAnsi="Cambria Math"/>
          </w:rPr>
          <m:t>(G)</m:t>
        </m:r>
      </m:oMath>
      <w:r w:rsidRPr="00B24474">
        <w:t xml:space="preserve">.This approach makes sense for large </w:t>
      </w:r>
      <m:oMath>
        <m:r>
          <w:rPr>
            <w:rFonts w:ascii="Cambria Math" w:hAnsi="Cambria Math"/>
          </w:rPr>
          <m:t>k</m:t>
        </m:r>
      </m:oMath>
      <w:r w:rsidRPr="00B24474">
        <w:t xml:space="preserve">, since then algorithms parametrized purely by </w:t>
      </w:r>
      <m:oMath>
        <m:r>
          <w:rPr>
            <w:rFonts w:ascii="Cambria Math" w:hAnsi="Cambria Math"/>
          </w:rPr>
          <m:t>k</m:t>
        </m:r>
      </m:oMath>
      <w:r w:rsidRPr="00B24474">
        <w:t xml:space="preserve"> would still have long running time.</w:t>
      </w:r>
    </w:p>
    <w:p w14:paraId="607D08C9" w14:textId="584AE2FA" w:rsidR="00B24474" w:rsidRPr="00B24474" w:rsidRDefault="00B24474" w:rsidP="00AA2872">
      <w:pPr>
        <w:rPr>
          <w:rFonts w:ascii="Times New Roman" w:hAnsi="Times New Roman" w:cs="Times New Roman"/>
        </w:rPr>
      </w:pPr>
      <w:r w:rsidRPr="00B24474">
        <w:t xml:space="preserve">In description for this algorithm, by </w:t>
      </w:r>
      <w:r w:rsidRPr="00B24474">
        <w:rPr>
          <w:i/>
          <w:iCs/>
        </w:rPr>
        <w:t xml:space="preserve">optimum </w:t>
      </w:r>
      <w:r w:rsidR="001C5BE9" w:rsidRPr="00B24474">
        <w:rPr>
          <w:i/>
          <w:iCs/>
        </w:rPr>
        <w:t xml:space="preserve">solution </w:t>
      </w:r>
      <w:r w:rsidR="001C5BE9" w:rsidRPr="00B24474">
        <w:t>to</w:t>
      </w:r>
      <w:r w:rsidRPr="00B24474">
        <w:t xml:space="preserve"> </w:t>
      </w:r>
      <m:oMath>
        <m:r>
          <w:rPr>
            <w:rFonts w:ascii="Cambria Math" w:hAnsi="Cambria Math"/>
          </w:rPr>
          <m:t>LPVC(G)</m:t>
        </m:r>
      </m:oMath>
      <w:r w:rsidRPr="00B24474">
        <w:t xml:space="preserve"> we mean a feasible solution that minimizes the objective function (analogously to minimizing </w:t>
      </w:r>
      <m:oMath>
        <m:r>
          <w:rPr>
            <w:rFonts w:ascii="Cambria Math" w:hAnsi="Cambria Math"/>
          </w:rPr>
          <m:t>k</m:t>
        </m:r>
      </m:oMath>
      <w:r w:rsidRPr="00B24474">
        <w:t xml:space="preserve"> in VC)</w:t>
      </w:r>
      <w:r w:rsidR="0044608E">
        <w:fldChar w:fldCharType="begin" w:fldLock="1"/>
      </w:r>
      <w:r w:rsidR="0081290A">
        <w:instrText>ADDIN CSL_CITATION {"citationItems":[{"id":"ITEM-1","itemData":{"ISBN":"1420011073","abstract":"Front Cover -- Contents -- Preface -- Editors -- Contributors -- SECTION I -- Basic Concepts and Algorithms -- CHAPTER 1 -- Basic Concepts in Graph Theory and Algorithms -- CHAPTER 2 -- Basic Graph Algorithms -- CHAPTER 3 -- Depth-First Search and Applications -- SECTION II -- Flows in Networks -- CHAPTER 4 -- Maximum Flow Problem -- CHAPTER 5 -- Minimum Cost Flow Problem -- CHAPTER 6 -- Multicommodity Flows -- SECTION III -- Algebraic Graph Theory -- CHAPTER 7 -- Graphs and Vector Spaces -- CHAPTER 8 -- Incidence, Cut, and Circuit Matrices of a Graph -- CHAPTER 9 -- Adjacency Matrix and Signal Flow Graphs -- CHAPTER 10 -- Adjacency Spectrum and the Laplacian Spectrum of a Graph -- CHAPTER 11 -- Resistance Networks, Random Walks, and Network Theorems -- SECTION IV -- Structural Graph Theory -- CHAPTER 12 -- Connectivity -- CHAPTER 13 -- Connectivity Algorithms -- CHAPTER 14 -- Graph Connectivity Augmentation -- CHAPTER 15 -- Matchings -- CHAPTER 16 -- Matching Algorithms -- CHAPTER 17 -- Stable Marriage Problem -- CHAPTER 18 -- Domination in Graphs -- CHAPTER 19 -- Graph Colorings -- SECTION V -- Planar Graphs -- CHAPTER 20 -- Planarity and Duality -- CHAPTER 21 -- Edge Addition Planarity Testing Algorithm -- CHAPTER 22 -- Planarity Testing Based on PC-Trees -- CHAPTER 23 -- Graph Drawing -- SECTION VI -- Interconnection Networks -- CHAPTER 24 -- Introduction to Interconnection Networks -- CHAPTER 25 -- Cayley Graphs -- CHAPTER 26 -- Graph Embedding and Interconnection Networks -- SECTION VII -- Special Graphs -- CHAPTER 27 -- Program Graphs -- CHAPTER 28 -- Perfect Graphs -- CHAPTER 29 -- Tree-Structured Graphs -- SECTION VIII -- Partitioning -- CHAPTER 30 -- Graph and Hypergraph Partitioning -- SECTION IX -- Matroids -- CHAPTER 31 -- Matroids -- CHAPTER 32 -- Hybrid Analysis and Combinatorial Optimization. SECTION X -- Probabilistic Methods, Random Graph Models, and Randomized Algorithms -- CHAPTER 33 -- Probabilistic Arguments in Combinatorics -- CHAPTER 34 -- Random Models and Analyses for Chemical Graphs -- CHAPTER 35 -- Randomized Graph Algorithms: Techniques and Analysis -- SECTION XI -- Coping with NP-Completeness -- CHAPTER 36 -- General Techniques for Combinatorial Approximation -- CHAPTER 37 -- &lt;U+0066&gt;-Approximation Schemes for the Constrained Shortest Path Problem -- CHAPTER 38 -- Constrained Shortest Path Problem: Lagrangian Relaxation-Based Algorithmic Approaches -- CHAPTER 39 -- Algorithms for Finding Disjoint Paths with QoS Constraints …","author":[{"dropping-particle":"","family":"Thulasiraman","given":"K.","non-dropping-particle":"","parse-names":false,"suffix":""},{"dropping-particle":"","family":"Arumugam","given":"S.","non-dropping-particle":"","parse-names":false,"suffix":""},{"dropping-particle":"","family":"Brandsta</w:instrText>
      </w:r>
      <w:r w:rsidR="0081290A">
        <w:rPr>
          <w:rFonts w:ascii="Times New Roman" w:hAnsi="Times New Roman" w:cs="Times New Roman"/>
        </w:rPr>
        <w:instrText>̈</w:instrText>
      </w:r>
      <w:r w:rsidR="0081290A">
        <w:instrText>dt","given":"Andreas","non-dropping-particle":"","parse-names":false,"suffix":""},{"dropping-particle":"","family":"Nishizeki","given":"T. (Takao)","non-dropping-particle":"","parse-names":false,"suffix":""}],"id":"ITEM-1","issued":{"date-parts":[["0"]]},"number-of-pages":"1195","title":"Handbook of graph theory, combinatorial optimization, and algorithms","type":"book"},"uris":["http://www.mendeley.com/documents/?uuid=033126ce-8bc8-3af1-a17e-f48e56f130b8"]}],"mendeley":{"formattedCitation":"[13]","plainTextFormattedCitation":"[13]","previouslyFormattedCitation":"[13]"},"properties":{"noteIndex":0},"schema":"https://github.com/citation-style-language/schema/raw/master/csl-citation.json"}</w:instrText>
      </w:r>
      <w:r w:rsidR="0044608E">
        <w:fldChar w:fldCharType="separate"/>
      </w:r>
      <w:r w:rsidR="009F4584" w:rsidRPr="009F4584">
        <w:rPr>
          <w:noProof/>
        </w:rPr>
        <w:t>[13]</w:t>
      </w:r>
      <w:r w:rsidR="0044608E">
        <w:fldChar w:fldCharType="end"/>
      </w:r>
      <w:r w:rsidRPr="00B24474">
        <w:t>.</w:t>
      </w:r>
    </w:p>
    <w:p w14:paraId="37C6FA69" w14:textId="77777777" w:rsidR="00EC67BD" w:rsidRDefault="00EC67BD" w:rsidP="00AA2872"/>
    <w:p w14:paraId="71B493C4" w14:textId="7FC6EF9E" w:rsidR="006A0FC4" w:rsidRDefault="006A0FC4" w:rsidP="00AA2872">
      <w:pPr>
        <w:pStyle w:val="Heading3"/>
      </w:pPr>
      <w:r>
        <w:t>Above Guarantee Vertex Cover</w:t>
      </w:r>
    </w:p>
    <w:p w14:paraId="67815D7E" w14:textId="55604CF6" w:rsidR="005909EF" w:rsidRDefault="006A0FC4" w:rsidP="00AA2872">
      <w:r w:rsidRPr="009F4584">
        <w:t>Lokshtanov et al.</w:t>
      </w:r>
      <w:r>
        <w:fldChar w:fldCharType="begin" w:fldLock="1"/>
      </w:r>
      <w:r w:rsidR="0081290A">
        <w:instrText xml:space="preserve">ADDIN CSL_CITATION {"citationItems":[{"id":"ITEM-1","itemData":{"DOI":"10.1145/2566616","ISSN":"15496333","PMID":"1452761","abstract":"We investigate the parameterized complexity of Vertex Cover parameterized by the difference between the size of the optimal solution and the value of the linear programming (LP) relaxation of the problem. By carefully analyzing the change in the LP value in the branching steps, we argue that combining previously known preprocessing rules with the most straightforward branching algorithm yields an $O^*((2.618)^k)$ algorithm for the problem. Here $k$ is the excess of the vertex cover size over the LP optimum, and we write $O^*(f(k))$ for a time complexity of the form $O(f(k)n^{O(1)})$, where $f (k)$ grows exponentially with $k$. We proceed to show that a more sophisticated branching algorithm achieves a runtime of $O^*(2.3146^k)$. Following this, using known and new reductions, we give $O^*(2.3146^k)$ algorithms for the parameterized versions of Above Guarantee Vertex Cover, Odd Cycle Transversal, Split Vertex Deletion and Almost 2-SAT, and an $O^*(1.5214^k)$ algorithm for Ko\\\"nig Vertex Deletion, Vertex Cover Param by OCT and Vertex Cover Param by KVD. These algorithms significantly improve the best known bounds for these problems. The most notable improvement is the new bound for Odd Cycle Transversal - this is the first algorithm which beats the dependence on $k$ of the seminal $O^*(3^k)$ algorithm of Reed, Smith and Vetta. Finally, using our algorithm, we obtain a kernel for the standard parameterization of Vertex Cover with at most $2k - c \\log k$ vertices. Our kernel is simpler than previously known kernels achieving the same size bound.","author":[{"dropping-particle":"","family":"Lokshtanov","given":"Daniel","non-dropping-particle":"","parse-names":false,"suffix":""},{"dropping-particle":"","family":"Narayanaswamy","given":"N S","non-dropping-particle":"","parse-names":false,"suffix":""},{"dropping-particle":"","family":"Raman","given":"Venkatesh","non-dropping-particle":"","parse-names":false,"suffix":""},{"dropping-particle":"","family":"Ramanujan","given":"M S","non-dropping-particle":"","parse-names":false,"suffix":""},{"dropping-particle":"","family":"Saurabh","given":"Saket","non-dropping-particle":"","parse-names":false,"suffix":""}],"container-title":"Arxiv preprint arXiv:1203.0833","id":"ITEM-1","issued":{"date-parts":[["2012"]]},"page":"1-38","title":"Faster Parameterized Algorithms using Linear Programming </w:instrText>
      </w:r>
      <w:r w:rsidR="0081290A">
        <w:rPr>
          <w:rFonts w:ascii="Cambria Math" w:hAnsi="Cambria Math" w:cs="Cambria Math"/>
        </w:rPr>
        <w:instrText>∗</w:instrText>
      </w:r>
      <w:r w:rsidR="0081290A">
        <w:instrText>","type":"article-journal"},"uris":["http://www.mendeley.com/documents/?uuid=4a9871a6-2479-3f1e-8d83-423b3f29694a"]}],"mendeley":{"formattedCitation":"[14]","plainTextFormattedCitation":"[14]","previouslyFormattedCitation":"[14]"},"properties":{"noteIndex":0},"schema":"https://github.com/citation-style-language/schema/raw/master/csl-citation.json"}</w:instrText>
      </w:r>
      <w:r>
        <w:fldChar w:fldCharType="separate"/>
      </w:r>
      <w:r w:rsidR="009F4584" w:rsidRPr="009F4584">
        <w:rPr>
          <w:noProof/>
        </w:rPr>
        <w:t>[14]</w:t>
      </w:r>
      <w:r>
        <w:fldChar w:fldCharType="end"/>
      </w:r>
      <w:r w:rsidRPr="009F4584">
        <w:t xml:space="preserve"> provide </w:t>
      </w:r>
      <m:oMath>
        <m:r>
          <w:rPr>
            <w:rFonts w:ascii="Cambria Math" w:hAnsi="Cambria Math"/>
          </w:rPr>
          <m:t xml:space="preserve">Above Guarantee Vertex Cover </m:t>
        </m:r>
      </m:oMath>
      <w:r w:rsidRPr="009F4584">
        <w:t xml:space="preserve">in time </w:t>
      </w:r>
      <m:oMath>
        <m:sSup>
          <m:sSupPr>
            <m:ctrlPr>
              <w:rPr>
                <w:rFonts w:ascii="Cambria Math" w:hAnsi="Cambria Math"/>
                <w:i/>
              </w:rPr>
            </m:ctrlPr>
          </m:sSupPr>
          <m:e>
            <m:r>
              <w:rPr>
                <w:rFonts w:ascii="Cambria Math" w:hAnsi="Cambria Math"/>
              </w:rPr>
              <m:t>2.31</m:t>
            </m:r>
          </m:e>
          <m:sup>
            <m:r>
              <w:rPr>
                <w:rFonts w:ascii="Cambria Math" w:hAnsi="Cambria Math"/>
              </w:rPr>
              <m:t>k</m:t>
            </m:r>
          </m:sup>
        </m:sSup>
      </m:oMath>
      <w:r w:rsidRPr="009F4584">
        <w:t xml:space="preserve">, where k is size of solution minus size of maximum matching in </w:t>
      </w:r>
      <m:oMath>
        <m:r>
          <w:rPr>
            <w:rFonts w:ascii="Cambria Math" w:hAnsi="Cambria Math"/>
          </w:rPr>
          <m:t>G</m:t>
        </m:r>
      </m:oMath>
      <w:r w:rsidRPr="009F4584">
        <w:t xml:space="preserve">. </w:t>
      </w:r>
      <w:r>
        <w:t xml:space="preserve">It is a feasible method for instance, where solution size is large, but maximal matching size is large as well.   </w:t>
      </w:r>
    </w:p>
    <w:p w14:paraId="55ACB864" w14:textId="77777777" w:rsidR="000B0F32" w:rsidRDefault="000B0F32" w:rsidP="000B0F32">
      <w:pPr>
        <w:pStyle w:val="Heading2"/>
      </w:pPr>
      <w:bookmarkStart w:id="11" w:name="_Toc7548016"/>
      <w:r>
        <w:t>Interleaving</w:t>
      </w:r>
      <w:bookmarkEnd w:id="11"/>
    </w:p>
    <w:p w14:paraId="5E2AA82C" w14:textId="58DCA5D9" w:rsidR="000B0F32" w:rsidRPr="00084670" w:rsidRDefault="000B0F32" w:rsidP="00AF12AB">
      <w:r>
        <w:t>Up until now, kernelizations were analysed independently. However, as decomposition proceeds, additional reductions can be often realized by re-application of previous preprocessing methods</w:t>
      </w:r>
      <w:r>
        <w:fldChar w:fldCharType="begin" w:fldLock="1"/>
      </w:r>
      <w:r w:rsidR="00EC7B5E">
        <w:instrText>ADDIN CSL_CITATION {"citationItems":[{"id":"ITEM-1","itemData":{"DOI":"http://dx.doi.org/10.1016/S0020-0190(00)00004-1","ISSN":"0020-0190","abstract":"A fixed-parameter-tractable algorithm, or FPT algorithm for short, gets an instance (I,k) as its input and has to decide whether (I,k)</w:instrText>
      </w:r>
      <w:r w:rsidR="00EC7B5E">
        <w:rPr>
          <w:rFonts w:ascii="Cambria Math" w:hAnsi="Cambria Math" w:cs="Cambria Math"/>
        </w:rPr>
        <w:instrText>∈</w:instrText>
      </w:r>
      <w:r w:rsidR="00EC7B5E">
        <w:instrText>L for some parameterized problem L. Many parameterized algorithms work in two stages: reduction to a problem kernel and bounded search tree. Their time complexity is then of the form O(p(|I|)+q(k)</w:instrText>
      </w:r>
      <w:r w:rsidR="00EC7B5E">
        <w:rPr>
          <w:rFonts w:cs="Garamond"/>
        </w:rPr>
        <w:instrText>ξ</w:instrText>
      </w:r>
      <w:r w:rsidR="00EC7B5E">
        <w:instrText>k), where q(k) is the size of the problem kernel. We show how to modify these algorithms to obtain time complexity O(p(|I|)+ξk), if q(k) is polynomial.","author":[{"dropping-particle":"","family":"Niedermeier","given":"Rolf","non-dropping-particle":"","parse-names":false,"suffix":""},{"dropping-particle":"","family":"Rossmanith","given":"Peter","non-dropping-particle":"","parse-names":false,"suffix":""}],"container-title":"Information Processing Letters","id":"ITEM-1","issue":"3–4","issued":{"date-parts":[["2000","2","29"]]},"page":"125-129","publisher":"Elsevier","title":"A general method to speed up fixed-parameter-tractable algorithms","type":"article-journal","volume":"73"},"uris":["http://www.mendeley.com/documents/?uuid=6d763efc-529f-3069-9211-5b8ab8b4338a"]}],"mendeley":{"formattedCitation":"[15]","plainTextFormattedCitation":"[15]","previouslyFormattedCitation":"[15]"},"properties":{"noteIndex":0},"schema":"https://github.com/citation-style-language/schema/raw/master/csl-citation.json"}</w:instrText>
      </w:r>
      <w:r>
        <w:fldChar w:fldCharType="separate"/>
      </w:r>
      <w:r w:rsidR="00EC7B5E" w:rsidRPr="00EC7B5E">
        <w:rPr>
          <w:noProof/>
        </w:rPr>
        <w:t>[15]</w:t>
      </w:r>
      <w:r>
        <w:fldChar w:fldCharType="end"/>
      </w:r>
      <w:r>
        <w:t xml:space="preserve">. In context of </w:t>
      </w:r>
      <w:r w:rsidR="00BE44B4">
        <w:t>FPT,</w:t>
      </w:r>
      <w:r>
        <w:t xml:space="preserve"> it is called </w:t>
      </w:r>
      <w:r>
        <w:rPr>
          <w:i/>
          <w:iCs/>
        </w:rPr>
        <w:t xml:space="preserve">interleaving. </w:t>
      </w:r>
      <w:r>
        <w:t xml:space="preserve">Because it has non-negligible computational overhead and gives variable effects for different types of graphs, it is not obvious how often it should be used </w:t>
      </w:r>
      <w:r>
        <w:fldChar w:fldCharType="begin" w:fldLock="1"/>
      </w:r>
      <w:r w:rsidR="00EC7B5E">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16]"},"properties":{"noteIndex":0},"schema":"https://github.com/citation-style-language/schema/raw/master/csl-citation.json"}</w:instrText>
      </w:r>
      <w:r>
        <w:fldChar w:fldCharType="separate"/>
      </w:r>
      <w:r w:rsidR="00EC7B5E" w:rsidRPr="00EC7B5E">
        <w:rPr>
          <w:noProof/>
        </w:rPr>
        <w:t>[16]</w:t>
      </w:r>
      <w:r>
        <w:fldChar w:fldCharType="end"/>
      </w:r>
      <w:r>
        <w:t>.</w:t>
      </w:r>
      <w:r w:rsidR="00BE44B4">
        <w:t xml:space="preserve"> In the implementation</w:t>
      </w:r>
      <w:r w:rsidR="00AF12AB">
        <w:t>, two versions of interleaving are implemented:</w:t>
      </w:r>
      <w:r w:rsidR="00BE44B4">
        <w:t xml:space="preserve"> ‘local’ </w:t>
      </w:r>
      <w:r w:rsidR="00AF12AB">
        <w:t xml:space="preserve">where, </w:t>
      </w:r>
      <w:r w:rsidR="00BE44B4">
        <w:t>only vertices neighbouring the one branched on are considered when applying preprocessing rules</w:t>
      </w:r>
      <w:r w:rsidR="00AF12AB">
        <w:t>, and ‘naïve’, where all vertices are iterated upon until the instance cannot be reduced anymore</w:t>
      </w:r>
      <w:r w:rsidR="00BE44B4">
        <w:t xml:space="preserve">. </w:t>
      </w:r>
    </w:p>
    <w:p w14:paraId="48F1D88A" w14:textId="149FA65D" w:rsidR="0064062A" w:rsidRDefault="0064062A" w:rsidP="0064062A">
      <w:pPr>
        <w:pStyle w:val="Heading2"/>
      </w:pPr>
      <w:bookmarkStart w:id="12" w:name="_Toc7548017"/>
      <w:r>
        <w:t>Non-standard vertex-degree based parametrizations of Vertex Cover</w:t>
      </w:r>
      <w:bookmarkEnd w:id="12"/>
    </w:p>
    <w:p w14:paraId="485EDF73" w14:textId="77777777" w:rsidR="00EC70FC" w:rsidRDefault="0064062A" w:rsidP="00EC70FC">
      <w:r>
        <w:tab/>
        <w:t xml:space="preserve">There is an alternative approach to </w:t>
      </w:r>
      <m:oMath>
        <m:r>
          <w:rPr>
            <w:rFonts w:ascii="Cambria Math" w:hAnsi="Cambria Math"/>
          </w:rPr>
          <m:t>V-C</m:t>
        </m:r>
      </m:oMath>
      <w:r>
        <w:t xml:space="preserve"> in case of large instances</w:t>
      </w:r>
      <w:r w:rsidR="00763A6A">
        <w:t xml:space="preserve">. If </w:t>
      </w:r>
      <w:r w:rsidR="00EC70FC">
        <w:t xml:space="preserve">a graph has </w:t>
      </w:r>
      <m:oMath>
        <m:r>
          <w:rPr>
            <w:rFonts w:ascii="Cambria Math" w:hAnsi="Cambria Math"/>
          </w:rPr>
          <m:t>m</m:t>
        </m:r>
      </m:oMath>
      <w:r w:rsidR="00EC70FC">
        <w:t xml:space="preserve"> edges and all degrees are bound from above by </w:t>
      </w:r>
      <m:oMath>
        <m:r>
          <w:rPr>
            <w:rFonts w:ascii="Cambria Math" w:hAnsi="Cambria Math"/>
          </w:rPr>
          <m:t>B</m:t>
        </m:r>
      </m:oMath>
      <w:r w:rsidR="00EC70FC">
        <w:t xml:space="preserve">, we know that vertex cover will be at least of cardinality </w:t>
      </w:r>
      <m:oMath>
        <m:r>
          <w:rPr>
            <w:rFonts w:ascii="Cambria Math" w:hAnsi="Cambria Math"/>
          </w:rPr>
          <m:t>m/B</m:t>
        </m:r>
      </m:oMath>
      <w:r w:rsidR="00EC70FC">
        <w:t xml:space="preserve">. Therefore, </w:t>
      </w:r>
      <m:oMath>
        <m:r>
          <w:rPr>
            <w:rFonts w:ascii="Cambria Math" w:hAnsi="Cambria Math"/>
          </w:rPr>
          <m:t>V-C</m:t>
        </m:r>
      </m:oMath>
      <w:r w:rsidR="00EC70FC">
        <w:t xml:space="preserve"> can be parametrized as follows:</w:t>
      </w:r>
    </w:p>
    <w:p w14:paraId="22652452" w14:textId="4AA878A6" w:rsidR="0064062A" w:rsidRPr="00EC70FC" w:rsidRDefault="00EC70FC" w:rsidP="00EC70FC">
      <w:r>
        <w:t xml:space="preserve">For </w:t>
      </w:r>
      <m:oMath>
        <m:r>
          <w:rPr>
            <w:rFonts w:ascii="Cambria Math" w:hAnsi="Cambria Math"/>
          </w:rPr>
          <m:t>G</m:t>
        </m:r>
      </m:oMath>
      <w:r>
        <w:t xml:space="preserve"> where </w:t>
      </w:r>
      <m:oMath>
        <m:r>
          <w:rPr>
            <w:rFonts w:ascii="Cambria Math" w:hAnsi="Cambria Math"/>
          </w:rPr>
          <m:t>∀ v∈V</m:t>
        </m:r>
        <m:d>
          <m:dPr>
            <m:ctrlPr>
              <w:rPr>
                <w:rFonts w:ascii="Cambria Math" w:hAnsi="Cambria Math"/>
                <w:i/>
              </w:rPr>
            </m:ctrlPr>
          </m:dPr>
          <m:e>
            <m:r>
              <w:rPr>
                <w:rFonts w:ascii="Cambria Math" w:hAnsi="Cambria Math"/>
              </w:rPr>
              <m:t>G</m:t>
            </m:r>
          </m:e>
        </m:d>
        <m:r>
          <w:rPr>
            <w:rFonts w:ascii="Cambria Math" w:hAnsi="Cambria Math"/>
          </w:rPr>
          <m:t xml:space="preserve"> .  N</m:t>
        </m:r>
        <m:d>
          <m:dPr>
            <m:ctrlPr>
              <w:rPr>
                <w:rFonts w:ascii="Cambria Math" w:hAnsi="Cambria Math"/>
                <w:i/>
              </w:rPr>
            </m:ctrlPr>
          </m:dPr>
          <m:e>
            <m:r>
              <w:rPr>
                <w:rFonts w:ascii="Cambria Math" w:hAnsi="Cambria Math"/>
              </w:rPr>
              <m:t>v</m:t>
            </m:r>
          </m:e>
        </m:d>
        <m:r>
          <w:rPr>
            <w:rFonts w:ascii="Cambria Math" w:hAnsi="Cambria Math"/>
          </w:rPr>
          <m:t>≤B</m:t>
        </m:r>
      </m:oMath>
      <w:r>
        <w:t xml:space="preserve">, and </w:t>
      </w:r>
      <m:oMath>
        <m:r>
          <w:rPr>
            <w:rFonts w:ascii="Cambria Math" w:hAnsi="Cambria Math"/>
          </w:rPr>
          <m:t>k</m:t>
        </m:r>
      </m:oMath>
      <w:r>
        <w:t xml:space="preserve">, is there a vertex cover with at most </w:t>
      </w:r>
      <m:oMath>
        <m:f>
          <m:fPr>
            <m:ctrlPr>
              <w:rPr>
                <w:rFonts w:ascii="Cambria Math" w:hAnsi="Cambria Math"/>
                <w:i/>
              </w:rPr>
            </m:ctrlPr>
          </m:fPr>
          <m:num>
            <m:r>
              <w:rPr>
                <w:rFonts w:ascii="Cambria Math" w:hAnsi="Cambria Math"/>
              </w:rPr>
              <m:t>m</m:t>
            </m:r>
          </m:num>
          <m:den>
            <m:r>
              <w:rPr>
                <w:rFonts w:ascii="Cambria Math" w:hAnsi="Cambria Math"/>
              </w:rPr>
              <m:t>B</m:t>
            </m:r>
          </m:den>
        </m:f>
        <m:r>
          <w:rPr>
            <w:rFonts w:ascii="Cambria Math" w:hAnsi="Cambria Math"/>
          </w:rPr>
          <m:t xml:space="preserve">+k </m:t>
        </m:r>
      </m:oMath>
      <w:r>
        <w:t>vertices?</w:t>
      </w:r>
      <w:r>
        <w:fldChar w:fldCharType="begin" w:fldLock="1"/>
      </w:r>
      <w:r w:rsidR="00EC7B5E">
        <w:instrText>ADDIN CSL_CITATION {"citationItems":[{"id":"ITEM-1","itemData":{"abstract":"We study the well-known Vertex Cover problem parameter-ized above and below tight bounds. We show that two of the parameter-izations (both were suggested by Mahajan, Raman and Sikdar, J. Computer and System Sciences, 75(2):137-153, 2009) are fixed-parameter tractable and two other parameterizations are W[1]-hard (one of them is, in fact, W[2]-hard).","author":[{"dropping-particle":"","family":"Gutin","given":"Gregory","non-dropping-particle":"","parse-names":false,"suffix":""},{"dropping-particle":"","family":"Kim","given":"Eun Jung","non-dropping-particle":"","parse-names":false,"suffix":""},{"dropping-particle":"","family":"Lampis","given":"Michael","non-dropping-particle":"","parse-names":false,"suffix":""},{"dropping-particle":"","family":"Mitsou","given":"Valia","non-dropping-particle":"","parse-names":false,"suffix":""}],"id":"ITEM-1","issued":{"date-parts":[["0"]]},"title":"Vertex Cover Problem Parameterized Above and Below Tight Bounds","type":"report"},"uris":["http://www.mendeley.com/documents/?uuid=c180521c-f0a4-3368-93fd-3fbee7f91a46"]}],"mendeley":{"formattedCitation":"[17]","plainTextFormattedCitation":"[17]","previouslyFormattedCitation":"[17]"},"properties":{"noteIndex":0},"schema":"https://github.com/citation-style-language/schema/raw/master/csl-citation.json"}</w:instrText>
      </w:r>
      <w:r>
        <w:fldChar w:fldCharType="separate"/>
      </w:r>
      <w:r w:rsidR="00EC7B5E" w:rsidRPr="00EC7B5E">
        <w:rPr>
          <w:noProof/>
        </w:rPr>
        <w:t>[17]</w:t>
      </w:r>
      <w:r>
        <w:fldChar w:fldCharType="end"/>
      </w:r>
      <w:r>
        <w:t xml:space="preserve">. </w:t>
      </w:r>
      <w:r w:rsidRPr="00EC70FC">
        <w:t xml:space="preserve">Gutin, </w:t>
      </w:r>
      <w:r>
        <w:t>Kim</w:t>
      </w:r>
      <w:r w:rsidRPr="00EC70FC">
        <w:t xml:space="preserve">, </w:t>
      </w:r>
      <w:r>
        <w:t xml:space="preserve">Lampis </w:t>
      </w:r>
      <w:r w:rsidRPr="00EC70FC">
        <w:t xml:space="preserve">and </w:t>
      </w:r>
      <w:r>
        <w:t xml:space="preserve">Mitsou in this paper provide number of similar formulations of </w:t>
      </w:r>
      <m:oMath>
        <m:r>
          <w:rPr>
            <w:rFonts w:ascii="Cambria Math" w:hAnsi="Cambria Math"/>
          </w:rPr>
          <m:t>V-C</m:t>
        </m:r>
      </m:oMath>
      <w:r>
        <w:t>, which will not be focused on further in this work.</w:t>
      </w:r>
    </w:p>
    <w:p w14:paraId="650AB35D" w14:textId="191EE738" w:rsidR="00173634" w:rsidRDefault="00173634" w:rsidP="007879CA">
      <w:pPr>
        <w:pStyle w:val="Heading1"/>
      </w:pPr>
      <w:bookmarkStart w:id="13" w:name="_Toc7548018"/>
      <w:r>
        <w:t>Chapter 4:</w:t>
      </w:r>
      <w:r w:rsidR="00AB7566">
        <w:t xml:space="preserve"> Design</w:t>
      </w:r>
      <w:r w:rsidR="007879CA">
        <w:t xml:space="preserve"> and testing</w:t>
      </w:r>
      <w:bookmarkEnd w:id="13"/>
    </w:p>
    <w:p w14:paraId="7B47A1C3" w14:textId="26CBFBCC" w:rsidR="00966D91" w:rsidRDefault="002664B9" w:rsidP="00966D91">
      <w:r>
        <w:tab/>
        <w:t xml:space="preserve">In Design chapter, justification of the choice of tooling for the project is presented along the alternatives, implemented modules and their functionality are described. Pseudocode for crucial parts of the final version of the algorithm is offered. Tools for profiling the performance of the program are given (cProfile, timeit and performance_counter()) and those are used to identify </w:t>
      </w:r>
      <w:r w:rsidR="00966D91">
        <w:t>inefficient parts of the implementation. Corrections are proposed, and advanced version of the program is benchmarked against initial one over PACE problem instances, which proves that changes were justified and shortened the runtime of the program considerably.</w:t>
      </w:r>
    </w:p>
    <w:p w14:paraId="7A877D59" w14:textId="4535ECD4" w:rsidR="00966D91" w:rsidRDefault="00966D91" w:rsidP="00966D91">
      <w:pPr>
        <w:pStyle w:val="Heading2"/>
      </w:pPr>
      <w:bookmarkStart w:id="14" w:name="_Toc7548019"/>
      <w:r>
        <w:t>Programming language considerations</w:t>
      </w:r>
      <w:bookmarkEnd w:id="14"/>
    </w:p>
    <w:p w14:paraId="3DA2D2C1" w14:textId="16815932" w:rsidR="00AF12AB" w:rsidRDefault="00AF12AB" w:rsidP="00AF12AB">
      <w:pPr>
        <w:ind w:firstLine="720"/>
      </w:pPr>
      <w:r>
        <w:t>Several libraries to implement the algorithm were considered</w:t>
      </w:r>
      <w:r>
        <w:rPr>
          <w:rStyle w:val="FootnoteReference"/>
        </w:rPr>
        <w:footnoteReference w:id="1"/>
      </w:r>
      <w:r>
        <w:t>. There are advantages to using a pre-written library – focus is placed solely on developing algorithms. However writing data structures from the ground up allows more fine-grained control over how the program performs.</w:t>
      </w:r>
    </w:p>
    <w:p w14:paraId="2A7C0863" w14:textId="77777777" w:rsidR="00AF12AB" w:rsidRDefault="00AF12AB" w:rsidP="00AF12AB">
      <w:r>
        <w:t>I have chosen to implement the solver using Python and iGraph library</w:t>
      </w:r>
      <w:r>
        <w:rPr>
          <w:rStyle w:val="FootnoteReference"/>
        </w:rPr>
        <w:footnoteReference w:id="2"/>
      </w:r>
      <w:r>
        <w:t xml:space="preserve">. </w:t>
      </w:r>
    </w:p>
    <w:p w14:paraId="60B742A2" w14:textId="77777777" w:rsidR="00AF12AB" w:rsidRPr="00AF12AB" w:rsidRDefault="00AF12AB" w:rsidP="00AF12AB"/>
    <w:p w14:paraId="6A69A878" w14:textId="1E075704" w:rsidR="009F5646" w:rsidRDefault="00C111F3" w:rsidP="00AF12AB">
      <w:r w:rsidRPr="00C111F3">
        <w:t>Main</w:t>
      </w:r>
      <w:r>
        <w:t xml:space="preserve"> </w:t>
      </w:r>
      <w:r w:rsidR="009F5646" w:rsidRPr="00C111F3">
        <w:t>trade</w:t>
      </w:r>
      <w:r w:rsidR="009F5646" w:rsidRPr="009F5646">
        <w:t xml:space="preserve">-off of using Python instead of C or </w:t>
      </w:r>
      <w:r w:rsidR="00A71A26">
        <w:t>iGraph</w:t>
      </w:r>
      <w:r w:rsidR="009F5646" w:rsidRPr="009F5646">
        <w:t>’s implement</w:t>
      </w:r>
      <w:r w:rsidR="009F5646">
        <w:t>ation in C is lack of control over memory allocation</w:t>
      </w:r>
      <w:r w:rsidR="009F5646" w:rsidRPr="009F5646">
        <w:t>.</w:t>
      </w:r>
      <w:r w:rsidR="009F5646">
        <w:t xml:space="preserve"> According to benchmarks</w:t>
      </w:r>
      <w:r w:rsidR="00FB5FD3">
        <w:rPr>
          <w:rStyle w:val="FootnoteReference"/>
        </w:rPr>
        <w:footnoteReference w:id="3"/>
      </w:r>
      <w:r w:rsidR="009F5646">
        <w:t xml:space="preserve">, </w:t>
      </w:r>
      <w:r w:rsidR="00A71A26">
        <w:t>iGraph</w:t>
      </w:r>
      <w:r w:rsidR="009F5646">
        <w:t xml:space="preserve"> implementation in python does not differ in speed of particular functions over </w:t>
      </w:r>
      <w:r w:rsidR="00AF12AB">
        <w:t xml:space="preserve">iGraph library in </w:t>
      </w:r>
      <w:r w:rsidR="009F5646">
        <w:t xml:space="preserve">C and R. On the other side, due to being higher-level language, using Python allowed to </w:t>
      </w:r>
      <w:r w:rsidR="001B6CC7">
        <w:t>write functions in a concise manner.</w:t>
      </w:r>
    </w:p>
    <w:p w14:paraId="0DA319BE" w14:textId="77777777" w:rsidR="001B6CC7" w:rsidRDefault="001B6CC7" w:rsidP="001B6CC7">
      <w:pPr>
        <w:pStyle w:val="Heading2"/>
      </w:pPr>
      <w:bookmarkStart w:id="15" w:name="_Toc7548020"/>
      <w:r>
        <w:t>Implementation</w:t>
      </w:r>
      <w:bookmarkEnd w:id="15"/>
    </w:p>
    <w:p w14:paraId="451F4FCF" w14:textId="77777777" w:rsidR="001B6CC7" w:rsidRDefault="001B6CC7" w:rsidP="001B6CC7">
      <w:r>
        <w:t xml:space="preserve">Implementation of </w:t>
      </w:r>
      <m:oMath>
        <m:r>
          <w:rPr>
            <w:rFonts w:ascii="Cambria Math" w:hAnsi="Cambria Math"/>
          </w:rPr>
          <m:t>Vertex-Cover</m:t>
        </m:r>
      </m:oMath>
      <w:r>
        <w:t xml:space="preserve"> solver is divided into separate modules serving different purposes:</w:t>
      </w:r>
    </w:p>
    <w:p w14:paraId="5D45A478" w14:textId="36335F99" w:rsidR="001B6CC7" w:rsidRDefault="001B6CC7" w:rsidP="00CC0D45">
      <w:pPr>
        <w:pStyle w:val="ListParagraph"/>
        <w:numPr>
          <w:ilvl w:val="0"/>
          <w:numId w:val="3"/>
        </w:numPr>
      </w:pPr>
      <w:r>
        <w:t>vc_solver.py –</w:t>
      </w:r>
      <w:r w:rsidR="00CC0D45">
        <w:t xml:space="preserve">main program to solve </w:t>
      </w:r>
      <m:oMath>
        <m:r>
          <w:rPr>
            <w:rFonts w:ascii="Cambria Math" w:hAnsi="Cambria Math"/>
          </w:rPr>
          <m:t>V-C</m:t>
        </m:r>
      </m:oMath>
      <w:r w:rsidR="00CC0D45">
        <w:t xml:space="preserve"> instances. I</w:t>
      </w:r>
      <w:r>
        <w:t xml:space="preserve">t also has performance measures to compare different versions of kernels. Those measures use Python’s performance counter </w:t>
      </w:r>
      <w:r>
        <w:rPr>
          <w:rStyle w:val="FootnoteReference"/>
        </w:rPr>
        <w:footnoteReference w:id="4"/>
      </w:r>
      <w:r>
        <w:t>, which is a default tool for benchmarking in Python modules</w:t>
      </w:r>
      <w:r>
        <w:fldChar w:fldCharType="begin" w:fldLock="1"/>
      </w:r>
      <w:r w:rsidR="00EC7B5E">
        <w:instrText>ADDIN CSL_CITATION {"citationItems":[{"id":"ITEM-1","itemData":{"ISBN":"9781449355722","abstract":"Get a comprehensive, in-depth introduction to the core Python language with this hands-on book. Based on author Mark Lutz's popular training course, this updated fifth edition will help you quickly write efficient, high-quality code with Python. It's an ideal way to begin, whether you're new to programming or a professional developer versed in other languages. Complete with quizzes, exercises, and helpful illustrations, this easy-to-follow, self-paced tutorial gets you started with both Python 2.7 and 3.3-- the latest releases in the 3.X and 2.X lines--plus all other releases in common use today. You'll also learn some advanced language features that recently have become more common in Python code. Explore Python's major built-in object types such as numbers, lists, and dictionaries Create and process objects with Python statements, and learn Python's general syntax model Use functions to avoid code redundancy and package code for reuse Organize statements, functions, and other tools into larger components with modules Dive into classes: Python's object-oriented programming tool for structuring code Write large programs with Python's exception-handling model and development tools Learn advanced Python tools, including decorators, descriptors, metaclasses, and Unicode processing.","author":[{"dropping-particle":"","family":"Lutz","given":"Mark.","non-dropping-particle":"","parse-names":false,"suffix":""}],"id":"ITEM-1","issued":{"date-parts":[["2013"]]},"publisher":"O'Reilly Media","title":"Learning Python.","type":"book"},"locator":"633","uris":["http://www.mendeley.com/documents/?uuid=17493d83-392f-39f2-98e9-86e2351d1f2c"]}],"mendeley":{"formattedCitation":"[18, p. 633]","plainTextFormattedCitation":"[18, p. 633]","previouslyFormattedCitation":"[18, p. 633]"},"properties":{"noteIndex":0},"schema":"https://github.com/citation-style-language/schema/raw/master/csl-citation.json"}</w:instrText>
      </w:r>
      <w:r>
        <w:fldChar w:fldCharType="separate"/>
      </w:r>
      <w:r w:rsidR="00EC7B5E" w:rsidRPr="00EC7B5E">
        <w:rPr>
          <w:noProof/>
        </w:rPr>
        <w:t>[18, p. 633]</w:t>
      </w:r>
      <w:r>
        <w:fldChar w:fldCharType="end"/>
      </w:r>
      <w:r>
        <w:t xml:space="preserve">, and number of vertices in the graph visited, saving them to performance log. </w:t>
      </w:r>
    </w:p>
    <w:p w14:paraId="53C37B7D" w14:textId="77777777" w:rsidR="001B6CC7" w:rsidRDefault="001B6CC7" w:rsidP="001B6CC7">
      <w:pPr>
        <w:pStyle w:val="ListParagraph"/>
        <w:numPr>
          <w:ilvl w:val="0"/>
          <w:numId w:val="3"/>
        </w:numPr>
      </w:pPr>
      <w:r>
        <w:t>vc_preprocessing.py is a module where reduction rules are implemented. Each of the rules is passed graph and parameter (size of VC), and applies the rules, returning equivalent problem instance consisting of new graph, new parameter and vertices to take to vertex cover of the original instance. There are also two subroutines to apply preprocessing rules together: apply_preprocessing, which applies all the rules until none of them diminishes the size of the instance, and no_param_preprocessing, which applies those rules that do not require the instance to be parametrized.</w:t>
      </w:r>
    </w:p>
    <w:p w14:paraId="0D6559D5" w14:textId="211907C6" w:rsidR="001B6CC7" w:rsidRDefault="001B6CC7" w:rsidP="001B6CC7">
      <w:pPr>
        <w:pStyle w:val="ListParagraph"/>
        <w:numPr>
          <w:ilvl w:val="0"/>
          <w:numId w:val="3"/>
        </w:numPr>
      </w:pPr>
      <w:r>
        <w:t xml:space="preserve">Crown_decomposition.py – this module provides a crown decomposition kernel for </w:t>
      </w:r>
      <m:oMath>
        <m:r>
          <w:rPr>
            <w:rFonts w:ascii="Cambria Math" w:hAnsi="Cambria Math"/>
          </w:rPr>
          <m:t>K-Vertex-Cover</m:t>
        </m:r>
      </m:oMath>
      <w:r>
        <w:t>. Additionally, it implements: finding maximal matching (greedy), Hopcroft-Karp algorithm to find maximum matching in bipartite graph, Konig’s theorem to get minimum Vertex Cover from maximum matching in bipartite graph</w:t>
      </w:r>
      <w:r>
        <w:fldChar w:fldCharType="begin" w:fldLock="1"/>
      </w:r>
      <w:r w:rsidR="00EC7B5E">
        <w:instrText>ADDIN CSL_CITATION {"citationItems":[{"id":"ITEM-1","itemData":{"ISBN":"047155894X","abstract":"A complete, highly accessible introduction to one of today's most exciting areas of applied mathematics One of the youngest, most vital areas of applied mathematics, combinatorial optimization integrates techniques from combinatorics, linear programming, and the theory of algorithms. Because of its success in solving difficult problems in areas from telecommunications to VLSI, from product distribution to airline crew scheduling, the field has seen a ground swell of activity over the past decade. Combinatorial Optimization is an ideal introduction to this mathematical discipline for advanced undergraduates and graduate students of discrete mathematics, computer science, and operations research. Written by a team of recognized experts, the text offers a thorough, highly accessible treatment of both classical concepts and recent results. The topics include: * Network flow problems * Optimal matching * Integrality of polyhedra * Matroids * NP-completeness Featuring logical and consistent exposition, clear explanations of basic and advanced concepts, many real-world examples, and helpful, skill-building exercises, Combinatorial Optimization is certain to become the standard text in the field for many years to come.","author":[{"dropping-particle":"","family":"Cook","given":"William J","non-dropping-particle":"","parse-names":false,"suffix":""},{"dropping-particle":"","family":"Cunningham","given":"William H","non-dropping-particle":"","parse-names":false,"suffix":""},{"dropping-particle":"","family":"Pulleyblank","given":"William R","non-dropping-particle":"","parse-names":false,"suffix":""},{"dropping-particle":"","family":"Schrijver","given":"Alexander","non-dropping-particle":"","parse-names":false,"suffix":""}],"id":"ITEM-1","issued":{"date-parts":[["1997"]]},"number-of-pages":"355","publisher":"Wiley","title":"Combinatorial Optimization","type":"book"},"uris":["http://www.mendeley.com/documents/?uuid=3f746b25-c54b-3759-9937-d88d1d36a091"]}],"mendeley":{"formattedCitation":"[19]","plainTextFormattedCitation":"[19]","previouslyFormattedCitation":"[19]"},"properties":{"noteIndex":0},"schema":"https://github.com/citation-style-language/schema/raw/master/csl-citation.json"}</w:instrText>
      </w:r>
      <w:r>
        <w:fldChar w:fldCharType="separate"/>
      </w:r>
      <w:r w:rsidR="00EC7B5E" w:rsidRPr="00EC7B5E">
        <w:rPr>
          <w:noProof/>
        </w:rPr>
        <w:t>[19]</w:t>
      </w:r>
      <w:r>
        <w:fldChar w:fldCharType="end"/>
      </w:r>
    </w:p>
    <w:p w14:paraId="0433F7AE" w14:textId="77777777" w:rsidR="001B6CC7" w:rsidRDefault="001B6CC7" w:rsidP="001B6CC7">
      <w:pPr>
        <w:pStyle w:val="ListParagraph"/>
        <w:numPr>
          <w:ilvl w:val="0"/>
          <w:numId w:val="3"/>
        </w:numPr>
      </w:pPr>
      <w:r>
        <w:t>vc_io.py – module that creates iGraph graph instances from text files provided on PACE website. It is also used to export solutions to format required by PACE, as well as convert graph files to other formats for the sake of benchmarking the program with different sets of graphs.</w:t>
      </w:r>
    </w:p>
    <w:p w14:paraId="58B183A2" w14:textId="3503E5B8" w:rsidR="001B6CC7" w:rsidRDefault="001B6CC7" w:rsidP="007879CA">
      <w:pPr>
        <w:pStyle w:val="ListParagraph"/>
        <w:numPr>
          <w:ilvl w:val="0"/>
          <w:numId w:val="3"/>
        </w:numPr>
      </w:pPr>
      <w:r>
        <w:t xml:space="preserve">vc_checker.py – module to check correctness of other modules. </w:t>
      </w:r>
      <w:r w:rsidRPr="00FC238C">
        <w:rPr>
          <w:rStyle w:val="codeChar"/>
        </w:rPr>
        <w:t>check_correctness</w:t>
      </w:r>
      <w:r>
        <w:t>, given a graph and a vertex cover, verifies whether the solution is correct, though it does</w:t>
      </w:r>
      <w:r>
        <w:rPr>
          <w:i/>
          <w:iCs/>
        </w:rPr>
        <w:t xml:space="preserve"> </w:t>
      </w:r>
      <w:r>
        <w:t>not check whether it is optimal. There are also subroutines to check and visualize correctness of crown decomposition and maximal matching.</w:t>
      </w:r>
      <w:r w:rsidR="007879CA">
        <w:t xml:space="preserve"> Additionaly, checker includes simple plotting subroutine to visualize solutions using graphic library Pycairo</w:t>
      </w:r>
      <w:r w:rsidR="00771A68">
        <w:rPr>
          <w:rStyle w:val="FootnoteReference"/>
        </w:rPr>
        <w:footnoteReference w:id="5"/>
      </w:r>
    </w:p>
    <w:p w14:paraId="2D13CB40" w14:textId="457F7131" w:rsidR="001B6CC7" w:rsidRDefault="001B6CC7" w:rsidP="001B6CC7">
      <w:pPr>
        <w:pStyle w:val="ListParagraph"/>
        <w:numPr>
          <w:ilvl w:val="0"/>
          <w:numId w:val="3"/>
        </w:numPr>
      </w:pPr>
      <w:r>
        <w:t xml:space="preserve">branchbound.py – main function </w:t>
      </w:r>
      <w:r w:rsidRPr="00FC238C">
        <w:rPr>
          <w:rStyle w:val="codeChar"/>
        </w:rPr>
        <w:t>branch_and_reduce</w:t>
      </w:r>
      <w:r>
        <w:t xml:space="preserve"> is used to branch on for </w:t>
      </w:r>
      <m:oMath>
        <m:r>
          <w:rPr>
            <w:rFonts w:ascii="Cambria Math" w:hAnsi="Cambria Math"/>
          </w:rPr>
          <m:t>K-Vertex-Cover</m:t>
        </m:r>
      </m:oMath>
      <w:r>
        <w:t xml:space="preserve"> instances to which preprocessing cannot be applied. branch function, given </w:t>
      </w:r>
      <m:oMath>
        <m:r>
          <w:rPr>
            <w:rFonts w:ascii="Cambria Math" w:hAnsi="Cambria Math"/>
          </w:rPr>
          <m:t>K-VC</m:t>
        </m:r>
      </m:oMath>
      <w:r>
        <w:t xml:space="preserve"> instance and a vertex to branch on, produces two smaller instances after branching. It uses maximal matching as a lower bound and greedy 2-approximation solution as an upper bound.</w:t>
      </w:r>
      <w:r>
        <w:fldChar w:fldCharType="begin" w:fldLock="1"/>
      </w:r>
      <w:r w:rsidR="00EC7B5E">
        <w:instrText>ADDIN CSL_CITATION {"citationItems":[{"id":"ITEM-1","itemData":{"ISBN":"0486402584","abstract":"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author":[{"dropping-particle":"","family":"Papadimitriou","given":"Christos H.","non-dropping-particle":"","parse-names":false,"suffix":""},{"dropping-particle":"","family":"Steiglitz","given":"Kenneth","non-dropping-particle":"","parse-names":false,"suffix":""}],"id":"ITEM-1","issued":{"date-parts":[["1982"]]},"number-of-pages":"496","publisher":"Prentice Hall","title":"Combinatorial optimization : algorithms and complexity","type":"book"},"uris":["http://www.mendeley.com/documents/?uuid=0e56e8da-fc57-366c-84be-64f82e7b1d8d"]}],"mendeley":{"formattedCitation":"[20]","plainTextFormattedCitation":"[20]","previouslyFormattedCitation":"[20]"},"properties":{"noteIndex":0},"schema":"https://github.com/citation-style-language/schema/raw/master/csl-citation.json"}</w:instrText>
      </w:r>
      <w:r>
        <w:fldChar w:fldCharType="separate"/>
      </w:r>
      <w:r w:rsidR="00EC7B5E" w:rsidRPr="00EC7B5E">
        <w:rPr>
          <w:noProof/>
        </w:rPr>
        <w:t>[20]</w:t>
      </w:r>
      <w:r>
        <w:fldChar w:fldCharType="end"/>
      </w:r>
    </w:p>
    <w:p w14:paraId="6B691137" w14:textId="77777777" w:rsidR="001B6CC7" w:rsidRDefault="001B6CC7" w:rsidP="001B6CC7">
      <w:pPr>
        <w:pStyle w:val="ListParagraph"/>
        <w:numPr>
          <w:ilvl w:val="0"/>
          <w:numId w:val="3"/>
        </w:numPr>
      </w:pPr>
      <w:r>
        <w:t xml:space="preserve">vc_profiler.py – to cut down and process data about function calls into human-readable format. Also provides auxiliary functions to retrieve size of solutions from solution files. </w:t>
      </w:r>
    </w:p>
    <w:p w14:paraId="38C6694F" w14:textId="78C89A51" w:rsidR="001B6CC7" w:rsidRDefault="001B6CC7" w:rsidP="00256E33">
      <w:pPr>
        <w:pStyle w:val="ListParagraph"/>
        <w:numPr>
          <w:ilvl w:val="0"/>
          <w:numId w:val="3"/>
        </w:numPr>
      </w:pPr>
      <w:r>
        <w:t xml:space="preserve">Graph_generator.py – function </w:t>
      </w:r>
      <w:r w:rsidRPr="009F39E5">
        <w:rPr>
          <w:rStyle w:val="codeChar"/>
        </w:rPr>
        <w:t>generate_random_graphs</w:t>
      </w:r>
      <w:r>
        <w:t xml:space="preserve"> generates graphs and saves them to a folder. Takes 4 arguments of: folder </w:t>
      </w:r>
      <w:r w:rsidR="00256E33">
        <w:t>to save graphs to</w:t>
      </w:r>
      <w:r>
        <w:t>, number of instances to create, vertices in each instance, density of a graph ( from 0 to 1).</w:t>
      </w:r>
    </w:p>
    <w:p w14:paraId="7E8D5841" w14:textId="0E3BECF4" w:rsidR="00256E33" w:rsidRPr="00256E33" w:rsidRDefault="00256E33" w:rsidP="00D76D24">
      <w:pPr>
        <w:pStyle w:val="ListParagraph"/>
        <w:numPr>
          <w:ilvl w:val="1"/>
          <w:numId w:val="3"/>
        </w:numPr>
        <w:rPr>
          <w:lang w:val="de-DE"/>
        </w:rPr>
      </w:pPr>
      <w:r w:rsidRPr="00256E33">
        <w:rPr>
          <w:lang w:val="de-DE"/>
        </w:rPr>
        <w:t xml:space="preserve">Usage: </w:t>
      </w:r>
      <w:r w:rsidRPr="00256E33">
        <w:rPr>
          <w:rStyle w:val="codeChar"/>
          <w:lang w:val="de-DE"/>
        </w:rPr>
        <w:t>python3 graph_generator.py f n v d</w:t>
      </w:r>
      <w:r w:rsidR="00D76D24">
        <w:rPr>
          <w:rStyle w:val="codeChar"/>
          <w:lang w:val="de-DE"/>
        </w:rPr>
        <w:t xml:space="preserve"> </w:t>
      </w:r>
    </w:p>
    <w:p w14:paraId="2EC2DF21" w14:textId="77777777" w:rsidR="001B6CC7" w:rsidRPr="00256E33" w:rsidRDefault="001B6CC7" w:rsidP="001B6CC7">
      <w:pPr>
        <w:rPr>
          <w:lang w:val="de-DE"/>
        </w:rPr>
      </w:pPr>
    </w:p>
    <w:p w14:paraId="04F6D041" w14:textId="74A18583" w:rsidR="001B6CC7" w:rsidRDefault="001B6CC7" w:rsidP="00CC0D45">
      <w:pPr>
        <w:ind w:firstLine="360"/>
      </w:pPr>
      <w:r>
        <w:t xml:space="preserve">When vc_solver is invoked, it requires one </w:t>
      </w:r>
      <w:r w:rsidR="00CC0D45">
        <w:t xml:space="preserve">positional </w:t>
      </w:r>
      <w:r>
        <w:t xml:space="preserve">argument. It is a name of a folder where instances of </w:t>
      </w:r>
      <m:oMath>
        <m:r>
          <w:rPr>
            <w:rFonts w:ascii="Cambria Math" w:hAnsi="Cambria Math"/>
          </w:rPr>
          <m:t>VC</m:t>
        </m:r>
      </m:oMath>
      <w:r>
        <w:t xml:space="preserve"> are contained. Script will save solution in a format described on PACE website in the same folder. </w:t>
      </w:r>
    </w:p>
    <w:p w14:paraId="0BA00A3C" w14:textId="77777777" w:rsidR="001B6CC7" w:rsidRDefault="001B6CC7" w:rsidP="001B6CC7">
      <w:r>
        <w:t xml:space="preserve">Additional arguments taken by vc_solver are: </w:t>
      </w:r>
    </w:p>
    <w:p w14:paraId="15B55141" w14:textId="77777777" w:rsidR="001B6CC7" w:rsidRDefault="001B6CC7" w:rsidP="001B6CC7">
      <w:pPr>
        <w:pStyle w:val="ListParagraph"/>
        <w:numPr>
          <w:ilvl w:val="0"/>
          <w:numId w:val="3"/>
        </w:numPr>
      </w:pPr>
      <m:oMath>
        <m:r>
          <w:rPr>
            <w:rFonts w:ascii="Cambria Math" w:hAnsi="Cambria Math"/>
          </w:rPr>
          <m:t xml:space="preserve">-o </m:t>
        </m:r>
        <m:r>
          <m:rPr>
            <m:sty m:val="p"/>
          </m:rPr>
          <w:rPr>
            <w:rFonts w:ascii="Cambria Math" w:hAnsi="Cambria Math"/>
          </w:rPr>
          <m:t>{0,1,2,3,4,5}</m:t>
        </m:r>
      </m:oMath>
      <w:r>
        <w:t xml:space="preserve"> – choice of algorithm, where </w:t>
      </w:r>
    </w:p>
    <w:p w14:paraId="67FAD997" w14:textId="491DBAFA" w:rsidR="001B6CC7" w:rsidRDefault="001B6CC7" w:rsidP="001B6CC7">
      <w:pPr>
        <w:pStyle w:val="ListParagraph"/>
        <w:numPr>
          <w:ilvl w:val="1"/>
          <w:numId w:val="3"/>
        </w:numPr>
      </w:pPr>
      <w:r>
        <w:t>0 is naïve branching</w:t>
      </w:r>
      <w:r w:rsidR="00D76D24">
        <w:t xml:space="preserve"> on highest degree vertex</w:t>
      </w:r>
      <w:r>
        <w:t>,</w:t>
      </w:r>
    </w:p>
    <w:p w14:paraId="1D7A71CA" w14:textId="77777777" w:rsidR="001B6CC7" w:rsidRDefault="001B6CC7" w:rsidP="001B6CC7">
      <w:pPr>
        <w:pStyle w:val="ListParagraph"/>
        <w:numPr>
          <w:ilvl w:val="1"/>
          <w:numId w:val="3"/>
        </w:numPr>
      </w:pPr>
      <w:r>
        <w:t xml:space="preserve">1 is branch and bound – for each branch, upper bound is </w:t>
      </w:r>
      <m:oMath>
        <m:r>
          <w:rPr>
            <w:rFonts w:ascii="Cambria Math" w:hAnsi="Cambria Math"/>
          </w:rPr>
          <m:t>V</m:t>
        </m:r>
        <m:d>
          <m:dPr>
            <m:ctrlPr>
              <w:rPr>
                <w:rFonts w:ascii="Cambria Math" w:hAnsi="Cambria Math"/>
                <w:i/>
              </w:rPr>
            </m:ctrlPr>
          </m:dPr>
          <m:e>
            <m:r>
              <w:rPr>
                <w:rFonts w:ascii="Cambria Math" w:hAnsi="Cambria Math"/>
              </w:rPr>
              <m:t>G</m:t>
            </m:r>
          </m:e>
        </m:d>
        <m:r>
          <w:rPr>
            <w:rFonts w:ascii="Cambria Math" w:hAnsi="Cambria Math"/>
          </w:rPr>
          <m:t>-1</m:t>
        </m:r>
      </m:oMath>
      <w:r>
        <w:t xml:space="preserve"> and lower bound is size of naively found maximal matching,</w:t>
      </w:r>
    </w:p>
    <w:p w14:paraId="7D6C167D" w14:textId="702110CE" w:rsidR="001B6CC7" w:rsidRDefault="001B6CC7" w:rsidP="00880965">
      <w:pPr>
        <w:pStyle w:val="ListParagraph"/>
        <w:numPr>
          <w:ilvl w:val="1"/>
          <w:numId w:val="3"/>
        </w:numPr>
      </w:pPr>
      <w:r>
        <w:t xml:space="preserve">2 –simple quadratic kernel – </w:t>
      </w:r>
      <w:r w:rsidR="00880965">
        <w:t xml:space="preserve">naïve </w:t>
      </w:r>
      <w:r>
        <w:t>preprocessing</w:t>
      </w:r>
      <w:r w:rsidR="00880965">
        <w:t>; each of the reduction</w:t>
      </w:r>
      <w:r>
        <w:t xml:space="preserve"> rules </w:t>
      </w:r>
      <w:r w:rsidR="00880965">
        <w:t xml:space="preserve">is </w:t>
      </w:r>
      <w:r>
        <w:t xml:space="preserve">applied </w:t>
      </w:r>
      <w:r w:rsidR="00880965">
        <w:t xml:space="preserve">to each of the vertices, </w:t>
      </w:r>
      <w:r>
        <w:t xml:space="preserve">in </w:t>
      </w:r>
      <w:r w:rsidR="00880965">
        <w:t xml:space="preserve">total </w:t>
      </w:r>
      <w:r>
        <w:t xml:space="preserve">time </w:t>
      </w:r>
      <m:oMath>
        <m:r>
          <w:rPr>
            <w:rFonts w:ascii="Cambria Math" w:hAnsi="Cambria Math"/>
          </w:rPr>
          <m:t>O(n)</m:t>
        </m:r>
      </m:oMath>
      <w:r>
        <w:t>,</w:t>
      </w:r>
    </w:p>
    <w:p w14:paraId="36A7BDE2" w14:textId="77777777" w:rsidR="001B6CC7" w:rsidRDefault="001B6CC7" w:rsidP="001B6CC7">
      <w:pPr>
        <w:pStyle w:val="ListParagraph"/>
        <w:numPr>
          <w:ilvl w:val="1"/>
          <w:numId w:val="3"/>
        </w:numPr>
      </w:pPr>
      <w:r>
        <w:t>3 – interleaving (preprocessing after each branch),</w:t>
      </w:r>
    </w:p>
    <w:p w14:paraId="5C2C6656" w14:textId="77777777" w:rsidR="001B6CC7" w:rsidRDefault="001B6CC7" w:rsidP="001B6CC7">
      <w:pPr>
        <w:pStyle w:val="ListParagraph"/>
        <w:numPr>
          <w:ilvl w:val="1"/>
          <w:numId w:val="3"/>
        </w:numPr>
      </w:pPr>
      <w:r>
        <w:t>4 – addition of crown decomposition (linear) kernel,</w:t>
      </w:r>
    </w:p>
    <w:p w14:paraId="2E5EC5EA" w14:textId="77777777" w:rsidR="001B6CC7" w:rsidRDefault="001B6CC7" w:rsidP="001B6CC7">
      <w:pPr>
        <w:pStyle w:val="ListParagraph"/>
        <w:numPr>
          <w:ilvl w:val="1"/>
          <w:numId w:val="3"/>
        </w:numPr>
      </w:pPr>
      <w:r>
        <w:t xml:space="preserve">5 – local preprocessing; </w:t>
      </w:r>
    </w:p>
    <w:p w14:paraId="04DB5F3A" w14:textId="77777777" w:rsidR="001B6CC7" w:rsidRDefault="001B6CC7" w:rsidP="001B6CC7">
      <w:pPr>
        <w:pStyle w:val="ListParagraph"/>
        <w:numPr>
          <w:ilvl w:val="0"/>
          <w:numId w:val="3"/>
        </w:numPr>
      </w:pPr>
      <m:oMath>
        <m:r>
          <w:rPr>
            <w:rFonts w:ascii="Cambria Math" w:hAnsi="Cambria Math"/>
          </w:rPr>
          <m:t>-d</m:t>
        </m:r>
      </m:oMath>
      <w:r>
        <w:t xml:space="preserve"> –draw each solution with iGraph’s graphics library</w:t>
      </w:r>
      <w:r w:rsidRPr="00960C86">
        <w:t xml:space="preserve"> </w:t>
      </w:r>
      <w:r>
        <w:t xml:space="preserve">(for graphs </w:t>
      </w:r>
      <m:oMath>
        <m:d>
          <m:dPr>
            <m:begChr m:val="|"/>
            <m:endChr m:val="|"/>
            <m:ctrlPr>
              <w:rPr>
                <w:rFonts w:ascii="Cambria Math" w:hAnsi="Cambria Math"/>
                <w:i/>
              </w:rPr>
            </m:ctrlPr>
          </m:dPr>
          <m:e>
            <m:r>
              <w:rPr>
                <w:rFonts w:ascii="Cambria Math" w:hAnsi="Cambria Math"/>
              </w:rPr>
              <m:t>V</m:t>
            </m:r>
          </m:e>
        </m:d>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w:r>
        <w:t xml:space="preserve">, visualisation takes considerable time to draw. This function was used only to check correctness and present the example solutions from famous benchmark.), </w:t>
      </w:r>
    </w:p>
    <w:p w14:paraId="6EE0F6E7" w14:textId="77777777" w:rsidR="001B6CC7" w:rsidRDefault="001B6CC7" w:rsidP="001B6CC7">
      <w:pPr>
        <w:pStyle w:val="ListParagraph"/>
        <w:numPr>
          <w:ilvl w:val="0"/>
          <w:numId w:val="3"/>
        </w:numPr>
      </w:pPr>
      <m:oMath>
        <m:r>
          <w:rPr>
            <w:rFonts w:ascii="Cambria Math" w:hAnsi="Cambria Math"/>
          </w:rPr>
          <m:t>-t TIMEOUT</m:t>
        </m:r>
      </m:oMath>
      <w:r>
        <w:t xml:space="preserve"> – set timeout on a single instance to </w:t>
      </w:r>
      <m:oMath>
        <m:r>
          <w:rPr>
            <w:rFonts w:ascii="Cambria Math" w:hAnsi="Cambria Math"/>
          </w:rPr>
          <m:t>TIMEOUT</m:t>
        </m:r>
      </m:oMath>
      <w:r>
        <w:t>,</w:t>
      </w:r>
    </w:p>
    <w:p w14:paraId="476CFD05" w14:textId="77777777" w:rsidR="001B6CC7" w:rsidRDefault="001B6CC7" w:rsidP="001B6CC7">
      <w:pPr>
        <w:pStyle w:val="ListParagraph"/>
        <w:numPr>
          <w:ilvl w:val="0"/>
          <w:numId w:val="3"/>
        </w:numPr>
      </w:pPr>
      <m:oMath>
        <m:r>
          <w:rPr>
            <w:rFonts w:ascii="Cambria Math" w:hAnsi="Cambria Math"/>
          </w:rPr>
          <m:t>-v {0,1,2,3}</m:t>
        </m:r>
      </m:oMath>
      <w:r>
        <w:t xml:space="preserve"> – verbosity of the program, mainly used for debugging purposes. When set to 0, program does not print to stdout. Each consecutive number produces information about kernelizations and branching with increasing granularity.</w:t>
      </w:r>
    </w:p>
    <w:p w14:paraId="3B338175" w14:textId="77777777" w:rsidR="001B6CC7" w:rsidRDefault="001B6CC7" w:rsidP="001B6CC7"/>
    <w:p w14:paraId="41FA3AC6" w14:textId="77777777" w:rsidR="001B6CC7" w:rsidRDefault="001B6CC7" w:rsidP="001B6CC7">
      <w:r>
        <w:t xml:space="preserve">Example usage: </w:t>
      </w:r>
    </w:p>
    <w:bookmarkStart w:id="16" w:name="_MON_1617796441"/>
    <w:bookmarkEnd w:id="16"/>
    <w:p w14:paraId="37AD8C88" w14:textId="77777777" w:rsidR="001B6CC7" w:rsidRDefault="001B6CC7" w:rsidP="001B6CC7">
      <w:pPr>
        <w:ind w:left="720"/>
      </w:pPr>
      <w:r>
        <w:object w:dxaOrig="9360" w:dyaOrig="246" w14:anchorId="5A7B82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747" type="#_x0000_t75" style="width:468.3pt;height:12.5pt" o:ole="">
            <v:imagedata r:id="rId10" o:title=""/>
          </v:shape>
          <o:OLEObject Type="Embed" ProgID="Word.OpenDocumentText.12" ShapeID="_x0000_i1747" DrawAspect="Content" ObjectID="_1618161116" r:id="rId11"/>
        </w:object>
      </w:r>
    </w:p>
    <w:p w14:paraId="17F505A4" w14:textId="77777777" w:rsidR="001B6CC7" w:rsidRDefault="001B6CC7" w:rsidP="001B6CC7"/>
    <w:p w14:paraId="2DE61BF4" w14:textId="77777777" w:rsidR="001B6CC7" w:rsidRDefault="001B6CC7" w:rsidP="001B6CC7">
      <w:r>
        <w:t>To get decomposition of running time for particular functions and primitives, use:</w:t>
      </w:r>
    </w:p>
    <w:bookmarkStart w:id="17" w:name="_MON_1617797185"/>
    <w:bookmarkEnd w:id="17"/>
    <w:p w14:paraId="6FCB1C08" w14:textId="77777777" w:rsidR="001B6CC7" w:rsidRPr="001439F7" w:rsidRDefault="001B6CC7" w:rsidP="001B6CC7">
      <w:pPr>
        <w:ind w:left="720"/>
      </w:pPr>
      <w:r w:rsidRPr="001439F7">
        <w:object w:dxaOrig="9360" w:dyaOrig="246" w14:anchorId="4F410D2B">
          <v:shape id="_x0000_i1748" type="#_x0000_t75" style="width:468.3pt;height:12.5pt" o:ole="">
            <v:imagedata r:id="rId12" o:title=""/>
          </v:shape>
          <o:OLEObject Type="Embed" ProgID="Word.OpenDocumentText.12" ShapeID="_x0000_i1748" DrawAspect="Content" ObjectID="_1618161117" r:id="rId13"/>
        </w:object>
      </w:r>
    </w:p>
    <w:p w14:paraId="5DFF482E" w14:textId="77777777" w:rsidR="001B6CC7" w:rsidRDefault="001B6CC7" w:rsidP="001B6CC7"/>
    <w:p w14:paraId="2580EE7F" w14:textId="77777777" w:rsidR="001B6CC7" w:rsidRDefault="001B6CC7" w:rsidP="001B6CC7">
      <w:r>
        <w:t>To run generated tests:</w:t>
      </w:r>
    </w:p>
    <w:p w14:paraId="5E4A332F" w14:textId="77777777" w:rsidR="001B6CC7" w:rsidRDefault="001B6CC7" w:rsidP="001B6CC7">
      <w:pPr>
        <w:pStyle w:val="code"/>
        <w:ind w:left="720"/>
      </w:pPr>
      <w:r>
        <w:t>python3 graph_generator [folder] [# of instances] [# of vertices in an instace] [density (0-1)]</w:t>
      </w:r>
    </w:p>
    <w:p w14:paraId="5F9A82FD" w14:textId="77777777" w:rsidR="001B6CC7" w:rsidRDefault="001B6CC7" w:rsidP="001B6CC7">
      <w:pPr>
        <w:pStyle w:val="code"/>
        <w:ind w:left="720"/>
      </w:pPr>
      <w:r>
        <w:t>python3 vc_solver [folder]</w:t>
      </w:r>
    </w:p>
    <w:p w14:paraId="45A019D9" w14:textId="77777777" w:rsidR="001B6CC7" w:rsidRPr="001439F7" w:rsidRDefault="001B6CC7" w:rsidP="001B6CC7">
      <w:pPr>
        <w:pStyle w:val="code"/>
      </w:pPr>
    </w:p>
    <w:p w14:paraId="2A0C6FED" w14:textId="77777777" w:rsidR="001B6CC7" w:rsidRDefault="001B6CC7" w:rsidP="001B6CC7">
      <w:r>
        <w:t>F</w:t>
      </w:r>
      <w:r w:rsidRPr="0003643C">
        <w:t>inally,</w:t>
      </w:r>
      <w:r>
        <w:t xml:space="preserve"> </w:t>
      </w:r>
      <w:r w:rsidRPr="00B46056">
        <w:rPr>
          <w:rStyle w:val="codeChar"/>
          <w:sz w:val="20"/>
          <w:szCs w:val="22"/>
        </w:rPr>
        <w:t>python3 vc_solver –h</w:t>
      </w:r>
      <w:r w:rsidRPr="00B46056">
        <w:rPr>
          <w:sz w:val="22"/>
          <w:szCs w:val="22"/>
        </w:rPr>
        <w:t xml:space="preserve"> </w:t>
      </w:r>
      <w:r>
        <w:t>for possible configurations.</w:t>
      </w:r>
    </w:p>
    <w:p w14:paraId="60960E60" w14:textId="1E494229" w:rsidR="00AF12AB" w:rsidRDefault="001B6CC7" w:rsidP="00AF12AB">
      <w:pPr>
        <w:pStyle w:val="Heading2"/>
      </w:pPr>
      <w:bookmarkStart w:id="18" w:name="_Toc7548021"/>
      <w:r>
        <w:t>Pseudocode</w:t>
      </w:r>
      <w:bookmarkEnd w:id="18"/>
    </w:p>
    <w:p w14:paraId="1DF5608C" w14:textId="77777777" w:rsidR="007879CA" w:rsidRDefault="00CC0D45" w:rsidP="007879CA">
      <w:r>
        <w:tab/>
        <w:t xml:space="preserve">Main functions of solvers are </w:t>
      </w:r>
      <m:oMath>
        <m:r>
          <w:rPr>
            <w:rFonts w:ascii="Cambria Math" w:hAnsi="Cambria Math"/>
          </w:rPr>
          <m:t>Branch and reduce</m:t>
        </m:r>
      </m:oMath>
      <w:r>
        <w:t xml:space="preserve"> and </w:t>
      </w:r>
      <m:oMath>
        <m:r>
          <w:rPr>
            <w:rFonts w:ascii="Cambria Math" w:hAnsi="Cambria Math"/>
          </w:rPr>
          <m:t>Branch</m:t>
        </m:r>
      </m:oMath>
      <w:r>
        <w:t>.</w:t>
      </w:r>
      <w:r w:rsidR="007879CA">
        <w:t xml:space="preserve"> Lower bound of the search tree was adapted from work of Akiba, Takuya, Iwata, Yoichi </w:t>
      </w:r>
      <w:r w:rsidR="007879CA">
        <w:fldChar w:fldCharType="begin" w:fldLock="1"/>
      </w:r>
      <w:r w:rsidR="007879CA">
        <w:instrText>ADDIN CSL_CITATION {"citationItems":[{"id":"ITEM-1","itemData":{"abstract":"We investigate the gap between theory and practice for exact branching algorithms. In theory, branch-and-reduce algorithms currently have the best time complexity for numerous important problems. On the other hand, in practice, state-of-the-art methods are based on different approaches, and the empirical efficiency of such theoretical algorithms have seldom been investigated probably because they are seemingly inefficient because of the plethora of complex reduction rules. In this paper, we design a branch-and-reduce algorithm for the ver-tex cover problem using the techniques developed for theoretical algorithms and compare its practical performance with other state-of-the-art empirical methods. The results indicate that branch-and-reduce algorithms are actually quite practical and competitive with other state-of-the-art approaches for several kinds of instances, thus showing the practical impact of theoretical research on branching algorithms.","author":[{"dropping-particle":"","family":"Akiba","given":"Takuya","non-dropping-particle":"","parse-names":false,"suffix":""},{"dropping-particle":"","family":"Iwata","given":"Yoichi","non-dropping-particle":"","parse-names":false,"suffix":""}],"id":"ITEM-1","issued":{"date-parts":[["2014"]]},"note":"main algo","title":"Branch-and-Reduce Exponential/FPT Algorithms in Practice: A Case Study of Vertex Cover","type":"report"},"uris":["http://www.mendeley.com/documents/?uuid=fe024369-fb7f-316c-ac42-f91cea82a4e7"]}],"mendeley":{"formattedCitation":"[21]","plainTextFormattedCitation":"[21]"},"properties":{"noteIndex":0},"schema":"https://github.com/citation-style-language/schema/raw/master/csl-citation.json"}</w:instrText>
      </w:r>
      <w:r w:rsidR="007879CA">
        <w:fldChar w:fldCharType="separate"/>
      </w:r>
      <w:r w:rsidR="007879CA" w:rsidRPr="007879CA">
        <w:rPr>
          <w:noProof/>
        </w:rPr>
        <w:t>[21]</w:t>
      </w:r>
      <w:r w:rsidR="007879CA">
        <w:fldChar w:fldCharType="end"/>
      </w:r>
      <w:r w:rsidR="007879CA">
        <w:t>.</w:t>
      </w:r>
    </w:p>
    <w:p w14:paraId="599724B7" w14:textId="77777777" w:rsidR="007879CA" w:rsidRDefault="007879CA" w:rsidP="007879CA"/>
    <w:p w14:paraId="4FFFC7EA" w14:textId="79595111" w:rsidR="00CC0D45" w:rsidRDefault="00CC0D45" w:rsidP="007879CA">
      <w:pPr>
        <w:ind w:firstLine="720"/>
      </w:pPr>
      <w:r>
        <w:t xml:space="preserve">Solver first calculates </w:t>
      </w:r>
      <m:oMath>
        <m:r>
          <w:rPr>
            <w:rFonts w:ascii="Cambria Math" w:hAnsi="Cambria Math"/>
          </w:rPr>
          <m:t>lower bound</m:t>
        </m:r>
      </m:oMath>
      <w:r>
        <w:t xml:space="preserve"> for </w:t>
      </w:r>
      <m:oMath>
        <m:r>
          <w:rPr>
            <w:rFonts w:ascii="Cambria Math" w:hAnsi="Cambria Math"/>
          </w:rPr>
          <m:t>V-C</m:t>
        </m:r>
      </m:oMath>
      <w:r>
        <w:t xml:space="preserve"> solution size as the size of maximal matching and sets </w:t>
      </w:r>
      <m:oMath>
        <m:r>
          <w:rPr>
            <w:rFonts w:ascii="Cambria Math" w:hAnsi="Cambria Math"/>
          </w:rPr>
          <m:t>upper bound</m:t>
        </m:r>
      </m:oMath>
      <w:r>
        <w:t xml:space="preserve"> to </w:t>
      </w:r>
      <m:oMath>
        <m:r>
          <w:rPr>
            <w:rFonts w:ascii="Cambria Math" w:hAnsi="Cambria Math"/>
          </w:rPr>
          <m:t>|V|</m:t>
        </m:r>
      </m:oMath>
      <w:r>
        <w:t xml:space="preserve">. Using binary search over </w:t>
      </w:r>
      <m:oMath>
        <m:r>
          <w:rPr>
            <w:rFonts w:ascii="Cambria Math" w:hAnsi="Cambria Math"/>
          </w:rPr>
          <m:t xml:space="preserve">&lt;lower bound, upper bound&gt; </m:t>
        </m:r>
      </m:oMath>
      <w:r>
        <w:t xml:space="preserve">for parameter </w:t>
      </w:r>
      <m:oMath>
        <m:r>
          <w:rPr>
            <w:rFonts w:ascii="Cambria Math" w:hAnsi="Cambria Math"/>
          </w:rPr>
          <m:t>k</m:t>
        </m:r>
      </m:oMath>
      <w:r>
        <w:t xml:space="preserve">, it invokes </w:t>
      </w:r>
      <m:oMath>
        <m:r>
          <w:rPr>
            <w:rFonts w:ascii="Cambria Math" w:hAnsi="Cambria Math"/>
          </w:rPr>
          <m:t>Branch and reduce</m:t>
        </m:r>
      </m:oMath>
      <w:r>
        <w:t xml:space="preserve">. </w:t>
      </w:r>
    </w:p>
    <w:p w14:paraId="3395A9FE" w14:textId="77777777" w:rsidR="00CC0D45" w:rsidRDefault="00CC0D45" w:rsidP="00CC0D45">
      <w:r>
        <w:t xml:space="preserve">In </w:t>
      </w:r>
      <m:oMath>
        <m:r>
          <w:rPr>
            <w:rFonts w:ascii="Cambria Math" w:hAnsi="Cambria Math"/>
          </w:rPr>
          <m:t>Branch and reduce</m:t>
        </m:r>
      </m:oMath>
      <w:r>
        <w:t xml:space="preserve">, </w:t>
      </w:r>
      <m:oMath>
        <m:r>
          <w:rPr>
            <w:rFonts w:ascii="Cambria Math" w:hAnsi="Cambria Math"/>
          </w:rPr>
          <m:t>solution</m:t>
        </m:r>
      </m:oMath>
      <w:r>
        <w:t xml:space="preserve"> parameter is partial solution at a given branch in the algorithm.</w:t>
      </w:r>
    </w:p>
    <w:p w14:paraId="3AAB835B" w14:textId="5C220FE4" w:rsidR="00CC0D45" w:rsidRDefault="00CC0D45" w:rsidP="00CC0D45">
      <w:r>
        <w:t xml:space="preserve">Vertices are added to </w:t>
      </w:r>
      <m:oMath>
        <m:r>
          <w:rPr>
            <w:rFonts w:ascii="Cambria Math" w:hAnsi="Cambria Math"/>
          </w:rPr>
          <m:t>solution</m:t>
        </m:r>
      </m:oMath>
      <w:r>
        <w:t xml:space="preserve"> in </w:t>
      </w:r>
      <m:oMath>
        <m:r>
          <w:rPr>
            <w:rFonts w:ascii="Cambria Math" w:hAnsi="Cambria Math"/>
          </w:rPr>
          <m:t>Reduce</m:t>
        </m:r>
      </m:oMath>
      <w:r>
        <w:t xml:space="preserve"> and in </w:t>
      </w:r>
      <m:oMath>
        <m:r>
          <w:rPr>
            <w:rFonts w:ascii="Cambria Math" w:hAnsi="Cambria Math"/>
          </w:rPr>
          <m:t>Branch</m:t>
        </m:r>
      </m:oMath>
      <w:r>
        <w:t xml:space="preserve">, as well as deleted from instance </w:t>
      </w:r>
      <m:oMath>
        <m:r>
          <w:rPr>
            <w:rFonts w:ascii="Cambria Math" w:hAnsi="Cambria Math"/>
          </w:rPr>
          <m:t>G</m:t>
        </m:r>
      </m:oMath>
      <w:r>
        <w:t>.</w:t>
      </w:r>
    </w:p>
    <w:p w14:paraId="21C888FA" w14:textId="200EF583" w:rsidR="00B60176" w:rsidRDefault="00B60176" w:rsidP="00B60176">
      <m:oMath>
        <m:r>
          <w:rPr>
            <w:rFonts w:ascii="Cambria Math" w:hAnsi="Cambria Math"/>
          </w:rPr>
          <m:t>current-solution</m:t>
        </m:r>
      </m:oMath>
      <w:r>
        <w:t xml:space="preserve"> is passing the best solution found so far in the search tree.</w:t>
      </w:r>
    </w:p>
    <w:p w14:paraId="78ED55FD" w14:textId="77777777" w:rsidR="00B60176" w:rsidRPr="00B60176" w:rsidRDefault="00B60176" w:rsidP="00B60176"/>
    <w:p w14:paraId="4F8567CC" w14:textId="200E296A" w:rsidR="00344802" w:rsidRDefault="00B60176" w:rsidP="00B60176">
      <w:pPr>
        <w:pBdr>
          <w:top w:val="single" w:sz="4" w:space="1" w:color="auto"/>
          <w:bottom w:val="single" w:sz="4" w:space="1" w:color="auto"/>
        </w:pBdr>
      </w:pPr>
      <w:r w:rsidRPr="00B60176">
        <w:rPr>
          <w:b/>
          <w:bCs/>
        </w:rPr>
        <w:t>Algorithm 1</w:t>
      </w:r>
      <w:r>
        <w:t xml:space="preserve">: branch and bound algorithm for </w:t>
      </w:r>
      <m:oMath>
        <m:r>
          <w:rPr>
            <w:rFonts w:ascii="Cambria Math" w:hAnsi="Cambria Math"/>
          </w:rPr>
          <m:t>K-Vertex-Cover</m:t>
        </m:r>
      </m:oMath>
    </w:p>
    <w:p w14:paraId="34791453" w14:textId="78416133" w:rsidR="001B6CC7" w:rsidRDefault="001B6CC7" w:rsidP="00B60176">
      <w:pPr>
        <w:pStyle w:val="ListParagraph"/>
        <w:numPr>
          <w:ilvl w:val="0"/>
          <w:numId w:val="14"/>
        </w:numPr>
      </w:pPr>
      <w:r w:rsidRPr="00B60176">
        <w:rPr>
          <w:b/>
          <w:bCs/>
        </w:rPr>
        <w:t>Function</w:t>
      </w:r>
      <w:r>
        <w:t xml:space="preserve"> </w:t>
      </w:r>
      <m:oMath>
        <m:r>
          <w:rPr>
            <w:rFonts w:ascii="Cambria Math" w:hAnsi="Cambria Math"/>
          </w:rPr>
          <m:t>Branch and reduce (G,  k,  solution, current</m:t>
        </m:r>
        <m:r>
          <w:rPr>
            <w:rFonts w:ascii="Cambria Math" w:hAnsi="Cambria Math"/>
          </w:rPr>
          <m:t>_</m:t>
        </m:r>
        <m:r>
          <w:rPr>
            <w:rFonts w:ascii="Cambria Math" w:hAnsi="Cambria Math"/>
          </w:rPr>
          <m:t>solution)</m:t>
        </m:r>
      </m:oMath>
      <w:r>
        <w:t>:</w:t>
      </w:r>
    </w:p>
    <w:p w14:paraId="240D8DFE" w14:textId="77777777" w:rsidR="001B6CC7" w:rsidRPr="00960C86" w:rsidRDefault="001B6CC7" w:rsidP="001B6CC7">
      <w:pPr>
        <w:pStyle w:val="ListParagraph"/>
        <w:numPr>
          <w:ilvl w:val="1"/>
          <w:numId w:val="14"/>
        </w:numPr>
      </w:pPr>
      <w:r>
        <w:t xml:space="preserve">If –o flag set to {3, 4} then </w:t>
      </w:r>
      <m:oMath>
        <m:r>
          <w:rPr>
            <w:rFonts w:ascii="Cambria Math" w:hAnsi="Cambria Math"/>
          </w:rPr>
          <m:t>(G, k, solution)</m:t>
        </m:r>
      </m:oMath>
      <w:r>
        <w:t xml:space="preserve">  </w:t>
      </w:r>
      <m:oMath>
        <m:r>
          <w:rPr>
            <w:rFonts w:ascii="Cambria Math" w:hAnsi="Cambria Math"/>
          </w:rPr>
          <m:t>⃪ Reduce(G,k, solution)</m:t>
        </m:r>
      </m:oMath>
    </w:p>
    <w:p w14:paraId="370D1AF2" w14:textId="3B273CF7" w:rsidR="001B6CC7" w:rsidRDefault="001B6CC7" w:rsidP="007879CA">
      <w:pPr>
        <w:pStyle w:val="ListParagraph"/>
        <w:numPr>
          <w:ilvl w:val="1"/>
          <w:numId w:val="14"/>
        </w:numPr>
      </w:pPr>
      <w:r>
        <w:t>If –o fla</w:t>
      </w:r>
      <w:r w:rsidR="007B63BF">
        <w:t>g</w:t>
      </w:r>
      <w:r>
        <w:t xml:space="preserve"> set above 0 and </w:t>
      </w:r>
      <m:oMath>
        <m:r>
          <w:rPr>
            <w:rFonts w:ascii="Cambria Math" w:hAnsi="Cambria Math"/>
          </w:rPr>
          <m:t xml:space="preserve">lower bound </m:t>
        </m:r>
        <m:d>
          <m:dPr>
            <m:ctrlPr>
              <w:rPr>
                <w:rFonts w:ascii="Cambria Math" w:hAnsi="Cambria Math"/>
                <w:i/>
              </w:rPr>
            </m:ctrlPr>
          </m:dPr>
          <m:e>
            <m:r>
              <w:rPr>
                <w:rFonts w:ascii="Cambria Math" w:hAnsi="Cambria Math"/>
              </w:rPr>
              <m:t>G</m:t>
            </m:r>
          </m:e>
        </m:d>
        <m:r>
          <w:rPr>
            <w:rFonts w:ascii="Cambria Math" w:hAnsi="Cambria Math"/>
          </w:rPr>
          <m:t>+</m:t>
        </m:r>
        <m:r>
          <w:rPr>
            <w:rFonts w:ascii="Cambria Math" w:hAnsi="Cambria Math"/>
          </w:rPr>
          <m:t>sizeOf(solution)</m:t>
        </m:r>
        <m:r>
          <w:rPr>
            <w:rFonts w:ascii="Cambria Math" w:hAnsi="Cambria Math"/>
          </w:rPr>
          <m:t>≥k</m:t>
        </m:r>
      </m:oMath>
      <w:r>
        <w:t xml:space="preserve"> then return </w:t>
      </w:r>
      <m:oMath>
        <m:r>
          <w:rPr>
            <w:rFonts w:ascii="Cambria Math" w:hAnsi="Cambria Math"/>
          </w:rPr>
          <m:t xml:space="preserve">current_solution </m:t>
        </m:r>
      </m:oMath>
    </w:p>
    <w:p w14:paraId="0CCF8F4F" w14:textId="77777777" w:rsidR="001B6CC7" w:rsidRDefault="001B6CC7" w:rsidP="001B6CC7">
      <w:pPr>
        <w:pStyle w:val="ListParagraph"/>
        <w:numPr>
          <w:ilvl w:val="1"/>
          <w:numId w:val="14"/>
        </w:numPr>
      </w:pPr>
      <w:r>
        <w:t xml:space="preserve">if </w:t>
      </w:r>
      <m:oMath>
        <m:r>
          <w:rPr>
            <w:rFonts w:ascii="Cambria Math" w:hAnsi="Cambria Math"/>
          </w:rPr>
          <m:t>E</m:t>
        </m:r>
        <m:d>
          <m:dPr>
            <m:ctrlPr>
              <w:rPr>
                <w:rFonts w:ascii="Cambria Math" w:hAnsi="Cambria Math"/>
                <w:i/>
              </w:rPr>
            </m:ctrlPr>
          </m:dPr>
          <m:e>
            <m:r>
              <w:rPr>
                <w:rFonts w:ascii="Cambria Math" w:hAnsi="Cambria Math"/>
              </w:rPr>
              <m:t>G</m:t>
            </m:r>
          </m:e>
        </m:d>
        <m:r>
          <w:rPr>
            <w:rFonts w:ascii="Cambria Math" w:hAnsi="Cambria Math"/>
          </w:rPr>
          <m:t>==0</m:t>
        </m:r>
      </m:oMath>
      <w:r>
        <w:t xml:space="preserve"> theb return </w:t>
      </w:r>
      <m:oMath>
        <m:r>
          <w:rPr>
            <w:rFonts w:ascii="Cambria Math" w:hAnsi="Cambria Math"/>
          </w:rPr>
          <m:t>solution</m:t>
        </m:r>
      </m:oMath>
    </w:p>
    <w:p w14:paraId="11B97190" w14:textId="77777777" w:rsidR="001B6CC7" w:rsidRDefault="001B6CC7" w:rsidP="001B6CC7">
      <w:pPr>
        <w:pStyle w:val="ListParagraph"/>
        <w:numPr>
          <w:ilvl w:val="1"/>
          <w:numId w:val="14"/>
        </w:numPr>
      </w:pPr>
      <w:r>
        <w:t xml:space="preserve">let </w:t>
      </w:r>
      <m:oMath>
        <m:r>
          <w:rPr>
            <w:rFonts w:ascii="Cambria Math" w:hAnsi="Cambria Math"/>
          </w:rPr>
          <m:t>v</m:t>
        </m:r>
      </m:oMath>
      <w:r>
        <w:t xml:space="preserve"> be maximum degree vertex</w:t>
      </w:r>
    </w:p>
    <w:p w14:paraId="12466D11" w14:textId="1A73B2E6" w:rsidR="001B6CC7" w:rsidRDefault="004A3171" w:rsidP="001B6CC7">
      <w:pPr>
        <w:pStyle w:val="ListParagraph"/>
        <w:numPr>
          <w:ilvl w:val="1"/>
          <w:numId w:val="14"/>
        </w:numPr>
      </w:pPr>
      <m:oMath>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1</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2</m:t>
                    </m:r>
                  </m:sub>
                </m:sSub>
              </m:e>
            </m:d>
          </m:e>
        </m:d>
        <m:r>
          <m:rPr>
            <m:sty m:val="p"/>
          </m:rPr>
          <w:rPr>
            <w:rFonts w:ascii="Cambria Math" w:hAnsi="Cambria Math"/>
          </w:rPr>
          <m:t xml:space="preserve"> </m:t>
        </m:r>
        <m:r>
          <w:rPr>
            <w:rFonts w:ascii="Cambria Math" w:hAnsi="Cambria Math"/>
          </w:rPr>
          <m:t>⃪ Branch(G, k, solution, v)</m:t>
        </m:r>
      </m:oMath>
    </w:p>
    <w:p w14:paraId="5D4C9C2B" w14:textId="396CAD76" w:rsidR="00B60176" w:rsidRDefault="00B60176" w:rsidP="00B60176">
      <w:pPr>
        <w:pStyle w:val="ListParagraph"/>
        <w:numPr>
          <w:ilvl w:val="1"/>
          <w:numId w:val="14"/>
        </w:numPr>
      </w:pPr>
      <m:oMath>
        <m:r>
          <w:rPr>
            <w:rFonts w:ascii="Cambria Math" w:hAnsi="Cambria Math"/>
          </w:rPr>
          <m:t>current_solution =Branch and reduce (</m:t>
        </m:r>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solutio</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current-solution)</m:t>
        </m:r>
      </m:oMath>
    </w:p>
    <w:p w14:paraId="3DDFED50" w14:textId="21C893E4" w:rsidR="00B60176" w:rsidRDefault="00B60176" w:rsidP="00B60176">
      <w:pPr>
        <w:pStyle w:val="ListParagraph"/>
        <w:numPr>
          <w:ilvl w:val="1"/>
          <w:numId w:val="14"/>
        </w:numPr>
      </w:pPr>
      <m:oMath>
        <m:r>
          <w:rPr>
            <w:rFonts w:ascii="Cambria Math" w:hAnsi="Cambria Math"/>
          </w:rPr>
          <m:t>current_solution =Branch and reduce (</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solutio</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current-solution)</m:t>
        </m:r>
      </m:oMath>
    </w:p>
    <w:p w14:paraId="32D2F127" w14:textId="00D8641C" w:rsidR="001B6CC7" w:rsidRDefault="001B6CC7" w:rsidP="001B6CC7">
      <w:pPr>
        <w:pStyle w:val="ListParagraph"/>
        <w:numPr>
          <w:ilvl w:val="1"/>
          <w:numId w:val="14"/>
        </w:numPr>
      </w:pPr>
      <w:r w:rsidRPr="00B60176">
        <w:rPr>
          <w:b/>
          <w:bCs/>
        </w:rPr>
        <w:t>Return</w:t>
      </w:r>
      <w:r>
        <w:t xml:space="preserve"> </w:t>
      </w:r>
      <m:oMath>
        <m:r>
          <w:rPr>
            <w:rFonts w:ascii="Cambria Math" w:hAnsi="Cambria Math"/>
          </w:rPr>
          <m:t>current_solution</m:t>
        </m:r>
      </m:oMath>
    </w:p>
    <w:p w14:paraId="088549FC" w14:textId="77777777" w:rsidR="00D76D24" w:rsidRDefault="00D76D24" w:rsidP="00D76D24">
      <w:pPr>
        <w:pStyle w:val="ListParagraph"/>
        <w:ind w:left="792"/>
      </w:pPr>
    </w:p>
    <w:p w14:paraId="617A460C" w14:textId="77777777" w:rsidR="001B6CC7" w:rsidRPr="00331758" w:rsidRDefault="001B6CC7" w:rsidP="001B6CC7">
      <w:pPr>
        <w:pStyle w:val="ListParagraph"/>
        <w:numPr>
          <w:ilvl w:val="0"/>
          <w:numId w:val="14"/>
        </w:numPr>
      </w:pPr>
      <w:r w:rsidRPr="00B60176">
        <w:rPr>
          <w:b/>
          <w:bCs/>
        </w:rPr>
        <w:t>Function</w:t>
      </w:r>
      <w:r>
        <w:t xml:space="preserve"> </w:t>
      </w:r>
      <m:oMath>
        <m:r>
          <w:rPr>
            <w:rFonts w:ascii="Cambria Math" w:hAnsi="Cambria Math"/>
          </w:rPr>
          <m:t>Branch</m:t>
        </m:r>
        <m:d>
          <m:dPr>
            <m:ctrlPr>
              <w:rPr>
                <w:rFonts w:ascii="Cambria Math" w:hAnsi="Cambria Math"/>
                <w:i/>
              </w:rPr>
            </m:ctrlPr>
          </m:dPr>
          <m:e>
            <m:r>
              <w:rPr>
                <w:rFonts w:ascii="Cambria Math" w:hAnsi="Cambria Math"/>
              </w:rPr>
              <m:t>G,k, solution, v</m:t>
            </m:r>
          </m:e>
        </m:d>
        <m:r>
          <w:rPr>
            <w:rFonts w:ascii="Cambria Math" w:hAnsi="Cambria Math"/>
          </w:rPr>
          <m:t>:</m:t>
        </m:r>
      </m:oMath>
    </w:p>
    <w:p w14:paraId="2ADE353E" w14:textId="04A6DF52" w:rsidR="001B6CC7" w:rsidRPr="00331758" w:rsidRDefault="001B6CC7" w:rsidP="007B63BF">
      <w:pPr>
        <w:pStyle w:val="ListParagraph"/>
        <w:numPr>
          <w:ilvl w:val="1"/>
          <w:numId w:val="14"/>
        </w:numPr>
      </w:pPr>
      <w:r>
        <w:t xml:space="preserve">Let </w:t>
      </w:r>
      <m:oMath>
        <m:r>
          <w:rPr>
            <w:rFonts w:ascii="Cambria Math" w:hAnsi="Cambria Math"/>
          </w:rPr>
          <m:t>N(v)</m:t>
        </m:r>
      </m:oMath>
      <w:r>
        <w:t xml:space="preserve"> be neighbourhood of </w:t>
      </w:r>
      <m:oMath>
        <m:r>
          <w:rPr>
            <w:rFonts w:ascii="Cambria Math" w:hAnsi="Cambria Math"/>
          </w:rPr>
          <m:t>v</m:t>
        </m:r>
      </m:oMath>
      <w:r>
        <w:t xml:space="preserve">, and </w:t>
      </w:r>
      <m:oMath>
        <m:r>
          <w:rPr>
            <w:rFonts w:ascii="Cambria Math" w:hAnsi="Cambria Math"/>
          </w:rPr>
          <m:t>N</m:t>
        </m:r>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v</m:t>
                </m:r>
              </m:e>
            </m:d>
          </m:e>
        </m:d>
      </m:oMath>
      <w:r>
        <w:t xml:space="preserve"> </w:t>
      </w:r>
      <w:r w:rsidR="007B63BF">
        <w:t>union</w:t>
      </w:r>
      <w:r>
        <w:t xml:space="preserve"> of neighbourhoods of vertices in </w:t>
      </w:r>
      <m:oMath>
        <m:r>
          <w:rPr>
            <w:rFonts w:ascii="Cambria Math" w:hAnsi="Cambria Math"/>
          </w:rPr>
          <m:t>N(v)</m:t>
        </m:r>
      </m:oMath>
    </w:p>
    <w:p w14:paraId="29AD612B" w14:textId="0FB67292" w:rsidR="001B6CC7" w:rsidRPr="00DC11B6" w:rsidRDefault="004A3171" w:rsidP="001B6CC7">
      <w:pPr>
        <w:pStyle w:val="ListParagraph"/>
        <w:numPr>
          <w:ilvl w:val="1"/>
          <w:numId w:val="14"/>
        </w:numPr>
      </w:pPr>
      <m:oMath>
        <m:sSub>
          <m:sSubPr>
            <m:ctrlPr>
              <w:rPr>
                <w:rFonts w:ascii="Cambria Math" w:hAnsi="Cambria Math"/>
                <w:i/>
              </w:rPr>
            </m:ctrlPr>
          </m:sSubPr>
          <m:e>
            <m:r>
              <w:rPr>
                <w:rFonts w:ascii="Cambria Math" w:hAnsi="Cambria Math"/>
              </w:rPr>
              <m:t>solution</m:t>
            </m:r>
          </m:e>
          <m:sub>
            <m:r>
              <w:rPr>
                <w:rFonts w:ascii="Cambria Math" w:hAnsi="Cambria Math"/>
              </w:rPr>
              <m:t>1</m:t>
            </m:r>
          </m:sub>
        </m:sSub>
        <m:r>
          <m:rPr>
            <m:sty m:val="p"/>
          </m:rPr>
          <w:rPr>
            <w:rFonts w:ascii="Cambria Math" w:hAnsi="Cambria Math"/>
          </w:rPr>
          <m:t xml:space="preserve">  </m:t>
        </m:r>
        <m:r>
          <w:rPr>
            <w:rFonts w:ascii="Cambria Math" w:hAnsi="Cambria Math"/>
          </w:rPr>
          <m:t>⃪ solution</m:t>
        </m:r>
        <m:r>
          <w:rPr>
            <w:rFonts w:ascii="Cambria Math" w:hAnsi="Cambria Math"/>
          </w:rPr>
          <m:t>∪</m:t>
        </m:r>
        <m:r>
          <w:rPr>
            <w:rFonts w:ascii="Cambria Math" w:hAnsi="Cambria Math"/>
          </w:rPr>
          <m:t>v</m:t>
        </m:r>
      </m:oMath>
    </w:p>
    <w:p w14:paraId="7B7579B2" w14:textId="0B08210B" w:rsidR="001B6CC7" w:rsidRPr="00331758" w:rsidRDefault="004A3171" w:rsidP="007B63BF">
      <w:pPr>
        <w:pStyle w:val="ListParagraph"/>
        <w:numPr>
          <w:ilvl w:val="1"/>
          <w:numId w:val="14"/>
        </w:numPr>
      </w:pPr>
      <m:oMath>
        <m:sSub>
          <m:sSubPr>
            <m:ctrlPr>
              <w:rPr>
                <w:rFonts w:ascii="Cambria Math" w:hAnsi="Cambria Math"/>
                <w:i/>
              </w:rPr>
            </m:ctrlPr>
          </m:sSubPr>
          <m:e>
            <m:r>
              <w:rPr>
                <w:rFonts w:ascii="Cambria Math" w:hAnsi="Cambria Math"/>
              </w:rPr>
              <m:t>solution</m:t>
            </m:r>
          </m:e>
          <m:sub>
            <m:r>
              <w:rPr>
                <w:rFonts w:ascii="Cambria Math" w:hAnsi="Cambria Math"/>
              </w:rPr>
              <m:t>2</m:t>
            </m:r>
          </m:sub>
        </m:sSub>
        <m:r>
          <m:rPr>
            <m:sty m:val="p"/>
          </m:rPr>
          <w:rPr>
            <w:rFonts w:ascii="Cambria Math" w:hAnsi="Cambria Math"/>
          </w:rPr>
          <m:t xml:space="preserve"> </m:t>
        </m:r>
        <m:r>
          <w:rPr>
            <w:rFonts w:ascii="Cambria Math" w:hAnsi="Cambria Math"/>
          </w:rPr>
          <m:t>⃪  solution</m:t>
        </m:r>
        <m:r>
          <w:rPr>
            <w:rFonts w:ascii="Cambria Math" w:hAnsi="Cambria Math"/>
          </w:rPr>
          <m:t xml:space="preserve">∪ </m:t>
        </m:r>
        <m:r>
          <w:rPr>
            <w:rFonts w:ascii="Cambria Math" w:hAnsi="Cambria Math"/>
          </w:rPr>
          <m:t>N(v)</m:t>
        </m:r>
      </m:oMath>
    </w:p>
    <w:p w14:paraId="64CAA204" w14:textId="4234F1D7" w:rsidR="001B6CC7" w:rsidRPr="00331758" w:rsidRDefault="004A3171" w:rsidP="001B6CC7">
      <w:pPr>
        <w:pStyle w:val="ListParagraph"/>
        <w:numPr>
          <w:ilvl w:val="1"/>
          <w:numId w:val="14"/>
        </w:numPr>
      </w:pPr>
      <m:oMath>
        <m:sSub>
          <m:sSubPr>
            <m:ctrlPr>
              <w:rPr>
                <w:rFonts w:ascii="Cambria Math" w:hAnsi="Cambria Math"/>
                <w:i/>
              </w:rPr>
            </m:ctrlPr>
          </m:sSubPr>
          <m:e>
            <m:r>
              <w:rPr>
                <w:rFonts w:ascii="Cambria Math" w:hAnsi="Cambria Math"/>
              </w:rPr>
              <m:t>G</m:t>
            </m:r>
          </m:e>
          <m:sub>
            <m:r>
              <w:rPr>
                <w:rFonts w:ascii="Cambria Math" w:hAnsi="Cambria Math"/>
              </w:rPr>
              <m:t>1</m:t>
            </m:r>
          </m:sub>
        </m:sSub>
        <m:r>
          <m:rPr>
            <m:sty m:val="p"/>
          </m:rPr>
          <w:rPr>
            <w:rFonts w:ascii="Cambria Math" w:hAnsi="Cambria Math"/>
          </w:rPr>
          <m:t xml:space="preserve">  </m:t>
        </m:r>
        <m:r>
          <w:rPr>
            <w:rFonts w:ascii="Cambria Math" w:hAnsi="Cambria Math"/>
          </w:rPr>
          <m:t>⃪ G</m:t>
        </m:r>
        <m:r>
          <w:rPr>
            <w:rFonts w:ascii="Cambria Math" w:hAnsi="Cambria Math"/>
          </w:rPr>
          <m:t>∖</m:t>
        </m:r>
        <m:r>
          <w:rPr>
            <w:rFonts w:ascii="Cambria Math" w:hAnsi="Cambria Math"/>
          </w:rPr>
          <m:t>v</m:t>
        </m:r>
      </m:oMath>
    </w:p>
    <w:p w14:paraId="4CB65323" w14:textId="50BB48FA" w:rsidR="001B6CC7" w:rsidRDefault="004A3171" w:rsidP="001B6CC7">
      <w:pPr>
        <w:pStyle w:val="ListParagraph"/>
        <w:numPr>
          <w:ilvl w:val="1"/>
          <w:numId w:val="14"/>
        </w:numPr>
      </w:pPr>
      <m:oMath>
        <m:sSub>
          <m:sSubPr>
            <m:ctrlPr>
              <w:rPr>
                <w:rFonts w:ascii="Cambria Math" w:hAnsi="Cambria Math"/>
                <w:i/>
              </w:rPr>
            </m:ctrlPr>
          </m:sSubPr>
          <m:e>
            <m:r>
              <w:rPr>
                <w:rFonts w:ascii="Cambria Math" w:hAnsi="Cambria Math"/>
              </w:rPr>
              <m:t>G</m:t>
            </m:r>
          </m:e>
          <m:sub>
            <m:r>
              <w:rPr>
                <w:rFonts w:ascii="Cambria Math" w:hAnsi="Cambria Math"/>
              </w:rPr>
              <m:t>2</m:t>
            </m:r>
          </m:sub>
        </m:sSub>
        <m:r>
          <m:rPr>
            <m:sty m:val="p"/>
          </m:rPr>
          <w:rPr>
            <w:rFonts w:ascii="Cambria Math" w:hAnsi="Cambria Math"/>
          </w:rPr>
          <m:t xml:space="preserve"> </m:t>
        </m:r>
        <m:r>
          <w:rPr>
            <w:rFonts w:ascii="Cambria Math" w:hAnsi="Cambria Math"/>
          </w:rPr>
          <m:t>⃪ G</m:t>
        </m:r>
        <m: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v</m:t>
            </m:r>
          </m:e>
        </m:d>
        <m:r>
          <w:rPr>
            <w:rFonts w:ascii="Cambria Math" w:hAnsi="Cambria Math"/>
          </w:rPr>
          <m:t>∪</m:t>
        </m:r>
        <m:r>
          <w:rPr>
            <w:rFonts w:ascii="Cambria Math" w:hAnsi="Cambria Math"/>
          </w:rPr>
          <m:t>v)</m:t>
        </m:r>
      </m:oMath>
      <w:r w:rsidR="001B6CC7">
        <w:t xml:space="preserve"> </w:t>
      </w:r>
    </w:p>
    <w:p w14:paraId="09A03DD6" w14:textId="77777777" w:rsidR="001B6CC7" w:rsidRPr="00DC11B6" w:rsidRDefault="004A3171" w:rsidP="001B6CC7">
      <w:pPr>
        <w:pStyle w:val="ListParagraph"/>
        <w:numPr>
          <w:ilvl w:val="1"/>
          <w:numId w:val="14"/>
        </w:numPr>
      </w:pPr>
      <m:oMath>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 xml:space="preserve">  </m:t>
        </m:r>
        <m:r>
          <w:rPr>
            <w:rFonts w:ascii="Cambria Math" w:hAnsi="Cambria Math"/>
          </w:rPr>
          <m:t>⃪ k-1</m:t>
        </m:r>
      </m:oMath>
    </w:p>
    <w:p w14:paraId="6370DF3B" w14:textId="77777777" w:rsidR="001B6CC7" w:rsidRPr="00DC11B6" w:rsidRDefault="004A3171" w:rsidP="001B6CC7">
      <w:pPr>
        <w:pStyle w:val="ListParagraph"/>
        <w:numPr>
          <w:ilvl w:val="1"/>
          <w:numId w:val="14"/>
        </w:numPr>
      </w:pPr>
      <m:oMath>
        <m:sSub>
          <m:sSubPr>
            <m:ctrlPr>
              <w:rPr>
                <w:rFonts w:ascii="Cambria Math" w:hAnsi="Cambria Math"/>
                <w:i/>
              </w:rPr>
            </m:ctrlPr>
          </m:sSubPr>
          <m:e>
            <m:r>
              <w:rPr>
                <w:rFonts w:ascii="Cambria Math" w:hAnsi="Cambria Math"/>
              </w:rPr>
              <m:t>k</m:t>
            </m:r>
          </m:e>
          <m:sub>
            <m:r>
              <w:rPr>
                <w:rFonts w:ascii="Cambria Math" w:hAnsi="Cambria Math"/>
              </w:rPr>
              <m:t>2</m:t>
            </m:r>
          </m:sub>
        </m:sSub>
        <m:r>
          <m:rPr>
            <m:sty m:val="p"/>
          </m:rPr>
          <w:rPr>
            <w:rFonts w:ascii="Cambria Math" w:hAnsi="Cambria Math"/>
          </w:rPr>
          <m:t xml:space="preserve"> </m:t>
        </m:r>
        <m:r>
          <w:rPr>
            <w:rFonts w:ascii="Cambria Math" w:hAnsi="Cambria Math"/>
          </w:rPr>
          <m:t>⃪ k-count(N</m:t>
        </m:r>
        <m:d>
          <m:dPr>
            <m:ctrlPr>
              <w:rPr>
                <w:rFonts w:ascii="Cambria Math" w:hAnsi="Cambria Math"/>
                <w:i/>
              </w:rPr>
            </m:ctrlPr>
          </m:dPr>
          <m:e>
            <m:r>
              <w:rPr>
                <w:rFonts w:ascii="Cambria Math" w:hAnsi="Cambria Math"/>
              </w:rPr>
              <m:t>v</m:t>
            </m:r>
          </m:e>
        </m:d>
        <m:r>
          <w:rPr>
            <w:rFonts w:ascii="Cambria Math" w:hAnsi="Cambria Math"/>
          </w:rPr>
          <m:t>)</m:t>
        </m:r>
      </m:oMath>
    </w:p>
    <w:p w14:paraId="7C30C5E1" w14:textId="77777777" w:rsidR="001B6CC7" w:rsidRDefault="001B6CC7" w:rsidP="001B6CC7">
      <w:pPr>
        <w:pStyle w:val="ListParagraph"/>
        <w:numPr>
          <w:ilvl w:val="1"/>
          <w:numId w:val="14"/>
        </w:numPr>
      </w:pPr>
      <w:r>
        <w:t>If –o flag set to 5 then</w:t>
      </w:r>
    </w:p>
    <w:p w14:paraId="762434B5" w14:textId="77777777" w:rsidR="001B6CC7" w:rsidRPr="00331758" w:rsidRDefault="001B6CC7" w:rsidP="001B6CC7">
      <w:pPr>
        <w:pStyle w:val="ListParagraph"/>
        <w:numPr>
          <w:ilvl w:val="2"/>
          <w:numId w:val="14"/>
        </w:numPr>
      </w:pPr>
      <w: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1</m:t>
                </m:r>
              </m:sub>
            </m:sSub>
          </m:e>
        </m:d>
        <m:r>
          <m:rPr>
            <m:sty m:val="p"/>
          </m:rPr>
          <w:rPr>
            <w:rFonts w:ascii="Cambria Math" w:hAnsi="Cambria Math"/>
          </w:rPr>
          <m:t xml:space="preserve">  </m:t>
        </m:r>
        <m:r>
          <w:rPr>
            <w:rFonts w:ascii="Cambria Math" w:hAnsi="Cambria Math"/>
          </w:rPr>
          <m:t>⃪ Local reduce</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k, N</m:t>
            </m:r>
            <m:d>
              <m:dPr>
                <m:ctrlPr>
                  <w:rPr>
                    <w:rFonts w:ascii="Cambria Math" w:hAnsi="Cambria Math"/>
                    <w:i/>
                  </w:rPr>
                </m:ctrlPr>
              </m:dPr>
              <m:e>
                <m:r>
                  <w:rPr>
                    <w:rFonts w:ascii="Cambria Math" w:hAnsi="Cambria Math"/>
                  </w:rPr>
                  <m:t>v</m:t>
                </m:r>
              </m:e>
            </m:d>
            <m:r>
              <w:rPr>
                <w:rFonts w:ascii="Cambria Math" w:hAnsi="Cambria Math"/>
              </w:rPr>
              <m:t xml:space="preserve">, </m:t>
            </m:r>
            <m:sSub>
              <m:sSubPr>
                <m:ctrlPr>
                  <w:rPr>
                    <w:rFonts w:ascii="Cambria Math" w:hAnsi="Cambria Math"/>
                    <w:i/>
                  </w:rPr>
                </m:ctrlPr>
              </m:sSubPr>
              <m:e>
                <m:r>
                  <w:rPr>
                    <w:rFonts w:ascii="Cambria Math" w:hAnsi="Cambria Math"/>
                  </w:rPr>
                  <m:t>solution</m:t>
                </m:r>
              </m:e>
              <m:sub>
                <m:r>
                  <w:rPr>
                    <w:rFonts w:ascii="Cambria Math" w:hAnsi="Cambria Math"/>
                  </w:rPr>
                  <m:t>1</m:t>
                </m:r>
              </m:sub>
            </m:sSub>
          </m:e>
        </m:d>
        <m:r>
          <w:rPr>
            <w:rFonts w:ascii="Cambria Math" w:hAnsi="Cambria Math"/>
          </w:rPr>
          <m:t>,</m:t>
        </m:r>
      </m:oMath>
    </w:p>
    <w:p w14:paraId="6606FA37" w14:textId="77777777" w:rsidR="001B6CC7" w:rsidRPr="00331758" w:rsidRDefault="001B6CC7" w:rsidP="001B6CC7">
      <w:pPr>
        <w:pStyle w:val="ListParagraph"/>
        <w:numPr>
          <w:ilvl w:val="2"/>
          <w:numId w:val="14"/>
        </w:numPr>
      </w:pPr>
      <w:r>
        <w:t xml:space="preserve"> </w:t>
      </w:r>
      <m:oMath>
        <m:d>
          <m:dPr>
            <m:ctrlPr>
              <w:rPr>
                <w:rFonts w:ascii="Cambria Math" w:hAnsi="Cambria Math"/>
                <w:i/>
              </w:rPr>
            </m:ctrlPr>
          </m:dPr>
          <m:e>
            <m:r>
              <w:rPr>
                <w:rFonts w:ascii="Cambria Math" w:hAnsi="Cambria Math"/>
              </w:rPr>
              <m:t>G, k, solutio</m:t>
            </m:r>
            <m:sSub>
              <m:sSubPr>
                <m:ctrlPr>
                  <w:rPr>
                    <w:rFonts w:ascii="Cambria Math" w:hAnsi="Cambria Math"/>
                    <w:i/>
                  </w:rPr>
                </m:ctrlPr>
              </m:sSubPr>
              <m:e>
                <m:r>
                  <w:rPr>
                    <w:rFonts w:ascii="Cambria Math" w:hAnsi="Cambria Math"/>
                  </w:rPr>
                  <m:t>n</m:t>
                </m:r>
              </m:e>
              <m:sub>
                <m:r>
                  <w:rPr>
                    <w:rFonts w:ascii="Cambria Math" w:hAnsi="Cambria Math"/>
                  </w:rPr>
                  <m:t>2</m:t>
                </m:r>
              </m:sub>
            </m:sSub>
          </m:e>
        </m:d>
        <m:r>
          <m:rPr>
            <m:sty m:val="p"/>
          </m:rPr>
          <w:rPr>
            <w:rFonts w:ascii="Cambria Math" w:hAnsi="Cambria Math"/>
          </w:rPr>
          <m:t xml:space="preserve"> </m:t>
        </m:r>
        <m:r>
          <w:rPr>
            <w:rFonts w:ascii="Cambria Math" w:hAnsi="Cambria Math"/>
          </w:rPr>
          <m:t>⃪ Local reduce(</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 k, N(N</m:t>
        </m:r>
        <m:d>
          <m:dPr>
            <m:ctrlPr>
              <w:rPr>
                <w:rFonts w:ascii="Cambria Math" w:hAnsi="Cambria Math"/>
                <w:i/>
              </w:rPr>
            </m:ctrlPr>
          </m:dPr>
          <m:e>
            <m:r>
              <w:rPr>
                <w:rFonts w:ascii="Cambria Math" w:hAnsi="Cambria Math"/>
              </w:rPr>
              <m:t>v</m:t>
            </m:r>
          </m:e>
        </m:d>
        <m:r>
          <w:rPr>
            <w:rFonts w:ascii="Cambria Math" w:hAnsi="Cambria Math"/>
          </w:rPr>
          <m:t xml:space="preserve">), </m:t>
        </m:r>
        <m:sSub>
          <m:sSubPr>
            <m:ctrlPr>
              <w:rPr>
                <w:rFonts w:ascii="Cambria Math" w:hAnsi="Cambria Math"/>
                <w:i/>
              </w:rPr>
            </m:ctrlPr>
          </m:sSubPr>
          <m:e>
            <m:r>
              <w:rPr>
                <w:rFonts w:ascii="Cambria Math" w:hAnsi="Cambria Math"/>
              </w:rPr>
              <m:t>solution</m:t>
            </m:r>
          </m:e>
          <m:sub>
            <m:r>
              <w:rPr>
                <w:rFonts w:ascii="Cambria Math" w:hAnsi="Cambria Math"/>
              </w:rPr>
              <m:t>2</m:t>
            </m:r>
          </m:sub>
        </m:sSub>
        <m:r>
          <w:rPr>
            <w:rFonts w:ascii="Cambria Math" w:hAnsi="Cambria Math"/>
          </w:rPr>
          <m:t xml:space="preserve">) </m:t>
        </m:r>
      </m:oMath>
    </w:p>
    <w:p w14:paraId="34B9F090" w14:textId="5191AF0E" w:rsidR="001B6CC7" w:rsidRPr="00B60176" w:rsidRDefault="00B60176" w:rsidP="00B60176">
      <w:pPr>
        <w:pStyle w:val="ListParagraph"/>
        <w:numPr>
          <w:ilvl w:val="1"/>
          <w:numId w:val="14"/>
        </w:numPr>
        <w:pBdr>
          <w:bottom w:val="single" w:sz="4" w:space="1" w:color="auto"/>
        </w:pBdr>
      </w:pPr>
      <w:r>
        <w:rPr>
          <w:b/>
          <w:bCs/>
        </w:rPr>
        <w:t>r</w:t>
      </w:r>
      <w:r w:rsidRPr="00B60176">
        <w:rPr>
          <w:b/>
          <w:bCs/>
        </w:rPr>
        <w:t>eturn</w:t>
      </w:r>
      <w:r>
        <w:t xml:space="preserve"> </w:t>
      </w:r>
      <m:oMath>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r>
                  <w:rPr>
                    <w:rFonts w:ascii="Cambria Math" w:hAnsi="Cambria Math"/>
                  </w:rPr>
                  <m:t>solutio</m:t>
                </m:r>
                <m:sSub>
                  <m:sSubPr>
                    <m:ctrlPr>
                      <w:rPr>
                        <w:rFonts w:ascii="Cambria Math" w:hAnsi="Cambria Math"/>
                        <w:i/>
                      </w:rPr>
                    </m:ctrlPr>
                  </m:sSubPr>
                  <m:e>
                    <m:r>
                      <w:rPr>
                        <w:rFonts w:ascii="Cambria Math" w:hAnsi="Cambria Math"/>
                      </w:rPr>
                      <m:t>n</m:t>
                    </m:r>
                  </m:e>
                  <m:sub>
                    <m:r>
                      <w:rPr>
                        <w:rFonts w:ascii="Cambria Math" w:hAnsi="Cambria Math"/>
                      </w:rPr>
                      <m:t>1</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xml:space="preserve">, </m:t>
                </m:r>
                <m:r>
                  <w:rPr>
                    <w:rFonts w:ascii="Cambria Math" w:hAnsi="Cambria Math"/>
                  </w:rPr>
                  <m:t>solutio</m:t>
                </m:r>
                <m:sSub>
                  <m:sSubPr>
                    <m:ctrlPr>
                      <w:rPr>
                        <w:rFonts w:ascii="Cambria Math" w:hAnsi="Cambria Math"/>
                        <w:i/>
                      </w:rPr>
                    </m:ctrlPr>
                  </m:sSubPr>
                  <m:e>
                    <m:r>
                      <w:rPr>
                        <w:rFonts w:ascii="Cambria Math" w:hAnsi="Cambria Math"/>
                      </w:rPr>
                      <m:t>n</m:t>
                    </m:r>
                  </m:e>
                  <m:sub>
                    <m:r>
                      <w:rPr>
                        <w:rFonts w:ascii="Cambria Math" w:hAnsi="Cambria Math"/>
                      </w:rPr>
                      <m:t>2</m:t>
                    </m:r>
                  </m:sub>
                </m:sSub>
              </m:e>
            </m:d>
          </m:e>
        </m:d>
      </m:oMath>
    </w:p>
    <w:p w14:paraId="5C4EA352" w14:textId="77777777" w:rsidR="001B6CC7" w:rsidRPr="00B60176" w:rsidRDefault="001B6CC7" w:rsidP="001B6CC7">
      <w:pPr>
        <w:pStyle w:val="ListParagraph"/>
        <w:ind w:left="360"/>
      </w:pPr>
    </w:p>
    <w:p w14:paraId="4FDC66EA" w14:textId="00683BB8" w:rsidR="001B6CC7" w:rsidRDefault="00C029B8" w:rsidP="00291F77">
      <m:oMath>
        <m:r>
          <w:rPr>
            <w:rFonts w:ascii="Cambria Math" w:hAnsi="Cambria Math"/>
          </w:rPr>
          <m:t xml:space="preserve">Reduce </m:t>
        </m:r>
      </m:oMath>
      <w:r>
        <w:t xml:space="preserve">function guarantees </w:t>
      </w:r>
      <w:r w:rsidR="001B6CC7">
        <w:t xml:space="preserve">linear kernel in respect to vertex cover size. </w:t>
      </w:r>
      <w:r>
        <w:t xml:space="preserve">Using it inside </w:t>
      </w:r>
      <m:oMath>
        <m:r>
          <w:rPr>
            <w:rFonts w:ascii="Cambria Math" w:hAnsi="Cambria Math"/>
          </w:rPr>
          <m:t>Branch and reduce</m:t>
        </m:r>
      </m:oMath>
      <w:r w:rsidR="001B6CC7">
        <w:t xml:space="preserve"> </w:t>
      </w:r>
      <w:r>
        <w:t xml:space="preserve">executes </w:t>
      </w:r>
      <w:r w:rsidR="001B6CC7">
        <w:t xml:space="preserve">interleaving. </w:t>
      </w:r>
      <m:oMath>
        <m:r>
          <w:rPr>
            <w:rFonts w:ascii="Cambria Math" w:hAnsi="Cambria Math"/>
          </w:rPr>
          <m:t>Branch</m:t>
        </m:r>
      </m:oMath>
      <w:r w:rsidR="00291F77">
        <w:t xml:space="preserve"> </w:t>
      </w:r>
      <w:r>
        <w:t>bounds</w:t>
      </w:r>
      <w:r w:rsidR="001B6CC7">
        <w:t xml:space="preserve"> tree depth according to branching on maximum degree vertex.  </w:t>
      </w:r>
    </w:p>
    <w:p w14:paraId="0B045770" w14:textId="749A12F1" w:rsidR="007879CA" w:rsidRDefault="007879CA" w:rsidP="007879CA">
      <w:pPr>
        <w:pStyle w:val="Heading2"/>
      </w:pPr>
      <w:bookmarkStart w:id="19" w:name="_Toc7548022"/>
      <w:r>
        <w:t>Profiling</w:t>
      </w:r>
      <w:bookmarkEnd w:id="19"/>
    </w:p>
    <w:p w14:paraId="20FB685B" w14:textId="77777777" w:rsidR="001B6CC7" w:rsidRDefault="001B6CC7" w:rsidP="001B6CC7">
      <w:r>
        <w:t>Profiling using cProfile</w:t>
      </w:r>
      <w:r>
        <w:rPr>
          <w:rStyle w:val="FootnoteReference"/>
        </w:rPr>
        <w:footnoteReference w:id="6"/>
      </w:r>
      <w:r>
        <w:t xml:space="preserve"> has shown important property of the program. It is a tool for </w:t>
      </w:r>
      <w:r>
        <w:rPr>
          <w:i/>
          <w:iCs/>
        </w:rPr>
        <w:t>deterministic profiling</w:t>
      </w:r>
      <w:r>
        <w:t xml:space="preserve">- that is, shows how long various parts of the program were executed. For public PACE instances and timeout of 120 seconds per instance, the program took 6720 seconds to execute. </w:t>
      </w:r>
    </w:p>
    <w:p w14:paraId="67DF29FF" w14:textId="2040A460" w:rsidR="001B6CC7" w:rsidRDefault="001B6CC7" w:rsidP="001B6CC7">
      <w:r>
        <w:t xml:space="preserve">This version of the program was using </w:t>
      </w:r>
      <w:r w:rsidRPr="008710E6">
        <w:rPr>
          <w:rStyle w:val="codeChar"/>
        </w:rPr>
        <w:t>deepcopy</w:t>
      </w:r>
      <w:r>
        <w:rPr>
          <w:rStyle w:val="codeChar"/>
        </w:rPr>
        <w:t xml:space="preserve"> </w:t>
      </w:r>
      <w:r w:rsidRPr="008710E6">
        <w:t>module extensive</w:t>
      </w:r>
      <w:r>
        <w:t xml:space="preserve">ly, which resulted in majority of the execution time spent on </w:t>
      </w:r>
      <w:r w:rsidRPr="008710E6">
        <w:rPr>
          <w:rStyle w:val="codeChar"/>
        </w:rPr>
        <w:t>copy</w:t>
      </w:r>
      <w:r>
        <w:t xml:space="preserve"> subroutines.</w:t>
      </w:r>
    </w:p>
    <w:p w14:paraId="6AEEAB66" w14:textId="77777777" w:rsidR="007B63BF" w:rsidRDefault="007B63BF" w:rsidP="001B6CC7"/>
    <w:bookmarkStart w:id="20" w:name="_MON_1617965951"/>
    <w:bookmarkEnd w:id="20"/>
    <w:p w14:paraId="775B0BA7" w14:textId="51552FEF" w:rsidR="001B6CC7" w:rsidRDefault="007B63BF" w:rsidP="001B6CC7">
      <w:pPr>
        <w:keepNext/>
      </w:pPr>
      <w:r>
        <w:object w:dxaOrig="9360" w:dyaOrig="7563" w14:anchorId="5396AFF1">
          <v:shape id="_x0000_i1751" type="#_x0000_t75" style="width:468.3pt;height:377.55pt" o:ole="">
            <v:imagedata r:id="rId14" o:title=""/>
          </v:shape>
          <o:OLEObject Type="Embed" ProgID="Word.OpenDocumentText.12" ShapeID="_x0000_i1751" DrawAspect="Content" ObjectID="_1618161118" r:id="rId15"/>
        </w:object>
      </w:r>
    </w:p>
    <w:p w14:paraId="7ADAF4B5" w14:textId="5D151EC5" w:rsidR="001B6CC7" w:rsidRDefault="001B6CC7" w:rsidP="001B6CC7">
      <w:pPr>
        <w:pStyle w:val="Caption"/>
      </w:pPr>
      <w:r>
        <w:t xml:space="preserve">Figure </w:t>
      </w:r>
      <w:r w:rsidR="004A3171">
        <w:fldChar w:fldCharType="begin"/>
      </w:r>
      <w:r w:rsidR="004A3171">
        <w:instrText xml:space="preserve"> SEQ Figure \* ARABIC </w:instrText>
      </w:r>
      <w:r w:rsidR="004A3171">
        <w:fldChar w:fldCharType="separate"/>
      </w:r>
      <w:r w:rsidR="0018230B">
        <w:rPr>
          <w:noProof/>
        </w:rPr>
        <w:t>2</w:t>
      </w:r>
      <w:r w:rsidR="004A3171">
        <w:rPr>
          <w:noProof/>
        </w:rPr>
        <w:fldChar w:fldCharType="end"/>
      </w:r>
      <w:r>
        <w:t xml:space="preserve">: </w:t>
      </w:r>
      <w:r w:rsidRPr="00317C62">
        <w:t>profiling of solver with cProfile over PACE benchmark tests</w:t>
      </w:r>
    </w:p>
    <w:p w14:paraId="17A38A05" w14:textId="77777777" w:rsidR="001B6CC7" w:rsidRDefault="001B6CC7" w:rsidP="001B6CC7">
      <w:pPr>
        <w:pStyle w:val="Heading2"/>
      </w:pPr>
      <w:bookmarkStart w:id="21" w:name="_Toc7548023"/>
      <w:r>
        <w:t>Improvements</w:t>
      </w:r>
      <w:bookmarkEnd w:id="21"/>
    </w:p>
    <w:p w14:paraId="77F29703" w14:textId="77777777" w:rsidR="001B6CC7" w:rsidRDefault="001B6CC7" w:rsidP="001B6CC7">
      <w:pPr>
        <w:pStyle w:val="Heading3"/>
      </w:pPr>
      <w:r>
        <w:t>Local preprocessing</w:t>
      </w:r>
    </w:p>
    <w:p w14:paraId="30984CF2" w14:textId="0ADDA8ED" w:rsidR="001B6CC7" w:rsidRDefault="001B6CC7" w:rsidP="000F6D88">
      <w:r>
        <w:tab/>
        <w:t xml:space="preserve">One way to make preprocessing rules faster </w:t>
      </w:r>
      <w:r w:rsidR="000F6D88">
        <w:t xml:space="preserve">is </w:t>
      </w:r>
      <w:r>
        <w:t xml:space="preserve">implementation of local preprocessing. When branching, it </w:t>
      </w:r>
      <w:r w:rsidR="000F6D88">
        <w:t xml:space="preserve">queues </w:t>
      </w:r>
      <w:r>
        <w:t>neighbours of vertex branched on, and apply preprocessing reductions only to those vertices, adding their neighbours to queue in case one of the rules was applied. One can see it as performing breadth-first search from neighbours of the vertex branched on.</w:t>
      </w:r>
    </w:p>
    <w:p w14:paraId="695C8A0E" w14:textId="1FB1E915" w:rsidR="00344802" w:rsidRDefault="00344802" w:rsidP="00344802">
      <w:pPr>
        <w:rPr>
          <w:shd w:val="pct15" w:color="auto" w:fill="FFFFFF"/>
        </w:rPr>
      </w:pPr>
    </w:p>
    <w:p w14:paraId="07478214" w14:textId="773A8598" w:rsidR="000F6D88" w:rsidRPr="000F6D88" w:rsidRDefault="000F6D88" w:rsidP="000F6D88">
      <w:pPr>
        <w:pBdr>
          <w:top w:val="single" w:sz="4" w:space="1" w:color="auto"/>
          <w:bottom w:val="single" w:sz="4" w:space="1" w:color="auto"/>
        </w:pBdr>
      </w:pPr>
      <w:r w:rsidRPr="000F6D88">
        <w:rPr>
          <w:b/>
          <w:bCs/>
        </w:rPr>
        <w:t>Algorithm 2</w:t>
      </w:r>
      <w:r w:rsidRPr="000F6D88">
        <w:t>: local preprocessing</w:t>
      </w:r>
    </w:p>
    <w:p w14:paraId="6A3233FE" w14:textId="374A6E87" w:rsidR="000F6D88" w:rsidRDefault="000F6D88" w:rsidP="000F6D88">
      <w:pPr>
        <w:pStyle w:val="ListParagraph"/>
        <w:numPr>
          <w:ilvl w:val="0"/>
          <w:numId w:val="15"/>
        </w:numPr>
      </w:pPr>
      <w:r w:rsidRPr="000F6D88">
        <w:rPr>
          <w:b/>
          <w:bCs/>
        </w:rPr>
        <w:t>function</w:t>
      </w:r>
      <w:r>
        <w:t xml:space="preserve"> </w:t>
      </w:r>
      <m:oMath>
        <m:r>
          <w:rPr>
            <w:rFonts w:ascii="Cambria Math" w:hAnsi="Cambria Math"/>
          </w:rPr>
          <m:t>Local Reduce (G, k, Q, solution)</m:t>
        </m:r>
      </m:oMath>
    </w:p>
    <w:p w14:paraId="050B214F" w14:textId="71145EF3" w:rsidR="001B6CC7" w:rsidRPr="00AA2872" w:rsidRDefault="001B6CC7" w:rsidP="000F6D88">
      <w:pPr>
        <w:pStyle w:val="ListParagraph"/>
        <w:numPr>
          <w:ilvl w:val="1"/>
          <w:numId w:val="15"/>
        </w:numPr>
      </w:pPr>
      <w:r w:rsidRPr="000F6D88">
        <w:rPr>
          <w:b/>
          <w:bCs/>
        </w:rPr>
        <w:t>While</w:t>
      </w:r>
      <w:r w:rsidRPr="00AA2872">
        <w:t xml:space="preserve"> </w:t>
      </w:r>
      <m:oMath>
        <m:r>
          <w:rPr>
            <w:rFonts w:ascii="Cambria Math" w:hAnsi="Cambria Math"/>
          </w:rPr>
          <m:t>Q</m:t>
        </m:r>
      </m:oMath>
      <w:r w:rsidRPr="00AA2872">
        <w:t xml:space="preserve"> is not empty:</w:t>
      </w:r>
    </w:p>
    <w:p w14:paraId="1709927E" w14:textId="350F2780" w:rsidR="001B6CC7" w:rsidRPr="00AA2872" w:rsidRDefault="000F6D88" w:rsidP="000F6D88">
      <w:pPr>
        <w:pStyle w:val="ListParagraph"/>
        <w:numPr>
          <w:ilvl w:val="2"/>
          <w:numId w:val="15"/>
        </w:numPr>
      </w:pPr>
      <m:oMath>
        <m:r>
          <w:rPr>
            <w:rFonts w:ascii="Cambria Math" w:hAnsi="Cambria Math"/>
          </w:rPr>
          <m:t>v = Q.pop()</m:t>
        </m:r>
      </m:oMath>
    </w:p>
    <w:p w14:paraId="6545A77D" w14:textId="45136519" w:rsidR="001B6CC7" w:rsidRPr="00AA2872" w:rsidRDefault="000F6D88" w:rsidP="000F6D88">
      <w:pPr>
        <w:pStyle w:val="ListParagraph"/>
        <w:numPr>
          <w:ilvl w:val="2"/>
          <w:numId w:val="15"/>
        </w:numPr>
      </w:pPr>
      <w:r w:rsidRPr="000F6D88">
        <w:rPr>
          <w:b/>
          <w:bCs/>
        </w:rPr>
        <w:t>i</w:t>
      </w:r>
      <w:r w:rsidR="001B6CC7" w:rsidRPr="000F6D88">
        <w:rPr>
          <w:b/>
          <w:bCs/>
        </w:rPr>
        <w:t>f</w:t>
      </w:r>
      <w:r w:rsidR="001B6CC7" w:rsidRPr="00AA2872">
        <w:t xml:space="preserve"> one of the preprocessing rules allows to reduce </w:t>
      </w:r>
      <m:oMath>
        <m:r>
          <w:rPr>
            <w:rFonts w:ascii="Cambria Math" w:hAnsi="Cambria Math"/>
          </w:rPr>
          <m:t>v</m:t>
        </m:r>
      </m:oMath>
      <w:r w:rsidR="001B6CC7" w:rsidRPr="00AA2872">
        <w:t>:</w:t>
      </w:r>
    </w:p>
    <w:p w14:paraId="3C375DB2" w14:textId="12779FB0" w:rsidR="001B6CC7" w:rsidRPr="00AA2872" w:rsidRDefault="000F6D88" w:rsidP="000F6D88">
      <w:pPr>
        <w:pStyle w:val="ListParagraph"/>
        <w:numPr>
          <w:ilvl w:val="3"/>
          <w:numId w:val="15"/>
        </w:numPr>
      </w:pPr>
      <m:oMath>
        <m:r>
          <w:rPr>
            <w:rFonts w:ascii="Cambria Math" w:hAnsi="Cambria Math"/>
          </w:rPr>
          <m:t>G=G∖v</m:t>
        </m:r>
      </m:oMath>
      <w:r>
        <w:t>,</w:t>
      </w:r>
      <w:r w:rsidR="001B6CC7" w:rsidRPr="00AA2872">
        <w:t xml:space="preserve"> add to partial solution if needed</w:t>
      </w:r>
      <w:r>
        <w:t xml:space="preserve"> (depending on particular reduction rule)</w:t>
      </w:r>
    </w:p>
    <w:p w14:paraId="33125619" w14:textId="5AB0DC12" w:rsidR="001B6CC7" w:rsidRDefault="000F6D88" w:rsidP="000F6D88">
      <w:pPr>
        <w:pStyle w:val="ListParagraph"/>
        <w:numPr>
          <w:ilvl w:val="3"/>
          <w:numId w:val="15"/>
        </w:numPr>
      </w:pPr>
      <m:oMath>
        <m:r>
          <w:rPr>
            <w:rFonts w:ascii="Cambria Math" w:hAnsi="Cambria Math"/>
          </w:rPr>
          <m:t>Q.push(N(v))</m:t>
        </m:r>
      </m:oMath>
    </w:p>
    <w:p w14:paraId="71DAB2D9" w14:textId="303136DA" w:rsidR="00344802" w:rsidRPr="000F6D88" w:rsidRDefault="000F6D88" w:rsidP="000F6D88">
      <w:pPr>
        <w:pStyle w:val="ListParagraph"/>
        <w:numPr>
          <w:ilvl w:val="0"/>
          <w:numId w:val="15"/>
        </w:numPr>
        <w:pBdr>
          <w:bottom w:val="single" w:sz="4" w:space="1" w:color="auto"/>
        </w:pBdr>
      </w:pPr>
      <w:r w:rsidRPr="000F6D88">
        <w:rPr>
          <w:b/>
          <w:bCs/>
        </w:rPr>
        <w:t>return</w:t>
      </w:r>
      <w:r>
        <w:t xml:space="preserve"> </w:t>
      </w:r>
      <m:oMath>
        <m:r>
          <w:rPr>
            <w:rFonts w:ascii="Cambria Math" w:hAnsi="Cambria Math"/>
          </w:rPr>
          <m:t>G, k, solution</m:t>
        </m:r>
      </m:oMath>
    </w:p>
    <w:p w14:paraId="325A9C8A" w14:textId="77777777" w:rsidR="001B6CC7" w:rsidRDefault="001B6CC7" w:rsidP="001B6CC7"/>
    <w:p w14:paraId="593422F6" w14:textId="67A03EF6" w:rsidR="001B6CC7" w:rsidRDefault="001B6CC7" w:rsidP="001B6CC7">
      <w:r>
        <w:tab/>
        <w:t xml:space="preserve">This local preprocessing algorithm does not look at all vertices of </w:t>
      </w:r>
      <m:oMath>
        <m:r>
          <w:rPr>
            <w:rFonts w:ascii="Cambria Math" w:hAnsi="Cambria Math"/>
          </w:rPr>
          <m:t>G</m:t>
        </m:r>
      </m:oMath>
      <w:r>
        <w:t xml:space="preserve"> in every invocation; instead, aft</w:t>
      </w:r>
      <w:r w:rsidR="00880965">
        <w:t xml:space="preserve">er first iteration, it looks at </w:t>
      </w:r>
      <w:r>
        <w:t xml:space="preserve">at most </w:t>
      </w:r>
      <m:oMath>
        <m:r>
          <w:rPr>
            <w:rFonts w:ascii="Cambria Math" w:hAnsi="Cambria Math"/>
          </w:rPr>
          <m:t>k</m:t>
        </m:r>
      </m:oMath>
      <w:r>
        <w:t xml:space="preserve"> vertices without any deletion (if a vertex of degree </w:t>
      </w:r>
      <m:oMath>
        <m:r>
          <w:rPr>
            <w:rFonts w:ascii="Cambria Math" w:hAnsi="Cambria Math"/>
          </w:rPr>
          <m:t>k</m:t>
        </m:r>
      </m:oMath>
      <w:r>
        <w:t xml:space="preserve"> was branched on). Additional vertices will be retrieved only if some vertices are added to the solution. Efficiency of this addition is  measured by solving the same instances with one version of algorithm using local preprocessing rules, and one of them standard preprocessing (iterating over all vertices) and comparing number of nodes visited. </w:t>
      </w:r>
    </w:p>
    <w:p w14:paraId="402E267C" w14:textId="77777777" w:rsidR="001B6CC7" w:rsidRDefault="001B6CC7" w:rsidP="001B6CC7">
      <w:r>
        <w:tab/>
        <w:t xml:space="preserve">Additionally, local preprocessing uses all of the reduction rules in the same iteration, in contrast to initial version, which iterated over all vertices for each reduction rule separately. </w:t>
      </w:r>
    </w:p>
    <w:p w14:paraId="725CA96F" w14:textId="77777777" w:rsidR="001B6CC7" w:rsidRDefault="001B6CC7" w:rsidP="001B6CC7"/>
    <w:p w14:paraId="226B9AC4" w14:textId="01148B60" w:rsidR="001B6CC7" w:rsidRDefault="00C029B8" w:rsidP="00C029B8">
      <w:pPr>
        <w:pStyle w:val="Heading3"/>
      </w:pPr>
      <w:r>
        <w:t>Python and iGraph-specific improvements</w:t>
      </w:r>
    </w:p>
    <w:p w14:paraId="151D0881" w14:textId="77777777" w:rsidR="001B6CC7" w:rsidRDefault="001B6CC7" w:rsidP="001B6CC7">
      <w:r>
        <w:tab/>
        <w:t>Implementation of local preprocessing was attempted. However, because deletion of vertices in iGraph causes ids of other vertices to change</w:t>
      </w:r>
      <w:r>
        <w:rPr>
          <w:rStyle w:val="FootnoteReference"/>
        </w:rPr>
        <w:footnoteReference w:id="7"/>
      </w:r>
      <w:r>
        <w:t xml:space="preserve">, retrieving neighbours of a given vertex requires assigning additional attribute to them and finding those vertices based on their attributes in updated graph. It requires </w:t>
      </w:r>
      <m:oMath>
        <m:r>
          <w:rPr>
            <w:rFonts w:ascii="Cambria Math" w:hAnsi="Cambria Math"/>
          </w:rPr>
          <m:t>O(n)</m:t>
        </m:r>
      </m:oMath>
      <w:r>
        <w:t xml:space="preserve"> time, which defeats the purpose of making the preprocessing rules local – if the reduction still has to look through all of the vertices of </w:t>
      </w:r>
      <m:oMath>
        <m:r>
          <w:rPr>
            <w:rFonts w:ascii="Cambria Math" w:hAnsi="Cambria Math"/>
          </w:rPr>
          <m:t>G,</m:t>
        </m:r>
      </m:oMath>
      <w:r>
        <w:t xml:space="preserve"> it’s time complexity remains unchanged.</w:t>
      </w:r>
    </w:p>
    <w:p w14:paraId="15DBF24A" w14:textId="77777777" w:rsidR="001B6CC7" w:rsidRDefault="001B6CC7" w:rsidP="001B6CC7"/>
    <w:p w14:paraId="31EAC7EB" w14:textId="77777777" w:rsidR="001B6CC7" w:rsidRDefault="001B6CC7" w:rsidP="001B6CC7">
      <w:pPr>
        <w:pStyle w:val="Heading4"/>
      </w:pPr>
      <w:r>
        <w:t>Difference in performance for different vertex selection</w:t>
      </w:r>
    </w:p>
    <w:p w14:paraId="17043D58" w14:textId="10C56243" w:rsidR="001B6CC7" w:rsidRDefault="001B6CC7" w:rsidP="001B6CC7">
      <w:pPr>
        <w:ind w:firstLine="720"/>
      </w:pPr>
      <w:r>
        <w:t xml:space="preserve">Due to one of the undocumented features of iGraph, finding vertices in updated graphs can be achieved in </w:t>
      </w:r>
      <m:oMath>
        <m:r>
          <w:rPr>
            <w:rFonts w:ascii="Cambria Math" w:hAnsi="Cambria Math"/>
          </w:rPr>
          <m:t>O(1)</m:t>
        </m:r>
      </m:oMath>
      <w:r>
        <w:t xml:space="preserve"> </w:t>
      </w:r>
      <w:r w:rsidRPr="00CB3EB0">
        <w:t xml:space="preserve">using </w:t>
      </w:r>
      <w:r w:rsidRPr="00CB3EB0">
        <w:rPr>
          <w:rFonts w:ascii="Lucida Console" w:hAnsi="Lucida Console"/>
          <w:sz w:val="21"/>
          <w:szCs w:val="21"/>
        </w:rPr>
        <w:t>“name”</w:t>
      </w:r>
      <w:r w:rsidRPr="00D94B15">
        <w:rPr>
          <w:sz w:val="21"/>
          <w:szCs w:val="21"/>
        </w:rPr>
        <w:t xml:space="preserve"> </w:t>
      </w:r>
      <w:r w:rsidRPr="00D94B15">
        <w:t>attribute</w:t>
      </w:r>
      <w:r w:rsidR="00D76D24">
        <w:t>, because this attribute is the only attribute of vertices in iGraph that is indexed</w:t>
      </w:r>
      <w:r w:rsidR="00D76D24">
        <w:rPr>
          <w:rStyle w:val="FootnoteReference"/>
        </w:rPr>
        <w:footnoteReference w:id="8"/>
      </w:r>
      <w:r w:rsidRPr="00D94B15">
        <w:t>.</w:t>
      </w:r>
      <w:r>
        <w:t xml:space="preserve"> This allowed to complete local preprocessing to improve worst-case time complexity. In tests </w:t>
      </w:r>
      <w:r w:rsidR="00C029B8">
        <w:t>performed,</w:t>
      </w:r>
      <w:r>
        <w:t xml:space="preserve"> it did not influence time performance of the program greatly, due to the fact that copying elements is leading in total time and resource consumption of the program. </w:t>
      </w:r>
    </w:p>
    <w:p w14:paraId="18B20A93" w14:textId="17C1F991" w:rsidR="001B6CC7" w:rsidRDefault="001B6CC7" w:rsidP="00C029B8">
      <w:pPr>
        <w:ind w:firstLine="720"/>
      </w:pPr>
      <w:r>
        <w:t>Comparison of retrieving vertices was made using IPython’s magic built-in functions</w:t>
      </w:r>
      <w:r>
        <w:rPr>
          <w:rStyle w:val="FootnoteReference"/>
        </w:rPr>
        <w:footnoteReference w:id="9"/>
      </w:r>
      <w:r>
        <w:t xml:space="preserve">. </w:t>
      </w:r>
      <w:r w:rsidR="00D76D24">
        <w:t xml:space="preserve">For randomly generated graph </w:t>
      </w:r>
      <m:oMath>
        <m:r>
          <w:rPr>
            <w:rFonts w:ascii="Cambria Math" w:hAnsi="Cambria Math"/>
          </w:rPr>
          <m:t>G</m:t>
        </m:r>
      </m:oMath>
      <w:r w:rsidR="00D76D24">
        <w:t xml:space="preserve"> with 10 000 vertices, </w:t>
      </w:r>
      <w:r w:rsidR="00C029B8">
        <w:t>retrieval of</w:t>
      </w:r>
      <w:r w:rsidR="00D76D24">
        <w:t xml:space="preserve"> vertex using ‘name’ attribute turned out to </w:t>
      </w:r>
      <w:r w:rsidR="00C029B8">
        <w:t xml:space="preserve">take on average </w:t>
      </w:r>
      <m:oMath>
        <m:r>
          <w:rPr>
            <w:rFonts w:ascii="Cambria Math" w:hAnsi="Cambria Math"/>
          </w:rPr>
          <m:t>2.17 μs</m:t>
        </m:r>
      </m:oMath>
      <w:r w:rsidR="00C029B8">
        <w:t xml:space="preserve">, while the same operation but using different attribute averaged at </w:t>
      </w:r>
      <m:oMath>
        <m:r>
          <w:rPr>
            <w:rFonts w:ascii="Cambria Math" w:hAnsi="Cambria Math"/>
          </w:rPr>
          <m:t>1.38 ms</m:t>
        </m:r>
      </m:oMath>
      <w:r w:rsidR="00C029B8">
        <w:t xml:space="preserve">. </w:t>
      </w:r>
      <w:r>
        <w:t xml:space="preserve">It reaffirmed results from </w:t>
      </w:r>
      <w:r w:rsidR="00D76D24">
        <w:t xml:space="preserve">iGraph’s </w:t>
      </w:r>
      <w:r>
        <w:t>mailing list</w:t>
      </w:r>
      <w:r>
        <w:rPr>
          <w:rStyle w:val="FootnoteReference"/>
          <w:sz w:val="32"/>
          <w:szCs w:val="32"/>
        </w:rPr>
        <w:footnoteReference w:id="10"/>
      </w:r>
      <w:r>
        <w:t xml:space="preserve"> – </w:t>
      </w:r>
      <w:r w:rsidRPr="00CB3EB0">
        <w:rPr>
          <w:rStyle w:val="codeChar"/>
        </w:rPr>
        <w:t>find</w:t>
      </w:r>
      <w:r w:rsidR="00D76D24">
        <w:rPr>
          <w:rStyle w:val="codeChar"/>
        </w:rPr>
        <w:t xml:space="preserve"> </w:t>
      </w:r>
      <w:r w:rsidRPr="00CB3EB0">
        <w:t>executes around 636</w:t>
      </w:r>
      <w:r>
        <w:t xml:space="preserve"> times faster</w:t>
      </w:r>
      <w:r w:rsidR="00C029B8">
        <w:t xml:space="preserve"> using ‘name’ attribute.</w:t>
      </w:r>
    </w:p>
    <w:bookmarkStart w:id="22" w:name="_MON_1617961228"/>
    <w:bookmarkEnd w:id="22"/>
    <w:p w14:paraId="014C6653" w14:textId="77777777" w:rsidR="001B6CC7" w:rsidRDefault="001B6CC7" w:rsidP="001B6CC7">
      <w:pPr>
        <w:spacing w:before="120"/>
      </w:pPr>
      <w:r w:rsidRPr="00B35AF4">
        <w:object w:dxaOrig="9266" w:dyaOrig="5352" w14:anchorId="6FE9414A">
          <v:shape id="_x0000_i1749" type="#_x0000_t75" style="width:463.3pt;height:267.95pt" o:ole="">
            <v:imagedata r:id="rId16" o:title=""/>
          </v:shape>
          <o:OLEObject Type="Embed" ProgID="Word.OpenDocumentText.12" ShapeID="_x0000_i1749" DrawAspect="Content" ObjectID="_1618161119" r:id="rId17"/>
        </w:object>
      </w:r>
    </w:p>
    <w:p w14:paraId="6AFE251D" w14:textId="29F4ED58" w:rsidR="001B6CC7" w:rsidRDefault="001B6CC7" w:rsidP="001B6CC7">
      <w:pPr>
        <w:pStyle w:val="Caption"/>
      </w:pPr>
      <w:r w:rsidRPr="00857923">
        <w:t xml:space="preserve">Figure </w:t>
      </w:r>
      <w:r w:rsidR="004A3171">
        <w:fldChar w:fldCharType="begin"/>
      </w:r>
      <w:r w:rsidR="004A3171">
        <w:instrText xml:space="preserve"> SEQ Figure \* ARABIC </w:instrText>
      </w:r>
      <w:r w:rsidR="004A3171">
        <w:fldChar w:fldCharType="separate"/>
      </w:r>
      <w:r w:rsidR="0018230B">
        <w:rPr>
          <w:noProof/>
        </w:rPr>
        <w:t>3</w:t>
      </w:r>
      <w:r w:rsidR="004A3171">
        <w:fldChar w:fldCharType="end"/>
      </w:r>
      <w:r w:rsidRPr="00857923">
        <w:t xml:space="preserve"> time </w:t>
      </w:r>
      <w:r w:rsidR="00331A21" w:rsidRPr="00857923">
        <w:t>measure</w:t>
      </w:r>
      <w:r w:rsidRPr="00857923">
        <w:t xml:space="preserve"> comparison for "name" and </w:t>
      </w:r>
      <w:r w:rsidR="00331A21" w:rsidRPr="00857923">
        <w:t>arbitrary</w:t>
      </w:r>
      <w:r w:rsidRPr="00857923">
        <w:t xml:space="preserve"> attribute</w:t>
      </w:r>
    </w:p>
    <w:p w14:paraId="47778529" w14:textId="77777777" w:rsidR="00331A21" w:rsidRPr="00331A21" w:rsidRDefault="00331A21" w:rsidP="00331A21"/>
    <w:p w14:paraId="32E2B4C3" w14:textId="77777777" w:rsidR="001B6CC7" w:rsidRDefault="001B6CC7" w:rsidP="001B6CC7">
      <w:pPr>
        <w:pStyle w:val="Heading4"/>
      </w:pPr>
      <w:r>
        <w:t>Difference in performance for different graph copying methods</w:t>
      </w:r>
    </w:p>
    <w:p w14:paraId="3E3D5928" w14:textId="15849BB8" w:rsidR="001B6CC7" w:rsidRDefault="001B6CC7" w:rsidP="001B6CC7">
      <w:r>
        <w:tab/>
        <w:t xml:space="preserve">Various parts of the program make extensive use of deepcopy </w:t>
      </w:r>
      <m:oMath>
        <m:r>
          <w:rPr>
            <w:rFonts w:ascii="Cambria Math" w:hAnsi="Cambria Math"/>
          </w:rPr>
          <m:t>copy()</m:t>
        </m:r>
      </m:oMath>
      <w:r>
        <w:t xml:space="preserve"> method from </w:t>
      </w:r>
      <m:oMath>
        <m:r>
          <w:rPr>
            <w:rFonts w:ascii="Cambria Math" w:hAnsi="Cambria Math"/>
          </w:rPr>
          <m:t>igraph</m:t>
        </m:r>
      </m:oMath>
      <w:r>
        <w:t xml:space="preserve"> as well as </w:t>
      </w:r>
      <m:oMath>
        <m:r>
          <w:rPr>
            <w:rStyle w:val="codeChar"/>
            <w:rFonts w:ascii="Cambria Math" w:hAnsi="Cambria Math"/>
            <w:sz w:val="24"/>
            <w:szCs w:val="32"/>
          </w:rPr>
          <m:t>copy.deepcopy()</m:t>
        </m:r>
      </m:oMath>
      <w:r>
        <w:t>. Comparison of three different copying methods was done –from deepcopy, pickle and graph module respectively.</w:t>
      </w:r>
    </w:p>
    <w:p w14:paraId="363FD097" w14:textId="0FCCE875" w:rsidR="00031138" w:rsidRDefault="001B6CC7" w:rsidP="00771A68">
      <w:r>
        <w:tab/>
      </w:r>
      <w:r w:rsidR="00771A68">
        <w:t xml:space="preserve">Comparison was done using the same method as for vertex retrieval in figure 3. </w:t>
      </w:r>
      <w:r>
        <w:t>For graph of 10000 vertices, deepcopy module took 7.04 seconds on average, pickle – 1.48 seconds and iGraph 24.9 milliseconds</w:t>
      </w:r>
      <w:r w:rsidR="00771A68">
        <w:t xml:space="preserve"> (figure 4)</w:t>
      </w:r>
      <w:r>
        <w:t xml:space="preserve">. Therefore, using iGraph’s copy is on average </w:t>
      </w:r>
      <w:r w:rsidRPr="00771A68">
        <w:rPr>
          <w:b/>
          <w:bCs/>
        </w:rPr>
        <w:t>282</w:t>
      </w:r>
      <w:r>
        <w:t xml:space="preserve"> times faster.</w:t>
      </w:r>
      <w:r w:rsidR="00771A68">
        <w:t xml:space="preserve"> </w:t>
      </w:r>
    </w:p>
    <w:p w14:paraId="528E5709" w14:textId="77777777" w:rsidR="00031138" w:rsidRPr="00B35AF4" w:rsidRDefault="00031138" w:rsidP="00031138"/>
    <w:bookmarkStart w:id="23" w:name="_MON_1617962678"/>
    <w:bookmarkEnd w:id="23"/>
    <w:p w14:paraId="79C1A560" w14:textId="77777777" w:rsidR="00771A68" w:rsidRDefault="001B6CC7" w:rsidP="00771A68">
      <w:pPr>
        <w:keepNext/>
      </w:pPr>
      <w:r>
        <w:object w:dxaOrig="9026" w:dyaOrig="3514" w14:anchorId="627AAF4A">
          <v:shape id="_x0000_i1750" type="#_x0000_t75" style="width:451.4pt;height:175.95pt" o:ole="" o:bordertopcolor="this" o:borderleftcolor="this" o:borderbottomcolor="this" o:borderrightcolor="this">
            <v:imagedata r:id="rId18" o:title=""/>
            <w10:bordertop type="single" width="6"/>
            <w10:borderleft type="single" width="6"/>
            <w10:borderbottom type="single" width="6"/>
            <w10:borderright type="single" width="6"/>
          </v:shape>
          <o:OLEObject Type="Embed" ProgID="Word.OpenDocumentText.12" ShapeID="_x0000_i1750" DrawAspect="Content" ObjectID="_1618161120" r:id="rId19"/>
        </w:object>
      </w:r>
    </w:p>
    <w:p w14:paraId="4E283892" w14:textId="244E9E54" w:rsidR="001B6CC7" w:rsidRPr="00771A68" w:rsidRDefault="00771A68" w:rsidP="00771A68">
      <w:pPr>
        <w:pStyle w:val="Caption"/>
        <w:rPr>
          <w:sz w:val="24"/>
          <w:szCs w:val="20"/>
        </w:rPr>
      </w:pPr>
      <w:r>
        <w:t xml:space="preserve">Figure </w:t>
      </w:r>
      <w:r>
        <w:fldChar w:fldCharType="begin"/>
      </w:r>
      <w:r>
        <w:instrText xml:space="preserve"> SEQ Figure \* ARABIC </w:instrText>
      </w:r>
      <w:r>
        <w:fldChar w:fldCharType="separate"/>
      </w:r>
      <w:r w:rsidR="0018230B">
        <w:rPr>
          <w:noProof/>
        </w:rPr>
        <w:t>4</w:t>
      </w:r>
      <w:r>
        <w:fldChar w:fldCharType="end"/>
      </w:r>
      <w:r>
        <w:t xml:space="preserve"> timeit benchmarks for different copying methods</w:t>
      </w:r>
    </w:p>
    <w:p w14:paraId="090A6AFD" w14:textId="77777777" w:rsidR="00771A68" w:rsidRDefault="00771A68" w:rsidP="001B6CC7"/>
    <w:p w14:paraId="07AE4719" w14:textId="018E7901" w:rsidR="00771A68" w:rsidRDefault="00771A68" w:rsidP="00771A68">
      <w:pPr>
        <w:keepNext/>
        <w:ind w:firstLine="720"/>
      </w:pPr>
      <w:r>
        <w:t xml:space="preserve">Figure 4 shows difference in time performance between the program (using linear kernel –o 4) . For 99 PACE instances provided, initial version of the algorithm executed for 33 of them with timeout set to 120 seconds. Number of nodes and time of execution visited has grown exponentially with the size of the solution (and, in case of those instances, with </w:t>
      </w:r>
      <m:oMath>
        <m:r>
          <w:rPr>
            <w:rFonts w:ascii="Cambria Math" w:hAnsi="Cambria Math"/>
          </w:rPr>
          <m:t>V(G)</m:t>
        </m:r>
      </m:oMath>
      <w:r>
        <w:t xml:space="preserve"> as well – see table 1 and 2 in appendix for performance measures for particular instances.</w:t>
      </w:r>
    </w:p>
    <w:p w14:paraId="43EA329E" w14:textId="77777777" w:rsidR="00771A68" w:rsidRDefault="00771A68" w:rsidP="00771A68">
      <w:pPr>
        <w:keepNext/>
      </w:pPr>
      <w:r>
        <w:t xml:space="preserve"> </w:t>
      </w:r>
      <w:r>
        <w:rPr>
          <w:noProof/>
        </w:rPr>
        <w:drawing>
          <wp:inline distT="0" distB="0" distL="0" distR="0" wp14:anchorId="6CBA111D" wp14:editId="30578F9B">
            <wp:extent cx="5731510" cy="3335655"/>
            <wp:effectExtent l="0" t="0" r="2540" b="1714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AA4BB82" w14:textId="424C66A8" w:rsidR="00771A68" w:rsidRDefault="00771A68" w:rsidP="00771A68">
      <w:pPr>
        <w:pStyle w:val="Caption"/>
      </w:pPr>
      <w:r>
        <w:t xml:space="preserve">Figure </w:t>
      </w:r>
      <w:r>
        <w:fldChar w:fldCharType="begin"/>
      </w:r>
      <w:r>
        <w:instrText xml:space="preserve"> SEQ Figure \* ARABIC </w:instrText>
      </w:r>
      <w:r>
        <w:fldChar w:fldCharType="separate"/>
      </w:r>
      <w:r w:rsidR="0018230B">
        <w:rPr>
          <w:noProof/>
        </w:rPr>
        <w:t>5</w:t>
      </w:r>
      <w:r>
        <w:fldChar w:fldCharType="end"/>
      </w:r>
      <w:r>
        <w:t xml:space="preserve"> comparison of performance for different copy functions used</w:t>
      </w:r>
    </w:p>
    <w:p w14:paraId="780F0D1B" w14:textId="0675B20C" w:rsidR="001B6CC7" w:rsidRDefault="001B6CC7" w:rsidP="001B6CC7">
      <w:pPr>
        <w:pStyle w:val="Caption"/>
      </w:pPr>
    </w:p>
    <w:p w14:paraId="7476BD5E" w14:textId="77777777" w:rsidR="001B6CC7" w:rsidRDefault="001B6CC7" w:rsidP="001B6CC7">
      <w:pPr>
        <w:pStyle w:val="Heading4"/>
      </w:pPr>
      <w:r>
        <w:t>Recursive depth problem</w:t>
      </w:r>
    </w:p>
    <w:p w14:paraId="0A4BA308" w14:textId="09A1EE06" w:rsidR="001B6CC7" w:rsidRPr="00363BAA" w:rsidRDefault="001B6CC7" w:rsidP="00331A21">
      <w:pPr>
        <w:ind w:firstLine="720"/>
      </w:pPr>
      <w:r>
        <w:t xml:space="preserve">Python sets </w:t>
      </w:r>
      <w:r w:rsidR="00331A21">
        <w:t>what is considered by some to be conservative</w:t>
      </w:r>
      <w:r w:rsidR="002664B9">
        <w:rPr>
          <w:rStyle w:val="FootnoteReference"/>
        </w:rPr>
        <w:footnoteReference w:id="11"/>
      </w:r>
      <w:r>
        <w:t xml:space="preserve"> limit on a maximum number of recursive program calls in order to avoid segmentation fault errors </w:t>
      </w:r>
      <w:r>
        <w:fldChar w:fldCharType="begin" w:fldLock="1"/>
      </w:r>
      <w:r w:rsidR="00EC7B5E">
        <w:instrText>ADDIN CSL_CITATION {"citationItems":[{"id":"ITEM-1","itemData":{"ISBN":"9781449355722","abstract":"Get a comprehensive, in-depth introduction to the core Python language with this hands-on book. Based on author Mark Lutz's popular training course, this updated fifth edition will help you quickly write efficient, high-quality code with Python. It's an ideal way to begin, whether you're new to programming or a professional developer versed in other languages. Complete with quizzes, exercises, and helpful illustrations, this easy-to-follow, self-paced tutorial gets you started with both Python 2.7 and 3.3-- the latest releases in the 3.X and 2.X lines--plus all other releases in common use today. You'll also learn some advanced language features that recently have become more common in Python code. Explore Python's major built-in object types such as numbers, lists, and dictionaries Create and process objects with Python statements, and learn Python's general syntax model Use functions to avoid code redundancy and package code for reuse Organize statements, functions, and other tools into larger components with modules Dive into classes: Python's object-oriented programming tool for structuring code Write large programs with Python's exception-handling model and development tools Learn advanced Python tools, including decorators, descriptors, metaclasses, and Unicode processing.","author":[{"dropping-particle":"","family":"Lutz","given":"Mark.","non-dropping-particle":"","parse-names":false,"suffix":""}],"id":"ITEM-1","issued":{"date-parts":[["2013"]]},"publisher":"O'Reilly Media","title":"Learning Python.","type":"book"},"locator":"561","uris":["http://www.mendeley.com/documents/?uuid=17493d83-392f-39f2-98e9-86e2351d1f2c"]}],"mendeley":{"formattedCitation":"[18, p. 561]","plainTextFormattedCitation":"[18, p. 561]","previouslyFormattedCitation":"[18, p. 561]"},"properties":{"noteIndex":0},"schema":"https://github.com/citation-style-language/schema/raw/master/csl-citation.json"}</w:instrText>
      </w:r>
      <w:r>
        <w:fldChar w:fldCharType="separate"/>
      </w:r>
      <w:r w:rsidR="00EC7B5E" w:rsidRPr="00EC7B5E">
        <w:rPr>
          <w:noProof/>
        </w:rPr>
        <w:t>[18, p. 561]</w:t>
      </w:r>
      <w:r>
        <w:fldChar w:fldCharType="end"/>
      </w:r>
      <w:r>
        <w:t xml:space="preserve">. On largest instances from PACE, program was throwing </w:t>
      </w:r>
      <w:r w:rsidRPr="000979E9">
        <w:rPr>
          <w:rStyle w:val="codeChar"/>
        </w:rPr>
        <w:t>RecursionError</w:t>
      </w:r>
      <w:r w:rsidRPr="000979E9">
        <w:t>.</w:t>
      </w:r>
      <w:r>
        <w:t xml:space="preserve"> This was rectified by increasing recursion limit</w:t>
      </w:r>
      <w:r w:rsidR="00E141E1">
        <w:t xml:space="preserve"> to 10 000</w:t>
      </w:r>
      <w:r>
        <w:t xml:space="preserve">. However, this does not guarantee that the error is not going to be thrown for even larger instances – something that could be ultimately fixed by rewriting program to work iteratively. </w:t>
      </w:r>
    </w:p>
    <w:p w14:paraId="6C248BEC" w14:textId="045838A1" w:rsidR="009F5646" w:rsidRDefault="009F5646" w:rsidP="007879CA">
      <w:pPr>
        <w:pStyle w:val="Heading1"/>
        <w:rPr>
          <w:rStyle w:val="Strong"/>
          <w:b w:val="0"/>
          <w:bCs w:val="0"/>
        </w:rPr>
      </w:pPr>
      <w:bookmarkStart w:id="24" w:name="_Toc7548024"/>
      <w:r w:rsidRPr="009F5646">
        <w:t xml:space="preserve">Chapter 5: </w:t>
      </w:r>
      <w:r w:rsidR="007879CA">
        <w:t>Benchmarks and relative performance comparison</w:t>
      </w:r>
      <w:bookmarkEnd w:id="24"/>
    </w:p>
    <w:p w14:paraId="3A5476F9" w14:textId="77777777" w:rsidR="0044697A" w:rsidRDefault="0044697A" w:rsidP="0044697A">
      <w:r>
        <w:t xml:space="preserve">Program was tested on </w:t>
      </w:r>
      <w:r w:rsidRPr="006E599E">
        <w:t>Intel Core i7 2620M</w:t>
      </w:r>
      <w:r>
        <w:t xml:space="preserve"> processor on following datasets:</w:t>
      </w:r>
    </w:p>
    <w:p w14:paraId="55650167" w14:textId="77777777" w:rsidR="0044697A" w:rsidRDefault="0044697A" w:rsidP="0044697A">
      <w:pPr>
        <w:pStyle w:val="ListParagraph"/>
        <w:numPr>
          <w:ilvl w:val="0"/>
          <w:numId w:val="9"/>
        </w:numPr>
      </w:pPr>
      <w:r>
        <w:t>public instances provided by PACE organisers,</w:t>
      </w:r>
    </w:p>
    <w:p w14:paraId="04AE1E9C" w14:textId="04396F8A" w:rsidR="0044697A" w:rsidRDefault="0044697A" w:rsidP="0044697A">
      <w:pPr>
        <w:pStyle w:val="ListParagraph"/>
        <w:numPr>
          <w:ilvl w:val="0"/>
          <w:numId w:val="9"/>
        </w:numPr>
      </w:pPr>
      <w:r>
        <w:t>famous benchmark dataset from website wolfram alpha, including grid and cage graphs and some other edge cases.</w:t>
      </w:r>
    </w:p>
    <w:p w14:paraId="1EA61534" w14:textId="7D4E2193" w:rsidR="00857923" w:rsidRDefault="00857923" w:rsidP="00857923"/>
    <w:p w14:paraId="39638220" w14:textId="2E259AAA" w:rsidR="00857923" w:rsidRDefault="00857923" w:rsidP="00857923">
      <w:pPr>
        <w:ind w:firstLine="414"/>
      </w:pPr>
      <w:r>
        <w:t>First, initial implementation and results are discussed. Performance of the algorithm is analysed, improvements in data structures and functions used are proposed. Finally, best produced version is presented and possible future improvements are considered.</w:t>
      </w:r>
    </w:p>
    <w:p w14:paraId="7FAE84EE" w14:textId="240A426E" w:rsidR="00461F2C" w:rsidRDefault="0081290A" w:rsidP="00C32DDA">
      <w:pPr>
        <w:ind w:firstLine="414"/>
      </w:pPr>
      <w:r>
        <w:t>Results are presented using survival plots as recommended defined in SAT community practices paper</w:t>
      </w:r>
      <w:r>
        <w:fldChar w:fldCharType="begin" w:fldLock="1"/>
      </w:r>
      <w:r w:rsidR="007879CA">
        <w:instrText>ADDIN CSL_CITATION {"citationItems":[{"id":"ITEM-1","itemData":{"abstract":"The SAT community, and hence the SMT community, have substantial experience in bench-marking solvers against each other on large sample sets, and publishing summaries, whereas the computer algebra community tends to time solvers on a small set of problems, and publishing individual times. This paper aims to document the SAT community practice for the benefit of the computer algebra community.","author":[{"dropping-particle":"","family":"Nyx Brain","given":"Martin","non-dropping-particle":"","parse-names":false,"suffix":""},{"dropping-particle":"","family":"Davenport","given":"James H","non-dropping-particle":"","parse-names":false,"suffix":""},{"dropping-particle":"","family":"Griggio","given":"Alberto","non-dropping-particle":"","parse-names":false,"suffix":""}],"id":"ITEM-1","issued":{"date-parts":[["0"]]},"title":"Benchmarking Solvers, SAT-style","type":"report"},"uris":["http://www.mendeley.com/documents/?uuid=ebd3a894-0fae-3203-a40c-22f7b47aa140"]}],"mendeley":{"formattedCitation":"[22]","plainTextFormattedCitation":"[22]","previouslyFormattedCitation":"[21]"},"properties":{"noteIndex":0},"schema":"https://github.com/citation-style-language/schema/raw/master/csl-citation.json"}</w:instrText>
      </w:r>
      <w:r>
        <w:fldChar w:fldCharType="separate"/>
      </w:r>
      <w:r w:rsidR="007879CA" w:rsidRPr="007879CA">
        <w:rPr>
          <w:noProof/>
        </w:rPr>
        <w:t>[22]</w:t>
      </w:r>
      <w:r>
        <w:fldChar w:fldCharType="end"/>
      </w:r>
      <w:r w:rsidR="00A512F8">
        <w:t>. With each algorithm version separately, it sorts the time of execution on each instance into increasing order</w:t>
      </w:r>
      <w:r w:rsidR="00C32DDA">
        <w:t xml:space="preserve">. Thus it’s clearly shown which algorithms perform faster on average. </w:t>
      </w:r>
      <w:r>
        <w:t>(note: axis y denotes time of execution for single instance, not cumulative time for all previous instances).</w:t>
      </w:r>
    </w:p>
    <w:p w14:paraId="39027D88" w14:textId="77777777" w:rsidR="00291F77" w:rsidRPr="00A83D52" w:rsidRDefault="00291F77" w:rsidP="00291F77">
      <w:pPr>
        <w:pStyle w:val="Heading2"/>
      </w:pPr>
      <w:bookmarkStart w:id="25" w:name="_Toc7548025"/>
      <w:r>
        <w:t>Famous benchmark instances</w:t>
      </w:r>
      <w:bookmarkEnd w:id="25"/>
    </w:p>
    <w:p w14:paraId="301A9B3A" w14:textId="77777777" w:rsidR="007879CA" w:rsidRDefault="00291F77" w:rsidP="007879CA">
      <w:r>
        <w:t>Famous test includes many small, regular graphs with varying structures.</w:t>
      </w:r>
      <w:r w:rsidR="00EC7B5E">
        <w:t xml:space="preserve"> It is widely used benchmark set for graph based problems, e.g. for SAT Encodings of Treedepth or Branchwidth </w:t>
      </w:r>
      <w:r w:rsidR="00EC7B5E">
        <w:fldChar w:fldCharType="begin" w:fldLock="1"/>
      </w:r>
      <w:r w:rsidR="007879CA">
        <w:instrText>ADDIN CSL_CITATION {"citationItems":[{"id":"ITEM-1","itemData":{"DOI":"10.1137/1.9781611975499.10","author":[{"dropping-particle":"","family":"Ganian","given":"Robert","non-dropping-particle":"","parse-names":false,"suffix":""},{"dropping-particle":"","family":"Lodha","given":"Neha","non-dropping-particle":"","parse-names":false,"suffix":""},{"dropping-particle":"","family":"Ordyniak","given":"Sebastian","non-dropping-particle":"","parse-names":false,"suffix":""},{"dropping-particle":"","family":"Szeider","given":"Stefan","non-dropping-particle":"","parse-names":false,"suffix":""}],"container-title":"2019 Proceedings of the Twenty-First Workshop on Algorithm Engineering and Experiments (ALENEX)","id":"ITEM-1","issued":{"date-parts":[["2019","1"]]},"page":"117-129","publisher":"Society for Industrial and Applied Mathematics","publisher-place":"Philadelphia, PA","title":"SAT-Encodings for Treecut Width and Treedepth","type":"chapter"},"uris":["http://www.mendeley.com/documents/?uuid=903fb5ad-8ebe-3785-8fc9-634c5100b4c8"]}],"mendeley":{"formattedCitation":"[23]","plainTextFormattedCitation":"[23]","previouslyFormattedCitation":"[22]"},"properties":{"noteIndex":0},"schema":"https://github.com/citation-style-language/schema/raw/master/csl-citation.json"}</w:instrText>
      </w:r>
      <w:r w:rsidR="00EC7B5E">
        <w:fldChar w:fldCharType="separate"/>
      </w:r>
      <w:r w:rsidR="007879CA" w:rsidRPr="007879CA">
        <w:rPr>
          <w:noProof/>
        </w:rPr>
        <w:t>[23]</w:t>
      </w:r>
      <w:r w:rsidR="00EC7B5E">
        <w:fldChar w:fldCharType="end"/>
      </w:r>
      <w:r w:rsidR="00EC7B5E">
        <w:fldChar w:fldCharType="begin" w:fldLock="1"/>
      </w:r>
      <w:r w:rsidR="007879CA">
        <w:instrText>ADDIN CSL_CITATION {"citationItems":[{"id":"ITEM-1","itemData":{"abstract":"Branch decomposition is a prominent method for structurally decomposing a graph, hypergraph or CNF formula. The width of a branch decomposition provides a measure of how well the object is decomposed. For many applications it is crucial to compute a branch decomposition whose width is as small as possible. We propose a SAT approach to finding branch decompositions of small width. The core of our approach is an efficient SAT encoding which determines with a single SAT-call whether a given hypergraph admits a branch decomposition of certain width. For our encoding we develop a novel partition-based characterization of branch de-compositions. The encoding size imposes a limit on the size of the given hypergraph. In order to break through this barrier and to scale the SAT approach to larger instances, we develop a new heuristic approach where the SAT encoding is used to locally improve a given candidate decomposition until a fixed-point is reached. This new method scales now to instances with several thousands of vertices and edges.","author":[{"dropping-particle":"","family":"Lodha","given":"Neha","non-dropping-particle":"","parse-names":false,"suffix":""},{"dropping-particle":"","family":"Ordyniak","given":"Sebastian","non-dropping-particle":"","parse-names":false,"suffix":""},{"dropping-particle":"","family":"Szeider","given":"Stefan","non-dropping-particle":"","parse-names":false,"suffix":""}],"id":"ITEM-1","issued":{"date-parts":[["2017"]]},"title":"A SAT Approach to Branchwidth *","type":"report"},"uris":["http://www.mendeley.com/documents/?uuid=9a0f4f46-9314-381a-8035-917dd9afd47c"]}],"mendeley":{"formattedCitation":"[24]","plainTextFormattedCitation":"[24]","previouslyFormattedCitation":"[23]"},"properties":{"noteIndex":0},"schema":"https://github.com/citation-style-language/schema/raw/master/csl-citation.json"}</w:instrText>
      </w:r>
      <w:r w:rsidR="00EC7B5E">
        <w:fldChar w:fldCharType="separate"/>
      </w:r>
      <w:r w:rsidR="007879CA" w:rsidRPr="007879CA">
        <w:rPr>
          <w:noProof/>
        </w:rPr>
        <w:t>[24]</w:t>
      </w:r>
      <w:r w:rsidR="00EC7B5E">
        <w:fldChar w:fldCharType="end"/>
      </w:r>
      <w:r w:rsidR="007879CA">
        <w:t>.</w:t>
      </w:r>
    </w:p>
    <w:p w14:paraId="3065F54A" w14:textId="7FCDDAEA" w:rsidR="00DF01D4" w:rsidRDefault="007879CA" w:rsidP="007879CA">
      <w:r>
        <w:t xml:space="preserve">Those tests </w:t>
      </w:r>
      <w:r w:rsidR="00291F77">
        <w:t xml:space="preserve">served for debugging purposes for preprocessing rules and manual examination of correctness of the algorithm. </w:t>
      </w:r>
    </w:p>
    <w:p w14:paraId="6A02D60E" w14:textId="77777777" w:rsidR="00DF01D4" w:rsidRDefault="00DF01D4" w:rsidP="00DF01D4">
      <w:r>
        <w:t xml:space="preserve">Since famous graphs are relatively small, difference in performance by omitting preprocessing rules and/or bounding the kernel by maximal matching is shown. </w:t>
      </w:r>
    </w:p>
    <w:p w14:paraId="59EEEE1B" w14:textId="67242AAB" w:rsidR="00DF01D4" w:rsidRDefault="00DF01D4" w:rsidP="00C32DDA">
      <w:pPr>
        <w:ind w:left="720"/>
        <w:rPr>
          <w:rStyle w:val="codeChar"/>
        </w:rPr>
      </w:pPr>
      <m:oMath>
        <m:r>
          <w:rPr>
            <w:rFonts w:ascii="Cambria Math" w:hAnsi="Cambria Math"/>
          </w:rPr>
          <m:t>Branch</m:t>
        </m:r>
      </m:oMath>
      <w:r>
        <w:t xml:space="preserve"> is the solver run with flag </w:t>
      </w:r>
      <w:r w:rsidRPr="00DF01D4">
        <w:rPr>
          <w:rStyle w:val="codeChar"/>
        </w:rPr>
        <w:t>–o 0</w:t>
      </w:r>
      <w:r w:rsidRPr="00DF01D4">
        <w:t>,</w:t>
      </w:r>
    </w:p>
    <w:p w14:paraId="011E85C2" w14:textId="06AA5394" w:rsidR="00DF01D4" w:rsidRDefault="00DF01D4" w:rsidP="00C32DDA">
      <w:pPr>
        <w:ind w:left="720"/>
        <w:rPr>
          <w:rStyle w:val="codeChar"/>
        </w:rPr>
      </w:pPr>
      <m:oMath>
        <m:r>
          <w:rPr>
            <w:rFonts w:ascii="Cambria Math" w:hAnsi="Cambria Math"/>
          </w:rPr>
          <m:t>Branch&amp;bound</m:t>
        </m:r>
      </m:oMath>
      <w:r>
        <w:t xml:space="preserve"> is the solver run with flag </w:t>
      </w:r>
      <w:r w:rsidRPr="00DF01D4">
        <w:rPr>
          <w:rStyle w:val="codeChar"/>
        </w:rPr>
        <w:t xml:space="preserve">–o </w:t>
      </w:r>
      <w:r>
        <w:rPr>
          <w:rStyle w:val="codeChar"/>
        </w:rPr>
        <w:t>1</w:t>
      </w:r>
      <w:r w:rsidRPr="00DF01D4">
        <w:t>,</w:t>
      </w:r>
    </w:p>
    <w:p w14:paraId="1D9FB8A5" w14:textId="08259C9B" w:rsidR="00DF01D4" w:rsidRDefault="00DF01D4" w:rsidP="00C32DDA">
      <w:pPr>
        <w:ind w:left="720"/>
        <w:rPr>
          <w:rStyle w:val="codeChar"/>
        </w:rPr>
      </w:pPr>
      <m:oMath>
        <m:r>
          <w:rPr>
            <w:rFonts w:ascii="Cambria Math" w:hAnsi="Cambria Math"/>
          </w:rPr>
          <m:t>B&amp;B nad quadratic kernel</m:t>
        </m:r>
      </m:oMath>
      <w:r>
        <w:t xml:space="preserve"> is the solver run with flag </w:t>
      </w:r>
      <w:r w:rsidRPr="00DF01D4">
        <w:rPr>
          <w:rStyle w:val="codeChar"/>
        </w:rPr>
        <w:t xml:space="preserve">–o </w:t>
      </w:r>
      <w:r>
        <w:rPr>
          <w:rStyle w:val="codeChar"/>
        </w:rPr>
        <w:t>3</w:t>
      </w:r>
      <w:r w:rsidRPr="00DF01D4">
        <w:t>.</w:t>
      </w:r>
    </w:p>
    <w:p w14:paraId="2F968D19" w14:textId="68A59562" w:rsidR="00291F77" w:rsidRDefault="00C32DDA" w:rsidP="00C32DDA">
      <w:r>
        <w:t xml:space="preserve"> </w:t>
      </w:r>
      <w:r w:rsidR="00291F77">
        <w:t xml:space="preserve">While </w:t>
      </w:r>
      <m:oMath>
        <m:r>
          <w:rPr>
            <w:rFonts w:ascii="Cambria Math" w:hAnsi="Cambria Math"/>
          </w:rPr>
          <m:t>|V|</m:t>
        </m:r>
      </m:oMath>
      <w:r w:rsidR="00291F77">
        <w:t xml:space="preserve"> is small for all instances, difference in time needed to find a solution is consistent with theory. For some </w:t>
      </w:r>
      <m:oMath>
        <m:r>
          <w:rPr>
            <w:rFonts w:ascii="Cambria Math" w:hAnsi="Cambria Math"/>
          </w:rPr>
          <m:t>12 &lt;|V|&lt; 20</m:t>
        </m:r>
      </m:oMath>
      <w:r w:rsidR="00291F77">
        <w:t xml:space="preserve"> we can see naïve </w:t>
      </w:r>
      <m:oMath>
        <m:r>
          <w:rPr>
            <w:rFonts w:ascii="Cambria Math" w:hAnsi="Cambria Math"/>
          </w:rPr>
          <m:t>branch</m:t>
        </m:r>
      </m:oMath>
      <w:r w:rsidR="00291F77">
        <w:t xml:space="preserve"> algorithm perform substantially worse than the other two and it timed out (10 seconds) on instances with </w:t>
      </w:r>
      <m:oMath>
        <m:d>
          <m:dPr>
            <m:begChr m:val="|"/>
            <m:endChr m:val="|"/>
            <m:ctrlPr>
              <w:rPr>
                <w:rFonts w:ascii="Cambria Math" w:hAnsi="Cambria Math"/>
                <w:i/>
              </w:rPr>
            </m:ctrlPr>
          </m:dPr>
          <m:e>
            <m:r>
              <w:rPr>
                <w:rFonts w:ascii="Cambria Math" w:hAnsi="Cambria Math"/>
              </w:rPr>
              <m:t>V</m:t>
            </m:r>
          </m:e>
        </m:d>
        <m:r>
          <w:rPr>
            <w:rFonts w:ascii="Cambria Math" w:hAnsi="Cambria Math"/>
          </w:rPr>
          <m:t>&gt;25;</m:t>
        </m:r>
      </m:oMath>
      <w:r w:rsidR="00291F77">
        <w:t xml:space="preserve"> for </w:t>
      </w:r>
      <m:oMath>
        <m:r>
          <w:rPr>
            <w:rFonts w:ascii="Cambria Math" w:hAnsi="Cambria Math"/>
          </w:rPr>
          <m:t>20&lt;</m:t>
        </m:r>
        <m:d>
          <m:dPr>
            <m:begChr m:val="|"/>
            <m:endChr m:val="|"/>
            <m:ctrlPr>
              <w:rPr>
                <w:rFonts w:ascii="Cambria Math" w:hAnsi="Cambria Math"/>
                <w:i/>
              </w:rPr>
            </m:ctrlPr>
          </m:dPr>
          <m:e>
            <m:r>
              <w:rPr>
                <w:rFonts w:ascii="Cambria Math" w:hAnsi="Cambria Math"/>
              </w:rPr>
              <m:t>V</m:t>
            </m:r>
          </m:e>
        </m:d>
        <m:r>
          <w:rPr>
            <w:rFonts w:ascii="Cambria Math" w:hAnsi="Cambria Math"/>
          </w:rPr>
          <m:t>&lt;50</m:t>
        </m:r>
      </m:oMath>
      <w:r w:rsidR="00291F77">
        <w:t xml:space="preserve"> quadratic kernel starts notably outperforming </w:t>
      </w:r>
      <m:oMath>
        <m:r>
          <w:rPr>
            <w:rFonts w:ascii="Cambria Math" w:hAnsi="Cambria Math"/>
          </w:rPr>
          <m:t>branch and bound</m:t>
        </m:r>
      </m:oMath>
      <w:r w:rsidR="00291F77">
        <w:t>.</w:t>
      </w:r>
    </w:p>
    <w:p w14:paraId="3DAFB586" w14:textId="77777777" w:rsidR="00291F77" w:rsidRDefault="00291F77" w:rsidP="00291F77">
      <w:r>
        <w:tab/>
        <w:t xml:space="preserve">On average, </w:t>
      </w:r>
      <m:oMath>
        <m:r>
          <w:rPr>
            <w:rFonts w:ascii="Cambria Math" w:hAnsi="Cambria Math"/>
          </w:rPr>
          <m:t>branch and bound</m:t>
        </m:r>
      </m:oMath>
      <w:r>
        <w:t xml:space="preserve"> performed over 5 times faster than </w:t>
      </w:r>
      <m:oMath>
        <m:r>
          <w:rPr>
            <w:rFonts w:ascii="Cambria Math" w:hAnsi="Cambria Math"/>
          </w:rPr>
          <m:t>branch</m:t>
        </m:r>
      </m:oMath>
      <w:r>
        <w:t xml:space="preserve">, and configuration using linear kernel performed </w:t>
      </w:r>
      <m:oMath>
        <m:r>
          <w:rPr>
            <w:rFonts w:ascii="Cambria Math" w:hAnsi="Cambria Math"/>
          </w:rPr>
          <m:t>~1.75</m:t>
        </m:r>
      </m:oMath>
      <w:r>
        <w:t xml:space="preserve"> faster than </w:t>
      </w:r>
      <m:oMath>
        <m:r>
          <w:rPr>
            <w:rFonts w:ascii="Cambria Math" w:hAnsi="Cambria Math"/>
          </w:rPr>
          <m:t>branch and bound</m:t>
        </m:r>
      </m:oMath>
      <w:r>
        <w:t>.</w:t>
      </w:r>
    </w:p>
    <w:p w14:paraId="3B9B7510" w14:textId="77777777" w:rsidR="00C32DDA" w:rsidRDefault="00C32DDA" w:rsidP="00C32DDA">
      <w:pPr>
        <w:keepNext/>
      </w:pPr>
      <w:r>
        <w:rPr>
          <w:noProof/>
        </w:rPr>
        <w:drawing>
          <wp:inline distT="0" distB="0" distL="0" distR="0" wp14:anchorId="044F4F8B" wp14:editId="18937E4C">
            <wp:extent cx="5731510" cy="3540125"/>
            <wp:effectExtent l="0" t="0" r="2540" b="3175"/>
            <wp:docPr id="1" name="Chart 1"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8D3AD6C" w14:textId="296CF928" w:rsidR="00291F77" w:rsidRDefault="00C32DDA" w:rsidP="00C32DDA">
      <w:pPr>
        <w:pStyle w:val="Caption"/>
      </w:pPr>
      <w:r>
        <w:t xml:space="preserve">Figure </w:t>
      </w:r>
      <w:r>
        <w:fldChar w:fldCharType="begin"/>
      </w:r>
      <w:r>
        <w:instrText xml:space="preserve"> SEQ Figure \* ARABIC </w:instrText>
      </w:r>
      <w:r>
        <w:fldChar w:fldCharType="separate"/>
      </w:r>
      <w:r w:rsidR="0018230B">
        <w:rPr>
          <w:noProof/>
        </w:rPr>
        <w:t>6</w:t>
      </w:r>
      <w:r>
        <w:fldChar w:fldCharType="end"/>
      </w:r>
      <w:r>
        <w:t xml:space="preserve"> famous benchmark instances measurement for three algorithm versions</w:t>
      </w:r>
    </w:p>
    <w:p w14:paraId="76D36AEF" w14:textId="77777777" w:rsidR="00771A68" w:rsidRPr="00771A68" w:rsidRDefault="00771A68" w:rsidP="00771A68"/>
    <w:p w14:paraId="0249282F" w14:textId="77777777" w:rsidR="0018230B" w:rsidRDefault="0018230B">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1"/>
        <w:gridCol w:w="1371"/>
        <w:gridCol w:w="1434"/>
        <w:gridCol w:w="1641"/>
        <w:gridCol w:w="1489"/>
      </w:tblGrid>
      <w:tr w:rsidR="00771A68" w:rsidRPr="00CA4B42" w14:paraId="340E8CCB" w14:textId="77777777" w:rsidTr="00771A68">
        <w:trPr>
          <w:trHeight w:val="255"/>
        </w:trPr>
        <w:tc>
          <w:tcPr>
            <w:tcW w:w="9026" w:type="dxa"/>
            <w:gridSpan w:val="5"/>
            <w:tcBorders>
              <w:bottom w:val="single" w:sz="12" w:space="0" w:color="auto"/>
            </w:tcBorders>
            <w:noWrap/>
          </w:tcPr>
          <w:p w14:paraId="6ABEC814" w14:textId="242032CA" w:rsidR="00771A68" w:rsidRPr="00771A68" w:rsidRDefault="00771A68" w:rsidP="00771A68">
            <w:pPr>
              <w:jc w:val="center"/>
              <w:rPr>
                <w:sz w:val="32"/>
                <w:szCs w:val="32"/>
              </w:rPr>
            </w:pPr>
            <w:r w:rsidRPr="00771A68">
              <w:rPr>
                <w:sz w:val="32"/>
                <w:szCs w:val="32"/>
              </w:rPr>
              <w:t>Time performance for three different versions of vertex cover solver on famous benchmark set</w:t>
            </w:r>
          </w:p>
        </w:tc>
      </w:tr>
      <w:tr w:rsidR="00291F77" w:rsidRPr="00CA4B42" w14:paraId="024D8EF4" w14:textId="77777777" w:rsidTr="00771A68">
        <w:trPr>
          <w:trHeight w:val="255"/>
        </w:trPr>
        <w:tc>
          <w:tcPr>
            <w:tcW w:w="3091" w:type="dxa"/>
            <w:tcBorders>
              <w:top w:val="single" w:sz="12" w:space="0" w:color="auto"/>
              <w:bottom w:val="single" w:sz="6" w:space="0" w:color="auto"/>
            </w:tcBorders>
            <w:noWrap/>
            <w:hideMark/>
          </w:tcPr>
          <w:p w14:paraId="0BB0D69D" w14:textId="77777777" w:rsidR="00291F77" w:rsidRPr="00CA4B42" w:rsidRDefault="00291F77" w:rsidP="00DF01D4">
            <w:r w:rsidRPr="00CA4B42">
              <w:t>Graph instance</w:t>
            </w:r>
          </w:p>
        </w:tc>
        <w:tc>
          <w:tcPr>
            <w:tcW w:w="1371" w:type="dxa"/>
            <w:tcBorders>
              <w:top w:val="single" w:sz="12" w:space="0" w:color="auto"/>
            </w:tcBorders>
            <w:noWrap/>
            <w:hideMark/>
          </w:tcPr>
          <w:p w14:paraId="1A25F85D" w14:textId="77777777" w:rsidR="00291F77" w:rsidRPr="00CA4B42" w:rsidRDefault="00291F77" w:rsidP="00DF01D4">
            <w:r w:rsidRPr="00CA4B42">
              <w:t>|V|</w:t>
            </w:r>
          </w:p>
        </w:tc>
        <w:tc>
          <w:tcPr>
            <w:tcW w:w="4564" w:type="dxa"/>
            <w:gridSpan w:val="3"/>
            <w:tcBorders>
              <w:bottom w:val="single" w:sz="6" w:space="0" w:color="auto"/>
            </w:tcBorders>
            <w:noWrap/>
            <w:hideMark/>
          </w:tcPr>
          <w:p w14:paraId="3DB5CB85" w14:textId="77777777" w:rsidR="00291F77" w:rsidRPr="00CA4B42" w:rsidRDefault="00291F77" w:rsidP="00DF01D4">
            <w:r w:rsidRPr="00CA4B42">
              <w:t>time of execution (timeout 10)</w:t>
            </w:r>
          </w:p>
        </w:tc>
      </w:tr>
      <w:tr w:rsidR="00291F77" w:rsidRPr="00CA4B42" w14:paraId="6FEFF976" w14:textId="77777777" w:rsidTr="0018230B">
        <w:trPr>
          <w:trHeight w:val="255"/>
        </w:trPr>
        <w:tc>
          <w:tcPr>
            <w:tcW w:w="3091" w:type="dxa"/>
            <w:tcBorders>
              <w:top w:val="single" w:sz="6" w:space="0" w:color="auto"/>
              <w:bottom w:val="single" w:sz="6" w:space="0" w:color="auto"/>
            </w:tcBorders>
            <w:noWrap/>
            <w:hideMark/>
          </w:tcPr>
          <w:p w14:paraId="7471CDC0" w14:textId="77777777" w:rsidR="00291F77" w:rsidRPr="00CA4B42" w:rsidRDefault="00291F77" w:rsidP="00DF01D4"/>
        </w:tc>
        <w:tc>
          <w:tcPr>
            <w:tcW w:w="1371" w:type="dxa"/>
            <w:tcBorders>
              <w:top w:val="single" w:sz="6" w:space="0" w:color="auto"/>
              <w:bottom w:val="single" w:sz="6" w:space="0" w:color="auto"/>
            </w:tcBorders>
            <w:noWrap/>
            <w:hideMark/>
          </w:tcPr>
          <w:p w14:paraId="4CEF37E9" w14:textId="77777777" w:rsidR="00291F77" w:rsidRPr="00CA4B42" w:rsidRDefault="00291F77" w:rsidP="00DF01D4"/>
        </w:tc>
        <w:tc>
          <w:tcPr>
            <w:tcW w:w="1434" w:type="dxa"/>
            <w:tcBorders>
              <w:top w:val="single" w:sz="6" w:space="0" w:color="auto"/>
              <w:bottom w:val="single" w:sz="6" w:space="0" w:color="auto"/>
            </w:tcBorders>
            <w:noWrap/>
            <w:hideMark/>
          </w:tcPr>
          <w:p w14:paraId="1040CB7A" w14:textId="77777777" w:rsidR="00291F77" w:rsidRPr="00CA4B42" w:rsidRDefault="00291F77" w:rsidP="00DF01D4">
            <w:r w:rsidRPr="00CA4B42">
              <w:t>branch</w:t>
            </w:r>
          </w:p>
        </w:tc>
        <w:tc>
          <w:tcPr>
            <w:tcW w:w="1641" w:type="dxa"/>
            <w:tcBorders>
              <w:top w:val="single" w:sz="6" w:space="0" w:color="auto"/>
              <w:bottom w:val="single" w:sz="6" w:space="0" w:color="auto"/>
            </w:tcBorders>
            <w:noWrap/>
            <w:hideMark/>
          </w:tcPr>
          <w:p w14:paraId="20CAB507" w14:textId="77777777" w:rsidR="00291F77" w:rsidRPr="00CA4B42" w:rsidRDefault="00291F77" w:rsidP="00DF01D4">
            <w:r w:rsidRPr="00CA4B42">
              <w:t>branch&amp;bound</w:t>
            </w:r>
          </w:p>
        </w:tc>
        <w:tc>
          <w:tcPr>
            <w:tcW w:w="1489" w:type="dxa"/>
            <w:tcBorders>
              <w:top w:val="single" w:sz="6" w:space="0" w:color="auto"/>
              <w:bottom w:val="single" w:sz="6" w:space="0" w:color="auto"/>
            </w:tcBorders>
            <w:noWrap/>
            <w:hideMark/>
          </w:tcPr>
          <w:p w14:paraId="1B8F9FBE" w14:textId="77777777" w:rsidR="00291F77" w:rsidRPr="00CA4B42" w:rsidRDefault="00291F77" w:rsidP="00DF01D4">
            <w:r w:rsidRPr="00CA4B42">
              <w:t>bnb+linear kernel</w:t>
            </w:r>
          </w:p>
        </w:tc>
      </w:tr>
      <w:tr w:rsidR="00771A68" w:rsidRPr="00CA4B42" w14:paraId="72C217A8" w14:textId="77777777" w:rsidTr="0018230B">
        <w:trPr>
          <w:trHeight w:val="255"/>
        </w:trPr>
        <w:tc>
          <w:tcPr>
            <w:tcW w:w="3091" w:type="dxa"/>
            <w:tcBorders>
              <w:top w:val="single" w:sz="6" w:space="0" w:color="auto"/>
            </w:tcBorders>
            <w:noWrap/>
            <w:vAlign w:val="bottom"/>
            <w:hideMark/>
          </w:tcPr>
          <w:p w14:paraId="644221F8" w14:textId="1DFF1019" w:rsidR="00771A68" w:rsidRPr="00CA4B42" w:rsidRDefault="00771A68" w:rsidP="00771A68">
            <w:r>
              <w:t>Ellingham.edge</w:t>
            </w:r>
          </w:p>
        </w:tc>
        <w:tc>
          <w:tcPr>
            <w:tcW w:w="1371" w:type="dxa"/>
            <w:tcBorders>
              <w:top w:val="single" w:sz="6" w:space="0" w:color="auto"/>
            </w:tcBorders>
            <w:noWrap/>
            <w:hideMark/>
          </w:tcPr>
          <w:p w14:paraId="581E1BE8" w14:textId="77777777" w:rsidR="00771A68" w:rsidRPr="00CA4B42" w:rsidRDefault="00771A68" w:rsidP="00771A68">
            <w:r w:rsidRPr="00CA4B42">
              <w:t>78</w:t>
            </w:r>
          </w:p>
        </w:tc>
        <w:tc>
          <w:tcPr>
            <w:tcW w:w="1434" w:type="dxa"/>
            <w:tcBorders>
              <w:top w:val="single" w:sz="6" w:space="0" w:color="auto"/>
            </w:tcBorders>
            <w:noWrap/>
            <w:hideMark/>
          </w:tcPr>
          <w:p w14:paraId="162173F1" w14:textId="77777777" w:rsidR="00771A68" w:rsidRPr="00CA4B42" w:rsidRDefault="00771A68" w:rsidP="00771A68">
            <w:r w:rsidRPr="00CA4B42">
              <w:t>TIMEOUT</w:t>
            </w:r>
          </w:p>
        </w:tc>
        <w:tc>
          <w:tcPr>
            <w:tcW w:w="1641" w:type="dxa"/>
            <w:tcBorders>
              <w:top w:val="single" w:sz="6" w:space="0" w:color="auto"/>
            </w:tcBorders>
            <w:noWrap/>
            <w:hideMark/>
          </w:tcPr>
          <w:p w14:paraId="1C69A42B" w14:textId="77777777" w:rsidR="00771A68" w:rsidRPr="00CA4B42" w:rsidRDefault="00771A68" w:rsidP="00771A68">
            <w:r w:rsidRPr="00CA4B42">
              <w:t>0.175</w:t>
            </w:r>
          </w:p>
        </w:tc>
        <w:tc>
          <w:tcPr>
            <w:tcW w:w="1489" w:type="dxa"/>
            <w:tcBorders>
              <w:top w:val="single" w:sz="6" w:space="0" w:color="auto"/>
            </w:tcBorders>
            <w:noWrap/>
            <w:hideMark/>
          </w:tcPr>
          <w:p w14:paraId="1BCBC144" w14:textId="77777777" w:rsidR="00771A68" w:rsidRPr="00CA4B42" w:rsidRDefault="00771A68" w:rsidP="00771A68">
            <w:r w:rsidRPr="00CA4B42">
              <w:t>0.034</w:t>
            </w:r>
          </w:p>
        </w:tc>
      </w:tr>
      <w:tr w:rsidR="00771A68" w:rsidRPr="00CA4B42" w14:paraId="103362D1" w14:textId="77777777" w:rsidTr="00771A68">
        <w:trPr>
          <w:trHeight w:val="255"/>
        </w:trPr>
        <w:tc>
          <w:tcPr>
            <w:tcW w:w="3091" w:type="dxa"/>
            <w:noWrap/>
            <w:vAlign w:val="bottom"/>
            <w:hideMark/>
          </w:tcPr>
          <w:p w14:paraId="1B126C96" w14:textId="2F79BE56" w:rsidR="00771A68" w:rsidRPr="00CA4B42" w:rsidRDefault="00771A68" w:rsidP="00771A68">
            <w:r>
              <w:t>B10Cage.edge</w:t>
            </w:r>
          </w:p>
        </w:tc>
        <w:tc>
          <w:tcPr>
            <w:tcW w:w="1371" w:type="dxa"/>
            <w:noWrap/>
            <w:hideMark/>
          </w:tcPr>
          <w:p w14:paraId="2CDC8757" w14:textId="77777777" w:rsidR="00771A68" w:rsidRPr="00CA4B42" w:rsidRDefault="00771A68" w:rsidP="00771A68">
            <w:r w:rsidRPr="00CA4B42">
              <w:t>70</w:t>
            </w:r>
          </w:p>
        </w:tc>
        <w:tc>
          <w:tcPr>
            <w:tcW w:w="1434" w:type="dxa"/>
            <w:noWrap/>
            <w:hideMark/>
          </w:tcPr>
          <w:p w14:paraId="2340EE12" w14:textId="77777777" w:rsidR="00771A68" w:rsidRPr="00CA4B42" w:rsidRDefault="00771A68" w:rsidP="00771A68">
            <w:r w:rsidRPr="00CA4B42">
              <w:t>TIMEOUT</w:t>
            </w:r>
          </w:p>
        </w:tc>
        <w:tc>
          <w:tcPr>
            <w:tcW w:w="1641" w:type="dxa"/>
            <w:noWrap/>
            <w:hideMark/>
          </w:tcPr>
          <w:p w14:paraId="0CF9FDBC" w14:textId="77777777" w:rsidR="00771A68" w:rsidRPr="00CA4B42" w:rsidRDefault="00771A68" w:rsidP="00771A68">
            <w:r w:rsidRPr="00CA4B42">
              <w:t>0.051</w:t>
            </w:r>
          </w:p>
        </w:tc>
        <w:tc>
          <w:tcPr>
            <w:tcW w:w="1489" w:type="dxa"/>
            <w:noWrap/>
            <w:hideMark/>
          </w:tcPr>
          <w:p w14:paraId="6D87DCED" w14:textId="77777777" w:rsidR="00771A68" w:rsidRPr="00CA4B42" w:rsidRDefault="00771A68" w:rsidP="00771A68">
            <w:r w:rsidRPr="00CA4B42">
              <w:t>0.025</w:t>
            </w:r>
          </w:p>
        </w:tc>
      </w:tr>
      <w:tr w:rsidR="00771A68" w:rsidRPr="00CA4B42" w14:paraId="7DE7B6DE" w14:textId="77777777" w:rsidTr="00771A68">
        <w:trPr>
          <w:trHeight w:val="255"/>
        </w:trPr>
        <w:tc>
          <w:tcPr>
            <w:tcW w:w="3091" w:type="dxa"/>
            <w:noWrap/>
            <w:vAlign w:val="bottom"/>
            <w:hideMark/>
          </w:tcPr>
          <w:p w14:paraId="1E62A300" w14:textId="2B6E5B2E" w:rsidR="00771A68" w:rsidRPr="00CA4B42" w:rsidRDefault="00771A68" w:rsidP="00771A68">
            <w:r>
              <w:t>Watsin.edge</w:t>
            </w:r>
          </w:p>
        </w:tc>
        <w:tc>
          <w:tcPr>
            <w:tcW w:w="1371" w:type="dxa"/>
            <w:noWrap/>
            <w:hideMark/>
          </w:tcPr>
          <w:p w14:paraId="4913FDE2" w14:textId="77777777" w:rsidR="00771A68" w:rsidRPr="00CA4B42" w:rsidRDefault="00771A68" w:rsidP="00771A68">
            <w:r w:rsidRPr="00CA4B42">
              <w:t>50</w:t>
            </w:r>
          </w:p>
        </w:tc>
        <w:tc>
          <w:tcPr>
            <w:tcW w:w="1434" w:type="dxa"/>
            <w:noWrap/>
            <w:hideMark/>
          </w:tcPr>
          <w:p w14:paraId="1EFF9A80" w14:textId="77777777" w:rsidR="00771A68" w:rsidRPr="00CA4B42" w:rsidRDefault="00771A68" w:rsidP="00771A68">
            <w:r w:rsidRPr="00CA4B42">
              <w:t>TIMEOUT</w:t>
            </w:r>
          </w:p>
        </w:tc>
        <w:tc>
          <w:tcPr>
            <w:tcW w:w="1641" w:type="dxa"/>
            <w:noWrap/>
            <w:hideMark/>
          </w:tcPr>
          <w:p w14:paraId="4ED6DA58" w14:textId="77777777" w:rsidR="00771A68" w:rsidRPr="00CA4B42" w:rsidRDefault="00771A68" w:rsidP="00771A68">
            <w:r w:rsidRPr="00CA4B42">
              <w:t>0.066</w:t>
            </w:r>
          </w:p>
        </w:tc>
        <w:tc>
          <w:tcPr>
            <w:tcW w:w="1489" w:type="dxa"/>
            <w:noWrap/>
            <w:hideMark/>
          </w:tcPr>
          <w:p w14:paraId="23834480" w14:textId="77777777" w:rsidR="00771A68" w:rsidRPr="00CA4B42" w:rsidRDefault="00771A68" w:rsidP="00771A68">
            <w:r w:rsidRPr="00CA4B42">
              <w:t>0.016</w:t>
            </w:r>
          </w:p>
        </w:tc>
      </w:tr>
      <w:tr w:rsidR="00771A68" w:rsidRPr="00CA4B42" w14:paraId="5B6428D5" w14:textId="77777777" w:rsidTr="00771A68">
        <w:trPr>
          <w:trHeight w:val="255"/>
        </w:trPr>
        <w:tc>
          <w:tcPr>
            <w:tcW w:w="3091" w:type="dxa"/>
            <w:noWrap/>
            <w:vAlign w:val="bottom"/>
            <w:hideMark/>
          </w:tcPr>
          <w:p w14:paraId="3D5F50B8" w14:textId="531D9C85" w:rsidR="00771A68" w:rsidRPr="00CA4B42" w:rsidRDefault="00771A68" w:rsidP="00771A68">
            <w:r>
              <w:t>Holt.edge</w:t>
            </w:r>
          </w:p>
        </w:tc>
        <w:tc>
          <w:tcPr>
            <w:tcW w:w="1371" w:type="dxa"/>
            <w:noWrap/>
            <w:hideMark/>
          </w:tcPr>
          <w:p w14:paraId="0CA8763E" w14:textId="77777777" w:rsidR="00771A68" w:rsidRPr="00CA4B42" w:rsidRDefault="00771A68" w:rsidP="00771A68">
            <w:r w:rsidRPr="00CA4B42">
              <w:t>27</w:t>
            </w:r>
          </w:p>
        </w:tc>
        <w:tc>
          <w:tcPr>
            <w:tcW w:w="1434" w:type="dxa"/>
            <w:noWrap/>
            <w:hideMark/>
          </w:tcPr>
          <w:p w14:paraId="35CCE25E" w14:textId="77777777" w:rsidR="00771A68" w:rsidRPr="00CA4B42" w:rsidRDefault="00771A68" w:rsidP="00771A68">
            <w:r w:rsidRPr="00CA4B42">
              <w:t>0.369</w:t>
            </w:r>
          </w:p>
        </w:tc>
        <w:tc>
          <w:tcPr>
            <w:tcW w:w="1641" w:type="dxa"/>
            <w:noWrap/>
            <w:hideMark/>
          </w:tcPr>
          <w:p w14:paraId="101512AF" w14:textId="77777777" w:rsidR="00771A68" w:rsidRPr="00CA4B42" w:rsidRDefault="00771A68" w:rsidP="00771A68">
            <w:r w:rsidRPr="00CA4B42">
              <w:t>0.019</w:t>
            </w:r>
          </w:p>
        </w:tc>
        <w:tc>
          <w:tcPr>
            <w:tcW w:w="1489" w:type="dxa"/>
            <w:noWrap/>
            <w:hideMark/>
          </w:tcPr>
          <w:p w14:paraId="137A7195" w14:textId="77777777" w:rsidR="00771A68" w:rsidRPr="00CA4B42" w:rsidRDefault="00771A68" w:rsidP="00771A68">
            <w:r w:rsidRPr="00CA4B42">
              <w:t>0.012</w:t>
            </w:r>
          </w:p>
        </w:tc>
      </w:tr>
      <w:tr w:rsidR="00771A68" w:rsidRPr="00CA4B42" w14:paraId="71C0A515" w14:textId="77777777" w:rsidTr="00771A68">
        <w:trPr>
          <w:trHeight w:val="255"/>
        </w:trPr>
        <w:tc>
          <w:tcPr>
            <w:tcW w:w="3091" w:type="dxa"/>
            <w:noWrap/>
            <w:vAlign w:val="bottom"/>
            <w:hideMark/>
          </w:tcPr>
          <w:p w14:paraId="2C7F6D10" w14:textId="58449B1D" w:rsidR="00771A68" w:rsidRPr="00CA4B42" w:rsidRDefault="00771A68" w:rsidP="00771A68">
            <w:r>
              <w:t>5x5-grid.edge</w:t>
            </w:r>
          </w:p>
        </w:tc>
        <w:tc>
          <w:tcPr>
            <w:tcW w:w="1371" w:type="dxa"/>
            <w:noWrap/>
            <w:hideMark/>
          </w:tcPr>
          <w:p w14:paraId="2F87D80E" w14:textId="77777777" w:rsidR="00771A68" w:rsidRPr="00CA4B42" w:rsidRDefault="00771A68" w:rsidP="00771A68">
            <w:r w:rsidRPr="00CA4B42">
              <w:t>25</w:t>
            </w:r>
          </w:p>
        </w:tc>
        <w:tc>
          <w:tcPr>
            <w:tcW w:w="1434" w:type="dxa"/>
            <w:noWrap/>
            <w:hideMark/>
          </w:tcPr>
          <w:p w14:paraId="09785161" w14:textId="77777777" w:rsidR="00771A68" w:rsidRPr="00CA4B42" w:rsidRDefault="00771A68" w:rsidP="00771A68">
            <w:r w:rsidRPr="00CA4B42">
              <w:t>0.122</w:t>
            </w:r>
          </w:p>
        </w:tc>
        <w:tc>
          <w:tcPr>
            <w:tcW w:w="1641" w:type="dxa"/>
            <w:noWrap/>
            <w:hideMark/>
          </w:tcPr>
          <w:p w14:paraId="67D6A3DE" w14:textId="77777777" w:rsidR="00771A68" w:rsidRPr="00CA4B42" w:rsidRDefault="00771A68" w:rsidP="00771A68">
            <w:r w:rsidRPr="00CA4B42">
              <w:t>0.014</w:t>
            </w:r>
          </w:p>
        </w:tc>
        <w:tc>
          <w:tcPr>
            <w:tcW w:w="1489" w:type="dxa"/>
            <w:noWrap/>
            <w:hideMark/>
          </w:tcPr>
          <w:p w14:paraId="30596D3E" w14:textId="77777777" w:rsidR="00771A68" w:rsidRPr="00CA4B42" w:rsidRDefault="00771A68" w:rsidP="00771A68">
            <w:r w:rsidRPr="00CA4B42">
              <w:t>0.004</w:t>
            </w:r>
          </w:p>
        </w:tc>
      </w:tr>
      <w:tr w:rsidR="00771A68" w:rsidRPr="00CA4B42" w14:paraId="025D66CF" w14:textId="77777777" w:rsidTr="00771A68">
        <w:trPr>
          <w:trHeight w:val="255"/>
        </w:trPr>
        <w:tc>
          <w:tcPr>
            <w:tcW w:w="3091" w:type="dxa"/>
            <w:noWrap/>
            <w:vAlign w:val="bottom"/>
            <w:hideMark/>
          </w:tcPr>
          <w:p w14:paraId="068A145D" w14:textId="17ED87B9" w:rsidR="00771A68" w:rsidRPr="00CA4B42" w:rsidRDefault="00771A68" w:rsidP="00771A68">
            <w:r>
              <w:t>McGee.edge</w:t>
            </w:r>
          </w:p>
        </w:tc>
        <w:tc>
          <w:tcPr>
            <w:tcW w:w="1371" w:type="dxa"/>
            <w:noWrap/>
            <w:hideMark/>
          </w:tcPr>
          <w:p w14:paraId="7A3BDF77" w14:textId="77777777" w:rsidR="00771A68" w:rsidRPr="00CA4B42" w:rsidRDefault="00771A68" w:rsidP="00771A68">
            <w:r w:rsidRPr="00CA4B42">
              <w:t>24</w:t>
            </w:r>
          </w:p>
        </w:tc>
        <w:tc>
          <w:tcPr>
            <w:tcW w:w="1434" w:type="dxa"/>
            <w:noWrap/>
            <w:hideMark/>
          </w:tcPr>
          <w:p w14:paraId="65F8D476" w14:textId="77777777" w:rsidR="00771A68" w:rsidRPr="00CA4B42" w:rsidRDefault="00771A68" w:rsidP="00771A68">
            <w:r w:rsidRPr="00CA4B42">
              <w:t>0.164</w:t>
            </w:r>
          </w:p>
        </w:tc>
        <w:tc>
          <w:tcPr>
            <w:tcW w:w="1641" w:type="dxa"/>
            <w:noWrap/>
            <w:hideMark/>
          </w:tcPr>
          <w:p w14:paraId="15FB9301" w14:textId="77777777" w:rsidR="00771A68" w:rsidRPr="00CA4B42" w:rsidRDefault="00771A68" w:rsidP="00771A68">
            <w:r w:rsidRPr="00CA4B42">
              <w:t>0.014</w:t>
            </w:r>
          </w:p>
        </w:tc>
        <w:tc>
          <w:tcPr>
            <w:tcW w:w="1489" w:type="dxa"/>
            <w:noWrap/>
            <w:hideMark/>
          </w:tcPr>
          <w:p w14:paraId="6F43428F" w14:textId="77777777" w:rsidR="00771A68" w:rsidRPr="00CA4B42" w:rsidRDefault="00771A68" w:rsidP="00771A68">
            <w:r w:rsidRPr="00CA4B42">
              <w:t>0.005</w:t>
            </w:r>
          </w:p>
        </w:tc>
      </w:tr>
      <w:tr w:rsidR="00771A68" w:rsidRPr="00CA4B42" w14:paraId="1149D26F" w14:textId="77777777" w:rsidTr="00771A68">
        <w:trPr>
          <w:trHeight w:val="255"/>
        </w:trPr>
        <w:tc>
          <w:tcPr>
            <w:tcW w:w="3091" w:type="dxa"/>
            <w:noWrap/>
            <w:vAlign w:val="bottom"/>
            <w:hideMark/>
          </w:tcPr>
          <w:p w14:paraId="543DB43E" w14:textId="570591E2" w:rsidR="00771A68" w:rsidRPr="00CA4B42" w:rsidRDefault="00771A68" w:rsidP="00771A68">
            <w:r>
              <w:t>Nauru.edge</w:t>
            </w:r>
          </w:p>
        </w:tc>
        <w:tc>
          <w:tcPr>
            <w:tcW w:w="1371" w:type="dxa"/>
            <w:noWrap/>
            <w:hideMark/>
          </w:tcPr>
          <w:p w14:paraId="5E388C56" w14:textId="77777777" w:rsidR="00771A68" w:rsidRPr="00CA4B42" w:rsidRDefault="00771A68" w:rsidP="00771A68">
            <w:r w:rsidRPr="00CA4B42">
              <w:t>24</w:t>
            </w:r>
          </w:p>
        </w:tc>
        <w:tc>
          <w:tcPr>
            <w:tcW w:w="1434" w:type="dxa"/>
            <w:noWrap/>
            <w:hideMark/>
          </w:tcPr>
          <w:p w14:paraId="3A6C999B" w14:textId="77777777" w:rsidR="00771A68" w:rsidRPr="00CA4B42" w:rsidRDefault="00771A68" w:rsidP="00771A68">
            <w:r w:rsidRPr="00CA4B42">
              <w:t>0.175</w:t>
            </w:r>
          </w:p>
        </w:tc>
        <w:tc>
          <w:tcPr>
            <w:tcW w:w="1641" w:type="dxa"/>
            <w:noWrap/>
            <w:hideMark/>
          </w:tcPr>
          <w:p w14:paraId="734DAB65" w14:textId="77777777" w:rsidR="00771A68" w:rsidRPr="00CA4B42" w:rsidRDefault="00771A68" w:rsidP="00771A68">
            <w:r w:rsidRPr="00CA4B42">
              <w:t>0.016</w:t>
            </w:r>
          </w:p>
        </w:tc>
        <w:tc>
          <w:tcPr>
            <w:tcW w:w="1489" w:type="dxa"/>
            <w:noWrap/>
            <w:hideMark/>
          </w:tcPr>
          <w:p w14:paraId="05B5249A" w14:textId="77777777" w:rsidR="00771A68" w:rsidRPr="00CA4B42" w:rsidRDefault="00771A68" w:rsidP="00771A68">
            <w:r w:rsidRPr="00CA4B42">
              <w:t>0.007</w:t>
            </w:r>
          </w:p>
        </w:tc>
      </w:tr>
      <w:tr w:rsidR="00771A68" w:rsidRPr="00CA4B42" w14:paraId="3BB32342" w14:textId="77777777" w:rsidTr="00771A68">
        <w:trPr>
          <w:trHeight w:val="255"/>
        </w:trPr>
        <w:tc>
          <w:tcPr>
            <w:tcW w:w="3091" w:type="dxa"/>
            <w:noWrap/>
            <w:vAlign w:val="bottom"/>
            <w:hideMark/>
          </w:tcPr>
          <w:p w14:paraId="581A9F6D" w14:textId="0C8517C6" w:rsidR="00771A68" w:rsidRPr="00CA4B42" w:rsidRDefault="00771A68" w:rsidP="00771A68">
            <w:r>
              <w:t>Kittell.edge</w:t>
            </w:r>
          </w:p>
        </w:tc>
        <w:tc>
          <w:tcPr>
            <w:tcW w:w="1371" w:type="dxa"/>
            <w:noWrap/>
            <w:hideMark/>
          </w:tcPr>
          <w:p w14:paraId="1062EDCB" w14:textId="77777777" w:rsidR="00771A68" w:rsidRPr="00CA4B42" w:rsidRDefault="00771A68" w:rsidP="00771A68">
            <w:r w:rsidRPr="00CA4B42">
              <w:t>23</w:t>
            </w:r>
          </w:p>
        </w:tc>
        <w:tc>
          <w:tcPr>
            <w:tcW w:w="1434" w:type="dxa"/>
            <w:noWrap/>
            <w:hideMark/>
          </w:tcPr>
          <w:p w14:paraId="3E494C61" w14:textId="77777777" w:rsidR="00771A68" w:rsidRPr="00CA4B42" w:rsidRDefault="00771A68" w:rsidP="00771A68">
            <w:r w:rsidRPr="00CA4B42">
              <w:t>0.096</w:t>
            </w:r>
          </w:p>
        </w:tc>
        <w:tc>
          <w:tcPr>
            <w:tcW w:w="1641" w:type="dxa"/>
            <w:noWrap/>
            <w:hideMark/>
          </w:tcPr>
          <w:p w14:paraId="1D03F198" w14:textId="77777777" w:rsidR="00771A68" w:rsidRPr="00CA4B42" w:rsidRDefault="00771A68" w:rsidP="00771A68">
            <w:r w:rsidRPr="00CA4B42">
              <w:t>0.013</w:t>
            </w:r>
          </w:p>
        </w:tc>
        <w:tc>
          <w:tcPr>
            <w:tcW w:w="1489" w:type="dxa"/>
            <w:noWrap/>
            <w:hideMark/>
          </w:tcPr>
          <w:p w14:paraId="3B580B37" w14:textId="77777777" w:rsidR="00771A68" w:rsidRPr="00CA4B42" w:rsidRDefault="00771A68" w:rsidP="00771A68">
            <w:r w:rsidRPr="00CA4B42">
              <w:t>0.011</w:t>
            </w:r>
          </w:p>
        </w:tc>
      </w:tr>
      <w:tr w:rsidR="00771A68" w:rsidRPr="00CA4B42" w14:paraId="05697C66" w14:textId="77777777" w:rsidTr="00771A68">
        <w:trPr>
          <w:trHeight w:val="255"/>
        </w:trPr>
        <w:tc>
          <w:tcPr>
            <w:tcW w:w="3091" w:type="dxa"/>
            <w:noWrap/>
            <w:vAlign w:val="bottom"/>
            <w:hideMark/>
          </w:tcPr>
          <w:p w14:paraId="625C727E" w14:textId="0279C071" w:rsidR="00771A68" w:rsidRPr="00CA4B42" w:rsidRDefault="00771A68" w:rsidP="00771A68">
            <w:r>
              <w:t>Brinkmann.edge</w:t>
            </w:r>
          </w:p>
        </w:tc>
        <w:tc>
          <w:tcPr>
            <w:tcW w:w="1371" w:type="dxa"/>
            <w:noWrap/>
            <w:hideMark/>
          </w:tcPr>
          <w:p w14:paraId="0FA12B9C" w14:textId="77777777" w:rsidR="00771A68" w:rsidRPr="00CA4B42" w:rsidRDefault="00771A68" w:rsidP="00771A68">
            <w:r w:rsidRPr="00CA4B42">
              <w:t>21</w:t>
            </w:r>
          </w:p>
        </w:tc>
        <w:tc>
          <w:tcPr>
            <w:tcW w:w="1434" w:type="dxa"/>
            <w:noWrap/>
            <w:hideMark/>
          </w:tcPr>
          <w:p w14:paraId="3512BF5D" w14:textId="77777777" w:rsidR="00771A68" w:rsidRPr="00CA4B42" w:rsidRDefault="00771A68" w:rsidP="00771A68">
            <w:r w:rsidRPr="00CA4B42">
              <w:t>0.060</w:t>
            </w:r>
          </w:p>
        </w:tc>
        <w:tc>
          <w:tcPr>
            <w:tcW w:w="1641" w:type="dxa"/>
            <w:noWrap/>
            <w:hideMark/>
          </w:tcPr>
          <w:p w14:paraId="2B441566" w14:textId="77777777" w:rsidR="00771A68" w:rsidRPr="00CA4B42" w:rsidRDefault="00771A68" w:rsidP="00771A68">
            <w:r w:rsidRPr="00CA4B42">
              <w:t>0.008</w:t>
            </w:r>
          </w:p>
        </w:tc>
        <w:tc>
          <w:tcPr>
            <w:tcW w:w="1489" w:type="dxa"/>
            <w:noWrap/>
            <w:hideMark/>
          </w:tcPr>
          <w:p w14:paraId="6DF5AFE3" w14:textId="77777777" w:rsidR="00771A68" w:rsidRPr="00CA4B42" w:rsidRDefault="00771A68" w:rsidP="00771A68">
            <w:r w:rsidRPr="00CA4B42">
              <w:t>0.007</w:t>
            </w:r>
          </w:p>
        </w:tc>
      </w:tr>
      <w:tr w:rsidR="00771A68" w:rsidRPr="00CA4B42" w14:paraId="5519D2B4" w14:textId="77777777" w:rsidTr="00771A68">
        <w:trPr>
          <w:trHeight w:val="255"/>
        </w:trPr>
        <w:tc>
          <w:tcPr>
            <w:tcW w:w="3091" w:type="dxa"/>
            <w:noWrap/>
            <w:vAlign w:val="bottom"/>
            <w:hideMark/>
          </w:tcPr>
          <w:p w14:paraId="3AD5FBF1" w14:textId="6E1234AF" w:rsidR="00771A68" w:rsidRPr="00CA4B42" w:rsidRDefault="00771A68" w:rsidP="00771A68">
            <w:r>
              <w:t>Desargues.edge</w:t>
            </w:r>
          </w:p>
        </w:tc>
        <w:tc>
          <w:tcPr>
            <w:tcW w:w="1371" w:type="dxa"/>
            <w:noWrap/>
            <w:hideMark/>
          </w:tcPr>
          <w:p w14:paraId="3E2F30CE" w14:textId="77777777" w:rsidR="00771A68" w:rsidRPr="00CA4B42" w:rsidRDefault="00771A68" w:rsidP="00771A68">
            <w:r w:rsidRPr="00CA4B42">
              <w:t>20</w:t>
            </w:r>
          </w:p>
        </w:tc>
        <w:tc>
          <w:tcPr>
            <w:tcW w:w="1434" w:type="dxa"/>
            <w:noWrap/>
            <w:hideMark/>
          </w:tcPr>
          <w:p w14:paraId="33702A06" w14:textId="77777777" w:rsidR="00771A68" w:rsidRPr="00CA4B42" w:rsidRDefault="00771A68" w:rsidP="00771A68">
            <w:r w:rsidRPr="00CA4B42">
              <w:t>0.054</w:t>
            </w:r>
          </w:p>
        </w:tc>
        <w:tc>
          <w:tcPr>
            <w:tcW w:w="1641" w:type="dxa"/>
            <w:noWrap/>
            <w:hideMark/>
          </w:tcPr>
          <w:p w14:paraId="71090430" w14:textId="77777777" w:rsidR="00771A68" w:rsidRPr="00CA4B42" w:rsidRDefault="00771A68" w:rsidP="00771A68">
            <w:r w:rsidRPr="00CA4B42">
              <w:t>0.007</w:t>
            </w:r>
          </w:p>
        </w:tc>
        <w:tc>
          <w:tcPr>
            <w:tcW w:w="1489" w:type="dxa"/>
            <w:noWrap/>
            <w:hideMark/>
          </w:tcPr>
          <w:p w14:paraId="01F2A7BE" w14:textId="77777777" w:rsidR="00771A68" w:rsidRPr="00CA4B42" w:rsidRDefault="00771A68" w:rsidP="00771A68">
            <w:r w:rsidRPr="00CA4B42">
              <w:t>0.005</w:t>
            </w:r>
          </w:p>
        </w:tc>
      </w:tr>
      <w:tr w:rsidR="00771A68" w:rsidRPr="00CA4B42" w14:paraId="0BEC99E8" w14:textId="77777777" w:rsidTr="00771A68">
        <w:trPr>
          <w:trHeight w:val="255"/>
        </w:trPr>
        <w:tc>
          <w:tcPr>
            <w:tcW w:w="3091" w:type="dxa"/>
            <w:noWrap/>
            <w:vAlign w:val="bottom"/>
            <w:hideMark/>
          </w:tcPr>
          <w:p w14:paraId="5AB52373" w14:textId="6EE642A2" w:rsidR="00771A68" w:rsidRPr="00CA4B42" w:rsidRDefault="00771A68" w:rsidP="00771A68">
            <w:r>
              <w:t>Dodecahedron.edge</w:t>
            </w:r>
          </w:p>
        </w:tc>
        <w:tc>
          <w:tcPr>
            <w:tcW w:w="1371" w:type="dxa"/>
            <w:noWrap/>
            <w:hideMark/>
          </w:tcPr>
          <w:p w14:paraId="721DDE5F" w14:textId="77777777" w:rsidR="00771A68" w:rsidRPr="00CA4B42" w:rsidRDefault="00771A68" w:rsidP="00771A68">
            <w:r w:rsidRPr="00CA4B42">
              <w:t>20</w:t>
            </w:r>
          </w:p>
        </w:tc>
        <w:tc>
          <w:tcPr>
            <w:tcW w:w="1434" w:type="dxa"/>
            <w:noWrap/>
            <w:hideMark/>
          </w:tcPr>
          <w:p w14:paraId="7EE8DC6B" w14:textId="77777777" w:rsidR="00771A68" w:rsidRPr="00CA4B42" w:rsidRDefault="00771A68" w:rsidP="00771A68">
            <w:r w:rsidRPr="00CA4B42">
              <w:t>0.080</w:t>
            </w:r>
          </w:p>
        </w:tc>
        <w:tc>
          <w:tcPr>
            <w:tcW w:w="1641" w:type="dxa"/>
            <w:noWrap/>
            <w:hideMark/>
          </w:tcPr>
          <w:p w14:paraId="465CE317" w14:textId="77777777" w:rsidR="00771A68" w:rsidRPr="00CA4B42" w:rsidRDefault="00771A68" w:rsidP="00771A68">
            <w:r w:rsidRPr="00CA4B42">
              <w:t>0.008</w:t>
            </w:r>
          </w:p>
        </w:tc>
        <w:tc>
          <w:tcPr>
            <w:tcW w:w="1489" w:type="dxa"/>
            <w:noWrap/>
            <w:hideMark/>
          </w:tcPr>
          <w:p w14:paraId="7480CAAF" w14:textId="77777777" w:rsidR="00771A68" w:rsidRPr="00CA4B42" w:rsidRDefault="00771A68" w:rsidP="00771A68">
            <w:r w:rsidRPr="00CA4B42">
              <w:t>0.007</w:t>
            </w:r>
          </w:p>
        </w:tc>
      </w:tr>
      <w:tr w:rsidR="00771A68" w:rsidRPr="00CA4B42" w14:paraId="22A8B0B5" w14:textId="77777777" w:rsidTr="00771A68">
        <w:trPr>
          <w:trHeight w:val="255"/>
        </w:trPr>
        <w:tc>
          <w:tcPr>
            <w:tcW w:w="3091" w:type="dxa"/>
            <w:noWrap/>
            <w:vAlign w:val="bottom"/>
            <w:hideMark/>
          </w:tcPr>
          <w:p w14:paraId="0ED9165A" w14:textId="4D2C447D" w:rsidR="00771A68" w:rsidRPr="00CA4B42" w:rsidRDefault="00771A68" w:rsidP="00771A68">
            <w:r>
              <w:t>FlowerSnark.edge</w:t>
            </w:r>
          </w:p>
        </w:tc>
        <w:tc>
          <w:tcPr>
            <w:tcW w:w="1371" w:type="dxa"/>
            <w:noWrap/>
            <w:hideMark/>
          </w:tcPr>
          <w:p w14:paraId="393B2F98" w14:textId="77777777" w:rsidR="00771A68" w:rsidRPr="00CA4B42" w:rsidRDefault="00771A68" w:rsidP="00771A68">
            <w:r w:rsidRPr="00CA4B42">
              <w:t>20</w:t>
            </w:r>
          </w:p>
        </w:tc>
        <w:tc>
          <w:tcPr>
            <w:tcW w:w="1434" w:type="dxa"/>
            <w:noWrap/>
            <w:hideMark/>
          </w:tcPr>
          <w:p w14:paraId="2E9DBD33" w14:textId="77777777" w:rsidR="00771A68" w:rsidRPr="00CA4B42" w:rsidRDefault="00771A68" w:rsidP="00771A68">
            <w:r w:rsidRPr="00CA4B42">
              <w:t>0.053</w:t>
            </w:r>
          </w:p>
        </w:tc>
        <w:tc>
          <w:tcPr>
            <w:tcW w:w="1641" w:type="dxa"/>
            <w:noWrap/>
            <w:hideMark/>
          </w:tcPr>
          <w:p w14:paraId="74702557" w14:textId="77777777" w:rsidR="00771A68" w:rsidRPr="00CA4B42" w:rsidRDefault="00771A68" w:rsidP="00771A68">
            <w:r w:rsidRPr="00CA4B42">
              <w:t>0.010</w:t>
            </w:r>
          </w:p>
        </w:tc>
        <w:tc>
          <w:tcPr>
            <w:tcW w:w="1489" w:type="dxa"/>
            <w:noWrap/>
            <w:hideMark/>
          </w:tcPr>
          <w:p w14:paraId="0D557651" w14:textId="77777777" w:rsidR="00771A68" w:rsidRPr="00CA4B42" w:rsidRDefault="00771A68" w:rsidP="00771A68">
            <w:r w:rsidRPr="00CA4B42">
              <w:t>0.005</w:t>
            </w:r>
          </w:p>
        </w:tc>
      </w:tr>
      <w:tr w:rsidR="00771A68" w:rsidRPr="00CA4B42" w14:paraId="44C15A28" w14:textId="77777777" w:rsidTr="00771A68">
        <w:trPr>
          <w:trHeight w:val="255"/>
        </w:trPr>
        <w:tc>
          <w:tcPr>
            <w:tcW w:w="3091" w:type="dxa"/>
            <w:noWrap/>
            <w:vAlign w:val="bottom"/>
            <w:hideMark/>
          </w:tcPr>
          <w:p w14:paraId="3C8FDAD5" w14:textId="282A07D8" w:rsidR="00771A68" w:rsidRPr="00CA4B42" w:rsidRDefault="00771A68" w:rsidP="00771A68">
            <w:r>
              <w:t>Folkman.edge</w:t>
            </w:r>
          </w:p>
        </w:tc>
        <w:tc>
          <w:tcPr>
            <w:tcW w:w="1371" w:type="dxa"/>
            <w:noWrap/>
            <w:hideMark/>
          </w:tcPr>
          <w:p w14:paraId="75CAF75D" w14:textId="77777777" w:rsidR="00771A68" w:rsidRPr="00CA4B42" w:rsidRDefault="00771A68" w:rsidP="00771A68">
            <w:r w:rsidRPr="00CA4B42">
              <w:t>20</w:t>
            </w:r>
          </w:p>
        </w:tc>
        <w:tc>
          <w:tcPr>
            <w:tcW w:w="1434" w:type="dxa"/>
            <w:noWrap/>
            <w:hideMark/>
          </w:tcPr>
          <w:p w14:paraId="0680B0C3" w14:textId="77777777" w:rsidR="00771A68" w:rsidRPr="00CA4B42" w:rsidRDefault="00771A68" w:rsidP="00771A68">
            <w:r w:rsidRPr="00CA4B42">
              <w:t>0.032</w:t>
            </w:r>
          </w:p>
        </w:tc>
        <w:tc>
          <w:tcPr>
            <w:tcW w:w="1641" w:type="dxa"/>
            <w:noWrap/>
            <w:hideMark/>
          </w:tcPr>
          <w:p w14:paraId="1209D3A1" w14:textId="77777777" w:rsidR="00771A68" w:rsidRPr="00CA4B42" w:rsidRDefault="00771A68" w:rsidP="00771A68">
            <w:r w:rsidRPr="00CA4B42">
              <w:t>0.008</w:t>
            </w:r>
          </w:p>
        </w:tc>
        <w:tc>
          <w:tcPr>
            <w:tcW w:w="1489" w:type="dxa"/>
            <w:noWrap/>
            <w:hideMark/>
          </w:tcPr>
          <w:p w14:paraId="1E08701A" w14:textId="77777777" w:rsidR="00771A68" w:rsidRPr="00CA4B42" w:rsidRDefault="00771A68" w:rsidP="00771A68">
            <w:r w:rsidRPr="00CA4B42">
              <w:t>0.006</w:t>
            </w:r>
          </w:p>
        </w:tc>
      </w:tr>
      <w:tr w:rsidR="00771A68" w:rsidRPr="00CA4B42" w14:paraId="75338AD1" w14:textId="77777777" w:rsidTr="00771A68">
        <w:trPr>
          <w:trHeight w:val="255"/>
        </w:trPr>
        <w:tc>
          <w:tcPr>
            <w:tcW w:w="3091" w:type="dxa"/>
            <w:noWrap/>
            <w:vAlign w:val="bottom"/>
            <w:hideMark/>
          </w:tcPr>
          <w:p w14:paraId="48AC79A9" w14:textId="79A76361" w:rsidR="00771A68" w:rsidRPr="00CA4B42" w:rsidRDefault="00771A68" w:rsidP="00771A68">
            <w:r>
              <w:t>Robertson.edge</w:t>
            </w:r>
          </w:p>
        </w:tc>
        <w:tc>
          <w:tcPr>
            <w:tcW w:w="1371" w:type="dxa"/>
            <w:noWrap/>
            <w:hideMark/>
          </w:tcPr>
          <w:p w14:paraId="1BC42D07" w14:textId="77777777" w:rsidR="00771A68" w:rsidRPr="00CA4B42" w:rsidRDefault="00771A68" w:rsidP="00771A68">
            <w:r w:rsidRPr="00CA4B42">
              <w:t>19</w:t>
            </w:r>
          </w:p>
        </w:tc>
        <w:tc>
          <w:tcPr>
            <w:tcW w:w="1434" w:type="dxa"/>
            <w:noWrap/>
            <w:hideMark/>
          </w:tcPr>
          <w:p w14:paraId="500016D8" w14:textId="77777777" w:rsidR="00771A68" w:rsidRPr="00CA4B42" w:rsidRDefault="00771A68" w:rsidP="00771A68">
            <w:r w:rsidRPr="00CA4B42">
              <w:t>0.040</w:t>
            </w:r>
          </w:p>
        </w:tc>
        <w:tc>
          <w:tcPr>
            <w:tcW w:w="1641" w:type="dxa"/>
            <w:noWrap/>
            <w:hideMark/>
          </w:tcPr>
          <w:p w14:paraId="2E794A3D" w14:textId="77777777" w:rsidR="00771A68" w:rsidRPr="00CA4B42" w:rsidRDefault="00771A68" w:rsidP="00771A68">
            <w:r w:rsidRPr="00CA4B42">
              <w:t>0.017</w:t>
            </w:r>
          </w:p>
        </w:tc>
        <w:tc>
          <w:tcPr>
            <w:tcW w:w="1489" w:type="dxa"/>
            <w:noWrap/>
            <w:hideMark/>
          </w:tcPr>
          <w:p w14:paraId="7E21E3F8" w14:textId="77777777" w:rsidR="00771A68" w:rsidRPr="00CA4B42" w:rsidRDefault="00771A68" w:rsidP="00771A68">
            <w:r w:rsidRPr="00CA4B42">
              <w:t>0.007</w:t>
            </w:r>
          </w:p>
        </w:tc>
      </w:tr>
      <w:tr w:rsidR="00771A68" w:rsidRPr="00CA4B42" w14:paraId="001D749C" w14:textId="77777777" w:rsidTr="00771A68">
        <w:trPr>
          <w:trHeight w:val="255"/>
        </w:trPr>
        <w:tc>
          <w:tcPr>
            <w:tcW w:w="3091" w:type="dxa"/>
            <w:noWrap/>
            <w:vAlign w:val="bottom"/>
            <w:hideMark/>
          </w:tcPr>
          <w:p w14:paraId="55615927" w14:textId="7C0FEDCD" w:rsidR="00771A68" w:rsidRPr="00CA4B42" w:rsidRDefault="00771A68" w:rsidP="00771A68">
            <w:r>
              <w:t>Pappus.edge</w:t>
            </w:r>
          </w:p>
        </w:tc>
        <w:tc>
          <w:tcPr>
            <w:tcW w:w="1371" w:type="dxa"/>
            <w:noWrap/>
            <w:hideMark/>
          </w:tcPr>
          <w:p w14:paraId="12A6164C" w14:textId="77777777" w:rsidR="00771A68" w:rsidRPr="00CA4B42" w:rsidRDefault="00771A68" w:rsidP="00771A68">
            <w:r w:rsidRPr="00CA4B42">
              <w:t>18</w:t>
            </w:r>
          </w:p>
        </w:tc>
        <w:tc>
          <w:tcPr>
            <w:tcW w:w="1434" w:type="dxa"/>
            <w:noWrap/>
            <w:hideMark/>
          </w:tcPr>
          <w:p w14:paraId="08B20F05" w14:textId="77777777" w:rsidR="00771A68" w:rsidRPr="00CA4B42" w:rsidRDefault="00771A68" w:rsidP="00771A68">
            <w:r w:rsidRPr="00CA4B42">
              <w:t>0.037</w:t>
            </w:r>
          </w:p>
        </w:tc>
        <w:tc>
          <w:tcPr>
            <w:tcW w:w="1641" w:type="dxa"/>
            <w:noWrap/>
            <w:hideMark/>
          </w:tcPr>
          <w:p w14:paraId="31F6E924" w14:textId="77777777" w:rsidR="00771A68" w:rsidRPr="00CA4B42" w:rsidRDefault="00771A68" w:rsidP="00771A68">
            <w:r w:rsidRPr="00CA4B42">
              <w:t>0.017</w:t>
            </w:r>
          </w:p>
        </w:tc>
        <w:tc>
          <w:tcPr>
            <w:tcW w:w="1489" w:type="dxa"/>
            <w:noWrap/>
            <w:hideMark/>
          </w:tcPr>
          <w:p w14:paraId="685AD800" w14:textId="77777777" w:rsidR="00771A68" w:rsidRPr="00CA4B42" w:rsidRDefault="00771A68" w:rsidP="00771A68">
            <w:r w:rsidRPr="00CA4B42">
              <w:t>0.004</w:t>
            </w:r>
          </w:p>
        </w:tc>
      </w:tr>
      <w:tr w:rsidR="00771A68" w:rsidRPr="00CA4B42" w14:paraId="2935FF40" w14:textId="77777777" w:rsidTr="00771A68">
        <w:trPr>
          <w:trHeight w:val="255"/>
        </w:trPr>
        <w:tc>
          <w:tcPr>
            <w:tcW w:w="3091" w:type="dxa"/>
            <w:noWrap/>
            <w:vAlign w:val="bottom"/>
            <w:hideMark/>
          </w:tcPr>
          <w:p w14:paraId="050F3AC6" w14:textId="72406948" w:rsidR="00771A68" w:rsidRPr="00CA4B42" w:rsidRDefault="00771A68" w:rsidP="00771A68">
            <w:r>
              <w:t>Errera.edge</w:t>
            </w:r>
          </w:p>
        </w:tc>
        <w:tc>
          <w:tcPr>
            <w:tcW w:w="1371" w:type="dxa"/>
            <w:noWrap/>
            <w:hideMark/>
          </w:tcPr>
          <w:p w14:paraId="344E76F4" w14:textId="77777777" w:rsidR="00771A68" w:rsidRPr="00CA4B42" w:rsidRDefault="00771A68" w:rsidP="00771A68">
            <w:r w:rsidRPr="00CA4B42">
              <w:t>17</w:t>
            </w:r>
          </w:p>
        </w:tc>
        <w:tc>
          <w:tcPr>
            <w:tcW w:w="1434" w:type="dxa"/>
            <w:noWrap/>
            <w:hideMark/>
          </w:tcPr>
          <w:p w14:paraId="41363941" w14:textId="77777777" w:rsidR="00771A68" w:rsidRPr="00CA4B42" w:rsidRDefault="00771A68" w:rsidP="00771A68">
            <w:r w:rsidRPr="00CA4B42">
              <w:t>0.022</w:t>
            </w:r>
          </w:p>
        </w:tc>
        <w:tc>
          <w:tcPr>
            <w:tcW w:w="1641" w:type="dxa"/>
            <w:noWrap/>
            <w:hideMark/>
          </w:tcPr>
          <w:p w14:paraId="583F58A1" w14:textId="77777777" w:rsidR="00771A68" w:rsidRPr="00CA4B42" w:rsidRDefault="00771A68" w:rsidP="00771A68">
            <w:r w:rsidRPr="00CA4B42">
              <w:t>0.009</w:t>
            </w:r>
          </w:p>
        </w:tc>
        <w:tc>
          <w:tcPr>
            <w:tcW w:w="1489" w:type="dxa"/>
            <w:noWrap/>
            <w:hideMark/>
          </w:tcPr>
          <w:p w14:paraId="1137EAC3" w14:textId="77777777" w:rsidR="00771A68" w:rsidRPr="00CA4B42" w:rsidRDefault="00771A68" w:rsidP="00771A68">
            <w:r w:rsidRPr="00CA4B42">
              <w:t>0.007</w:t>
            </w:r>
          </w:p>
        </w:tc>
      </w:tr>
      <w:tr w:rsidR="00771A68" w:rsidRPr="00CA4B42" w14:paraId="081FC111" w14:textId="77777777" w:rsidTr="00771A68">
        <w:trPr>
          <w:trHeight w:val="255"/>
        </w:trPr>
        <w:tc>
          <w:tcPr>
            <w:tcW w:w="3091" w:type="dxa"/>
            <w:noWrap/>
            <w:vAlign w:val="bottom"/>
            <w:hideMark/>
          </w:tcPr>
          <w:p w14:paraId="178E0DDF" w14:textId="138A917B" w:rsidR="00771A68" w:rsidRPr="00CA4B42" w:rsidRDefault="00771A68" w:rsidP="00771A68">
            <w:r>
              <w:t>Paley17.edge</w:t>
            </w:r>
          </w:p>
        </w:tc>
        <w:tc>
          <w:tcPr>
            <w:tcW w:w="1371" w:type="dxa"/>
            <w:noWrap/>
            <w:hideMark/>
          </w:tcPr>
          <w:p w14:paraId="3FB6F2C3" w14:textId="77777777" w:rsidR="00771A68" w:rsidRPr="00CA4B42" w:rsidRDefault="00771A68" w:rsidP="00771A68">
            <w:r w:rsidRPr="00CA4B42">
              <w:t>17</w:t>
            </w:r>
          </w:p>
        </w:tc>
        <w:tc>
          <w:tcPr>
            <w:tcW w:w="1434" w:type="dxa"/>
            <w:noWrap/>
            <w:hideMark/>
          </w:tcPr>
          <w:p w14:paraId="688BF901" w14:textId="77777777" w:rsidR="00771A68" w:rsidRPr="00CA4B42" w:rsidRDefault="00771A68" w:rsidP="00771A68">
            <w:r w:rsidRPr="00CA4B42">
              <w:t>0.017</w:t>
            </w:r>
          </w:p>
        </w:tc>
        <w:tc>
          <w:tcPr>
            <w:tcW w:w="1641" w:type="dxa"/>
            <w:noWrap/>
            <w:hideMark/>
          </w:tcPr>
          <w:p w14:paraId="5CDC9738" w14:textId="77777777" w:rsidR="00771A68" w:rsidRPr="00CA4B42" w:rsidRDefault="00771A68" w:rsidP="00771A68">
            <w:r w:rsidRPr="00CA4B42">
              <w:t>0.017</w:t>
            </w:r>
          </w:p>
        </w:tc>
        <w:tc>
          <w:tcPr>
            <w:tcW w:w="1489" w:type="dxa"/>
            <w:noWrap/>
            <w:hideMark/>
          </w:tcPr>
          <w:p w14:paraId="15A222DA" w14:textId="77777777" w:rsidR="00771A68" w:rsidRPr="00CA4B42" w:rsidRDefault="00771A68" w:rsidP="00771A68">
            <w:r w:rsidRPr="00CA4B42">
              <w:t>0.010</w:t>
            </w:r>
          </w:p>
        </w:tc>
      </w:tr>
      <w:tr w:rsidR="00771A68" w:rsidRPr="00CA4B42" w14:paraId="176AC24A" w14:textId="77777777" w:rsidTr="00771A68">
        <w:trPr>
          <w:trHeight w:val="255"/>
        </w:trPr>
        <w:tc>
          <w:tcPr>
            <w:tcW w:w="3091" w:type="dxa"/>
            <w:noWrap/>
            <w:vAlign w:val="bottom"/>
            <w:hideMark/>
          </w:tcPr>
          <w:p w14:paraId="453E61AC" w14:textId="687DC71B" w:rsidR="00771A68" w:rsidRPr="00CA4B42" w:rsidRDefault="00771A68" w:rsidP="00771A68">
            <w:r>
              <w:t>4x4-grid.edge</w:t>
            </w:r>
          </w:p>
        </w:tc>
        <w:tc>
          <w:tcPr>
            <w:tcW w:w="1371" w:type="dxa"/>
            <w:noWrap/>
            <w:hideMark/>
          </w:tcPr>
          <w:p w14:paraId="0535DBAE" w14:textId="77777777" w:rsidR="00771A68" w:rsidRPr="00CA4B42" w:rsidRDefault="00771A68" w:rsidP="00771A68">
            <w:r w:rsidRPr="00CA4B42">
              <w:t>16</w:t>
            </w:r>
          </w:p>
        </w:tc>
        <w:tc>
          <w:tcPr>
            <w:tcW w:w="1434" w:type="dxa"/>
            <w:noWrap/>
            <w:hideMark/>
          </w:tcPr>
          <w:p w14:paraId="7E394DAA" w14:textId="77777777" w:rsidR="00771A68" w:rsidRPr="00CA4B42" w:rsidRDefault="00771A68" w:rsidP="00771A68">
            <w:r w:rsidRPr="00CA4B42">
              <w:t>0.014</w:t>
            </w:r>
          </w:p>
        </w:tc>
        <w:tc>
          <w:tcPr>
            <w:tcW w:w="1641" w:type="dxa"/>
            <w:noWrap/>
            <w:hideMark/>
          </w:tcPr>
          <w:p w14:paraId="77658072" w14:textId="77777777" w:rsidR="00771A68" w:rsidRPr="00CA4B42" w:rsidRDefault="00771A68" w:rsidP="00771A68">
            <w:r w:rsidRPr="00CA4B42">
              <w:t>0.004</w:t>
            </w:r>
          </w:p>
        </w:tc>
        <w:tc>
          <w:tcPr>
            <w:tcW w:w="1489" w:type="dxa"/>
            <w:noWrap/>
            <w:hideMark/>
          </w:tcPr>
          <w:p w14:paraId="0BFD81D7" w14:textId="77777777" w:rsidR="00771A68" w:rsidRPr="00CA4B42" w:rsidRDefault="00771A68" w:rsidP="00771A68">
            <w:r w:rsidRPr="00CA4B42">
              <w:t>0.003</w:t>
            </w:r>
          </w:p>
        </w:tc>
      </w:tr>
      <w:tr w:rsidR="00771A68" w:rsidRPr="00CA4B42" w14:paraId="38693BC9" w14:textId="77777777" w:rsidTr="00771A68">
        <w:trPr>
          <w:trHeight w:val="255"/>
        </w:trPr>
        <w:tc>
          <w:tcPr>
            <w:tcW w:w="3091" w:type="dxa"/>
            <w:noWrap/>
            <w:vAlign w:val="bottom"/>
            <w:hideMark/>
          </w:tcPr>
          <w:p w14:paraId="75AC58A9" w14:textId="57654341" w:rsidR="00771A68" w:rsidRPr="00CA4B42" w:rsidRDefault="00771A68" w:rsidP="00771A68">
            <w:r>
              <w:t>Clebsch.edge</w:t>
            </w:r>
          </w:p>
        </w:tc>
        <w:tc>
          <w:tcPr>
            <w:tcW w:w="1371" w:type="dxa"/>
            <w:noWrap/>
            <w:hideMark/>
          </w:tcPr>
          <w:p w14:paraId="6FD24C0B" w14:textId="77777777" w:rsidR="00771A68" w:rsidRPr="00CA4B42" w:rsidRDefault="00771A68" w:rsidP="00771A68">
            <w:r w:rsidRPr="00CA4B42">
              <w:t>16</w:t>
            </w:r>
          </w:p>
        </w:tc>
        <w:tc>
          <w:tcPr>
            <w:tcW w:w="1434" w:type="dxa"/>
            <w:noWrap/>
            <w:hideMark/>
          </w:tcPr>
          <w:p w14:paraId="71BC3D8D" w14:textId="77777777" w:rsidR="00771A68" w:rsidRPr="00CA4B42" w:rsidRDefault="00771A68" w:rsidP="00771A68">
            <w:r w:rsidRPr="00CA4B42">
              <w:t>0.019</w:t>
            </w:r>
          </w:p>
        </w:tc>
        <w:tc>
          <w:tcPr>
            <w:tcW w:w="1641" w:type="dxa"/>
            <w:noWrap/>
            <w:hideMark/>
          </w:tcPr>
          <w:p w14:paraId="5D92384A" w14:textId="77777777" w:rsidR="00771A68" w:rsidRPr="00CA4B42" w:rsidRDefault="00771A68" w:rsidP="00771A68">
            <w:r w:rsidRPr="00CA4B42">
              <w:t>0.007</w:t>
            </w:r>
          </w:p>
        </w:tc>
        <w:tc>
          <w:tcPr>
            <w:tcW w:w="1489" w:type="dxa"/>
            <w:noWrap/>
            <w:hideMark/>
          </w:tcPr>
          <w:p w14:paraId="4D8668A4" w14:textId="77777777" w:rsidR="00771A68" w:rsidRPr="00CA4B42" w:rsidRDefault="00771A68" w:rsidP="00771A68">
            <w:r w:rsidRPr="00CA4B42">
              <w:t>0.006</w:t>
            </w:r>
          </w:p>
        </w:tc>
      </w:tr>
      <w:tr w:rsidR="00771A68" w:rsidRPr="00CA4B42" w14:paraId="0BFAFCD4" w14:textId="77777777" w:rsidTr="00771A68">
        <w:trPr>
          <w:trHeight w:val="255"/>
        </w:trPr>
        <w:tc>
          <w:tcPr>
            <w:tcW w:w="3091" w:type="dxa"/>
            <w:noWrap/>
            <w:vAlign w:val="bottom"/>
            <w:hideMark/>
          </w:tcPr>
          <w:p w14:paraId="3827708D" w14:textId="2A11D130" w:rsidR="00771A68" w:rsidRPr="00CA4B42" w:rsidRDefault="00771A68" w:rsidP="00771A68">
            <w:r>
              <w:t>Hoffman.edge</w:t>
            </w:r>
          </w:p>
        </w:tc>
        <w:tc>
          <w:tcPr>
            <w:tcW w:w="1371" w:type="dxa"/>
            <w:noWrap/>
            <w:hideMark/>
          </w:tcPr>
          <w:p w14:paraId="5C15A597" w14:textId="77777777" w:rsidR="00771A68" w:rsidRPr="00CA4B42" w:rsidRDefault="00771A68" w:rsidP="00771A68">
            <w:r w:rsidRPr="00CA4B42">
              <w:t>16</w:t>
            </w:r>
          </w:p>
        </w:tc>
        <w:tc>
          <w:tcPr>
            <w:tcW w:w="1434" w:type="dxa"/>
            <w:noWrap/>
            <w:hideMark/>
          </w:tcPr>
          <w:p w14:paraId="457E7FED" w14:textId="77777777" w:rsidR="00771A68" w:rsidRPr="00CA4B42" w:rsidRDefault="00771A68" w:rsidP="00771A68">
            <w:r w:rsidRPr="00CA4B42">
              <w:t>0.014</w:t>
            </w:r>
          </w:p>
        </w:tc>
        <w:tc>
          <w:tcPr>
            <w:tcW w:w="1641" w:type="dxa"/>
            <w:noWrap/>
            <w:hideMark/>
          </w:tcPr>
          <w:p w14:paraId="20FE7A6C" w14:textId="77777777" w:rsidR="00771A68" w:rsidRPr="00CA4B42" w:rsidRDefault="00771A68" w:rsidP="00771A68">
            <w:r w:rsidRPr="00CA4B42">
              <w:t>0.005</w:t>
            </w:r>
          </w:p>
        </w:tc>
        <w:tc>
          <w:tcPr>
            <w:tcW w:w="1489" w:type="dxa"/>
            <w:noWrap/>
            <w:hideMark/>
          </w:tcPr>
          <w:p w14:paraId="5DAB341C" w14:textId="77777777" w:rsidR="00771A68" w:rsidRPr="00CA4B42" w:rsidRDefault="00771A68" w:rsidP="00771A68">
            <w:r w:rsidRPr="00CA4B42">
              <w:t>0.004</w:t>
            </w:r>
          </w:p>
        </w:tc>
      </w:tr>
      <w:tr w:rsidR="00771A68" w:rsidRPr="00CA4B42" w14:paraId="06C242F4" w14:textId="77777777" w:rsidTr="00771A68">
        <w:trPr>
          <w:trHeight w:val="255"/>
        </w:trPr>
        <w:tc>
          <w:tcPr>
            <w:tcW w:w="3091" w:type="dxa"/>
            <w:noWrap/>
            <w:vAlign w:val="bottom"/>
            <w:hideMark/>
          </w:tcPr>
          <w:p w14:paraId="36C1FEA6" w14:textId="042FA850" w:rsidR="00771A68" w:rsidRPr="00CA4B42" w:rsidRDefault="00771A68" w:rsidP="00771A68">
            <w:r>
              <w:t>Shrikhande.edge</w:t>
            </w:r>
          </w:p>
        </w:tc>
        <w:tc>
          <w:tcPr>
            <w:tcW w:w="1371" w:type="dxa"/>
            <w:noWrap/>
            <w:hideMark/>
          </w:tcPr>
          <w:p w14:paraId="4B52F188" w14:textId="77777777" w:rsidR="00771A68" w:rsidRPr="00CA4B42" w:rsidRDefault="00771A68" w:rsidP="00771A68">
            <w:r w:rsidRPr="00CA4B42">
              <w:t>16</w:t>
            </w:r>
          </w:p>
        </w:tc>
        <w:tc>
          <w:tcPr>
            <w:tcW w:w="1434" w:type="dxa"/>
            <w:noWrap/>
            <w:hideMark/>
          </w:tcPr>
          <w:p w14:paraId="4808D655" w14:textId="77777777" w:rsidR="00771A68" w:rsidRPr="00CA4B42" w:rsidRDefault="00771A68" w:rsidP="00771A68">
            <w:r w:rsidRPr="00CA4B42">
              <w:t>0.017</w:t>
            </w:r>
          </w:p>
        </w:tc>
        <w:tc>
          <w:tcPr>
            <w:tcW w:w="1641" w:type="dxa"/>
            <w:noWrap/>
            <w:hideMark/>
          </w:tcPr>
          <w:p w14:paraId="16135240" w14:textId="77777777" w:rsidR="00771A68" w:rsidRPr="00CA4B42" w:rsidRDefault="00771A68" w:rsidP="00771A68">
            <w:r w:rsidRPr="00CA4B42">
              <w:t>0.013</w:t>
            </w:r>
          </w:p>
        </w:tc>
        <w:tc>
          <w:tcPr>
            <w:tcW w:w="1489" w:type="dxa"/>
            <w:noWrap/>
            <w:hideMark/>
          </w:tcPr>
          <w:p w14:paraId="7E470CC8" w14:textId="77777777" w:rsidR="00771A68" w:rsidRPr="00CA4B42" w:rsidRDefault="00771A68" w:rsidP="00771A68">
            <w:r w:rsidRPr="00CA4B42">
              <w:t>0.008</w:t>
            </w:r>
          </w:p>
        </w:tc>
      </w:tr>
      <w:tr w:rsidR="00771A68" w:rsidRPr="00CA4B42" w14:paraId="37ACACD1" w14:textId="77777777" w:rsidTr="00771A68">
        <w:trPr>
          <w:trHeight w:val="255"/>
        </w:trPr>
        <w:tc>
          <w:tcPr>
            <w:tcW w:w="3091" w:type="dxa"/>
            <w:noWrap/>
            <w:vAlign w:val="bottom"/>
            <w:hideMark/>
          </w:tcPr>
          <w:p w14:paraId="658F4C80" w14:textId="6CE600BA" w:rsidR="00771A68" w:rsidRPr="00CA4B42" w:rsidRDefault="00771A68" w:rsidP="00771A68">
            <w:r>
              <w:t>Sousselier.edge</w:t>
            </w:r>
          </w:p>
        </w:tc>
        <w:tc>
          <w:tcPr>
            <w:tcW w:w="1371" w:type="dxa"/>
            <w:noWrap/>
            <w:hideMark/>
          </w:tcPr>
          <w:p w14:paraId="4576BDBD" w14:textId="77777777" w:rsidR="00771A68" w:rsidRPr="00CA4B42" w:rsidRDefault="00771A68" w:rsidP="00771A68">
            <w:r w:rsidRPr="00CA4B42">
              <w:t>16</w:t>
            </w:r>
          </w:p>
        </w:tc>
        <w:tc>
          <w:tcPr>
            <w:tcW w:w="1434" w:type="dxa"/>
            <w:noWrap/>
            <w:hideMark/>
          </w:tcPr>
          <w:p w14:paraId="7759E36F" w14:textId="77777777" w:rsidR="00771A68" w:rsidRPr="00CA4B42" w:rsidRDefault="00771A68" w:rsidP="00771A68">
            <w:r w:rsidRPr="00CA4B42">
              <w:t>0.018</w:t>
            </w:r>
          </w:p>
        </w:tc>
        <w:tc>
          <w:tcPr>
            <w:tcW w:w="1641" w:type="dxa"/>
            <w:noWrap/>
            <w:hideMark/>
          </w:tcPr>
          <w:p w14:paraId="4E77091E" w14:textId="77777777" w:rsidR="00771A68" w:rsidRPr="00CA4B42" w:rsidRDefault="00771A68" w:rsidP="00771A68">
            <w:r w:rsidRPr="00CA4B42">
              <w:t>0.010</w:t>
            </w:r>
          </w:p>
        </w:tc>
        <w:tc>
          <w:tcPr>
            <w:tcW w:w="1489" w:type="dxa"/>
            <w:noWrap/>
            <w:hideMark/>
          </w:tcPr>
          <w:p w14:paraId="47A59E09" w14:textId="77777777" w:rsidR="00771A68" w:rsidRPr="00CA4B42" w:rsidRDefault="00771A68" w:rsidP="00771A68">
            <w:r w:rsidRPr="00CA4B42">
              <w:t>0.003</w:t>
            </w:r>
          </w:p>
        </w:tc>
      </w:tr>
      <w:tr w:rsidR="00771A68" w:rsidRPr="00CA4B42" w14:paraId="25F2249B" w14:textId="77777777" w:rsidTr="00771A68">
        <w:trPr>
          <w:trHeight w:val="255"/>
        </w:trPr>
        <w:tc>
          <w:tcPr>
            <w:tcW w:w="3091" w:type="dxa"/>
            <w:noWrap/>
            <w:vAlign w:val="bottom"/>
            <w:hideMark/>
          </w:tcPr>
          <w:p w14:paraId="766E96D4" w14:textId="5541084E" w:rsidR="00771A68" w:rsidRPr="00CA4B42" w:rsidRDefault="00771A68" w:rsidP="00771A68">
            <w:r>
              <w:t>Poussin.edge</w:t>
            </w:r>
          </w:p>
        </w:tc>
        <w:tc>
          <w:tcPr>
            <w:tcW w:w="1371" w:type="dxa"/>
            <w:noWrap/>
            <w:hideMark/>
          </w:tcPr>
          <w:p w14:paraId="0B9D391B" w14:textId="77777777" w:rsidR="00771A68" w:rsidRPr="00CA4B42" w:rsidRDefault="00771A68" w:rsidP="00771A68">
            <w:r w:rsidRPr="00CA4B42">
              <w:t>15</w:t>
            </w:r>
          </w:p>
        </w:tc>
        <w:tc>
          <w:tcPr>
            <w:tcW w:w="1434" w:type="dxa"/>
            <w:noWrap/>
            <w:hideMark/>
          </w:tcPr>
          <w:p w14:paraId="29A47E7A" w14:textId="77777777" w:rsidR="00771A68" w:rsidRPr="00CA4B42" w:rsidRDefault="00771A68" w:rsidP="00771A68">
            <w:r w:rsidRPr="00CA4B42">
              <w:t>0.011</w:t>
            </w:r>
          </w:p>
        </w:tc>
        <w:tc>
          <w:tcPr>
            <w:tcW w:w="1641" w:type="dxa"/>
            <w:noWrap/>
            <w:hideMark/>
          </w:tcPr>
          <w:p w14:paraId="2694D49B" w14:textId="77777777" w:rsidR="00771A68" w:rsidRPr="00CA4B42" w:rsidRDefault="00771A68" w:rsidP="00771A68">
            <w:r w:rsidRPr="00CA4B42">
              <w:t>0.012</w:t>
            </w:r>
          </w:p>
        </w:tc>
        <w:tc>
          <w:tcPr>
            <w:tcW w:w="1489" w:type="dxa"/>
            <w:noWrap/>
            <w:hideMark/>
          </w:tcPr>
          <w:p w14:paraId="36AD0052" w14:textId="77777777" w:rsidR="00771A68" w:rsidRPr="00CA4B42" w:rsidRDefault="00771A68" w:rsidP="00771A68">
            <w:r w:rsidRPr="00CA4B42">
              <w:t>0.006</w:t>
            </w:r>
          </w:p>
        </w:tc>
      </w:tr>
      <w:tr w:rsidR="00771A68" w:rsidRPr="00CA4B42" w14:paraId="2C1E14FA" w14:textId="77777777" w:rsidTr="00771A68">
        <w:trPr>
          <w:trHeight w:val="255"/>
        </w:trPr>
        <w:tc>
          <w:tcPr>
            <w:tcW w:w="3091" w:type="dxa"/>
            <w:noWrap/>
            <w:vAlign w:val="bottom"/>
            <w:hideMark/>
          </w:tcPr>
          <w:p w14:paraId="5573077A" w14:textId="02401C39" w:rsidR="00771A68" w:rsidRPr="00CA4B42" w:rsidRDefault="00771A68" w:rsidP="00771A68">
            <w:r>
              <w:t>Paley13.edge</w:t>
            </w:r>
          </w:p>
        </w:tc>
        <w:tc>
          <w:tcPr>
            <w:tcW w:w="1371" w:type="dxa"/>
            <w:noWrap/>
            <w:hideMark/>
          </w:tcPr>
          <w:p w14:paraId="38F2C3DD" w14:textId="77777777" w:rsidR="00771A68" w:rsidRPr="00CA4B42" w:rsidRDefault="00771A68" w:rsidP="00771A68">
            <w:r w:rsidRPr="00CA4B42">
              <w:t>13</w:t>
            </w:r>
          </w:p>
        </w:tc>
        <w:tc>
          <w:tcPr>
            <w:tcW w:w="1434" w:type="dxa"/>
            <w:noWrap/>
            <w:hideMark/>
          </w:tcPr>
          <w:p w14:paraId="5450C861" w14:textId="77777777" w:rsidR="00771A68" w:rsidRPr="00CA4B42" w:rsidRDefault="00771A68" w:rsidP="00771A68">
            <w:r w:rsidRPr="00CA4B42">
              <w:t>0.007</w:t>
            </w:r>
          </w:p>
        </w:tc>
        <w:tc>
          <w:tcPr>
            <w:tcW w:w="1641" w:type="dxa"/>
            <w:noWrap/>
            <w:hideMark/>
          </w:tcPr>
          <w:p w14:paraId="3A241BF0" w14:textId="77777777" w:rsidR="00771A68" w:rsidRPr="00CA4B42" w:rsidRDefault="00771A68" w:rsidP="00771A68">
            <w:r w:rsidRPr="00CA4B42">
              <w:t>0.009</w:t>
            </w:r>
          </w:p>
        </w:tc>
        <w:tc>
          <w:tcPr>
            <w:tcW w:w="1489" w:type="dxa"/>
            <w:noWrap/>
            <w:hideMark/>
          </w:tcPr>
          <w:p w14:paraId="165092D8" w14:textId="77777777" w:rsidR="00771A68" w:rsidRPr="00CA4B42" w:rsidRDefault="00771A68" w:rsidP="00771A68">
            <w:r w:rsidRPr="00CA4B42">
              <w:t>0.006</w:t>
            </w:r>
          </w:p>
        </w:tc>
      </w:tr>
      <w:tr w:rsidR="00771A68" w:rsidRPr="00CA4B42" w14:paraId="17A89485" w14:textId="77777777" w:rsidTr="00771A68">
        <w:trPr>
          <w:trHeight w:val="255"/>
        </w:trPr>
        <w:tc>
          <w:tcPr>
            <w:tcW w:w="3091" w:type="dxa"/>
            <w:noWrap/>
            <w:vAlign w:val="bottom"/>
            <w:hideMark/>
          </w:tcPr>
          <w:p w14:paraId="1917909E" w14:textId="14F04B0A" w:rsidR="00771A68" w:rsidRPr="00CA4B42" w:rsidRDefault="00771A68" w:rsidP="00771A68">
            <w:r>
              <w:t>Chvatal.edge</w:t>
            </w:r>
          </w:p>
        </w:tc>
        <w:tc>
          <w:tcPr>
            <w:tcW w:w="1371" w:type="dxa"/>
            <w:noWrap/>
            <w:hideMark/>
          </w:tcPr>
          <w:p w14:paraId="3813B00D" w14:textId="77777777" w:rsidR="00771A68" w:rsidRPr="00CA4B42" w:rsidRDefault="00771A68" w:rsidP="00771A68">
            <w:r w:rsidRPr="00CA4B42">
              <w:t>12</w:t>
            </w:r>
          </w:p>
        </w:tc>
        <w:tc>
          <w:tcPr>
            <w:tcW w:w="1434" w:type="dxa"/>
            <w:noWrap/>
            <w:hideMark/>
          </w:tcPr>
          <w:p w14:paraId="6655B478" w14:textId="77777777" w:rsidR="00771A68" w:rsidRPr="00CA4B42" w:rsidRDefault="00771A68" w:rsidP="00771A68">
            <w:r w:rsidRPr="00CA4B42">
              <w:t>0.005</w:t>
            </w:r>
          </w:p>
        </w:tc>
        <w:tc>
          <w:tcPr>
            <w:tcW w:w="1641" w:type="dxa"/>
            <w:noWrap/>
            <w:hideMark/>
          </w:tcPr>
          <w:p w14:paraId="00F93FF5" w14:textId="77777777" w:rsidR="00771A68" w:rsidRPr="00CA4B42" w:rsidRDefault="00771A68" w:rsidP="00771A68">
            <w:r w:rsidRPr="00CA4B42">
              <w:t>0.005</w:t>
            </w:r>
          </w:p>
        </w:tc>
        <w:tc>
          <w:tcPr>
            <w:tcW w:w="1489" w:type="dxa"/>
            <w:noWrap/>
            <w:hideMark/>
          </w:tcPr>
          <w:p w14:paraId="75173DBE" w14:textId="77777777" w:rsidR="00771A68" w:rsidRPr="00CA4B42" w:rsidRDefault="00771A68" w:rsidP="00771A68">
            <w:r w:rsidRPr="00CA4B42">
              <w:t>0.004</w:t>
            </w:r>
          </w:p>
        </w:tc>
      </w:tr>
      <w:tr w:rsidR="00771A68" w:rsidRPr="00CA4B42" w14:paraId="10F0A2FB" w14:textId="77777777" w:rsidTr="00771A68">
        <w:trPr>
          <w:trHeight w:val="255"/>
        </w:trPr>
        <w:tc>
          <w:tcPr>
            <w:tcW w:w="3091" w:type="dxa"/>
            <w:noWrap/>
            <w:vAlign w:val="bottom"/>
            <w:hideMark/>
          </w:tcPr>
          <w:p w14:paraId="39565FF3" w14:textId="56A4BB8D" w:rsidR="00771A68" w:rsidRPr="00CA4B42" w:rsidRDefault="00771A68" w:rsidP="00771A68">
            <w:r>
              <w:t>Durer.edge</w:t>
            </w:r>
          </w:p>
        </w:tc>
        <w:tc>
          <w:tcPr>
            <w:tcW w:w="1371" w:type="dxa"/>
            <w:noWrap/>
            <w:hideMark/>
          </w:tcPr>
          <w:p w14:paraId="41ABB881" w14:textId="77777777" w:rsidR="00771A68" w:rsidRPr="00CA4B42" w:rsidRDefault="00771A68" w:rsidP="00771A68">
            <w:r w:rsidRPr="00CA4B42">
              <w:t>12</w:t>
            </w:r>
          </w:p>
        </w:tc>
        <w:tc>
          <w:tcPr>
            <w:tcW w:w="1434" w:type="dxa"/>
            <w:noWrap/>
            <w:hideMark/>
          </w:tcPr>
          <w:p w14:paraId="73D214C9" w14:textId="77777777" w:rsidR="00771A68" w:rsidRPr="00CA4B42" w:rsidRDefault="00771A68" w:rsidP="00771A68">
            <w:r w:rsidRPr="00CA4B42">
              <w:t>0.007</w:t>
            </w:r>
          </w:p>
        </w:tc>
        <w:tc>
          <w:tcPr>
            <w:tcW w:w="1641" w:type="dxa"/>
            <w:noWrap/>
            <w:hideMark/>
          </w:tcPr>
          <w:p w14:paraId="5D7460BF" w14:textId="77777777" w:rsidR="00771A68" w:rsidRPr="00CA4B42" w:rsidRDefault="00771A68" w:rsidP="00771A68">
            <w:r w:rsidRPr="00CA4B42">
              <w:t>0.004</w:t>
            </w:r>
          </w:p>
        </w:tc>
        <w:tc>
          <w:tcPr>
            <w:tcW w:w="1489" w:type="dxa"/>
            <w:noWrap/>
            <w:hideMark/>
          </w:tcPr>
          <w:p w14:paraId="54B077CC" w14:textId="77777777" w:rsidR="00771A68" w:rsidRPr="00CA4B42" w:rsidRDefault="00771A68" w:rsidP="00771A68">
            <w:r w:rsidRPr="00CA4B42">
              <w:t>0.003</w:t>
            </w:r>
          </w:p>
        </w:tc>
      </w:tr>
      <w:tr w:rsidR="00771A68" w:rsidRPr="00CA4B42" w14:paraId="3FF1BD88" w14:textId="77777777" w:rsidTr="00771A68">
        <w:trPr>
          <w:trHeight w:val="255"/>
        </w:trPr>
        <w:tc>
          <w:tcPr>
            <w:tcW w:w="3091" w:type="dxa"/>
            <w:noWrap/>
            <w:vAlign w:val="bottom"/>
            <w:hideMark/>
          </w:tcPr>
          <w:p w14:paraId="7AA930CD" w14:textId="2E3720A8" w:rsidR="00771A68" w:rsidRPr="00CA4B42" w:rsidRDefault="00771A68" w:rsidP="00771A68">
            <w:r>
              <w:t>Franklin.edge</w:t>
            </w:r>
          </w:p>
        </w:tc>
        <w:tc>
          <w:tcPr>
            <w:tcW w:w="1371" w:type="dxa"/>
            <w:noWrap/>
            <w:hideMark/>
          </w:tcPr>
          <w:p w14:paraId="47C21C76" w14:textId="77777777" w:rsidR="00771A68" w:rsidRPr="00CA4B42" w:rsidRDefault="00771A68" w:rsidP="00771A68">
            <w:r w:rsidRPr="00CA4B42">
              <w:t>12</w:t>
            </w:r>
          </w:p>
        </w:tc>
        <w:tc>
          <w:tcPr>
            <w:tcW w:w="1434" w:type="dxa"/>
            <w:noWrap/>
            <w:hideMark/>
          </w:tcPr>
          <w:p w14:paraId="7CCABB99" w14:textId="77777777" w:rsidR="00771A68" w:rsidRPr="00CA4B42" w:rsidRDefault="00771A68" w:rsidP="00771A68">
            <w:r w:rsidRPr="00CA4B42">
              <w:t>0.005</w:t>
            </w:r>
          </w:p>
        </w:tc>
        <w:tc>
          <w:tcPr>
            <w:tcW w:w="1641" w:type="dxa"/>
            <w:noWrap/>
            <w:hideMark/>
          </w:tcPr>
          <w:p w14:paraId="088BC988" w14:textId="77777777" w:rsidR="00771A68" w:rsidRPr="00CA4B42" w:rsidRDefault="00771A68" w:rsidP="00771A68">
            <w:r w:rsidRPr="00CA4B42">
              <w:t>0.003</w:t>
            </w:r>
          </w:p>
        </w:tc>
        <w:tc>
          <w:tcPr>
            <w:tcW w:w="1489" w:type="dxa"/>
            <w:noWrap/>
            <w:hideMark/>
          </w:tcPr>
          <w:p w14:paraId="75BF1E13" w14:textId="77777777" w:rsidR="00771A68" w:rsidRPr="00CA4B42" w:rsidRDefault="00771A68" w:rsidP="00771A68">
            <w:r w:rsidRPr="00CA4B42">
              <w:t>0.002</w:t>
            </w:r>
          </w:p>
        </w:tc>
      </w:tr>
      <w:tr w:rsidR="00771A68" w:rsidRPr="00CA4B42" w14:paraId="1AD46474" w14:textId="77777777" w:rsidTr="00771A68">
        <w:trPr>
          <w:trHeight w:val="255"/>
        </w:trPr>
        <w:tc>
          <w:tcPr>
            <w:tcW w:w="3091" w:type="dxa"/>
            <w:noWrap/>
            <w:vAlign w:val="bottom"/>
            <w:hideMark/>
          </w:tcPr>
          <w:p w14:paraId="3800E359" w14:textId="752174D7" w:rsidR="00771A68" w:rsidRPr="00CA4B42" w:rsidRDefault="00771A68" w:rsidP="00771A68">
            <w:r>
              <w:t>Frucht.edge</w:t>
            </w:r>
          </w:p>
        </w:tc>
        <w:tc>
          <w:tcPr>
            <w:tcW w:w="1371" w:type="dxa"/>
            <w:noWrap/>
            <w:hideMark/>
          </w:tcPr>
          <w:p w14:paraId="151E981D" w14:textId="77777777" w:rsidR="00771A68" w:rsidRPr="00CA4B42" w:rsidRDefault="00771A68" w:rsidP="00771A68">
            <w:r w:rsidRPr="00CA4B42">
              <w:t>12</w:t>
            </w:r>
          </w:p>
        </w:tc>
        <w:tc>
          <w:tcPr>
            <w:tcW w:w="1434" w:type="dxa"/>
            <w:noWrap/>
            <w:hideMark/>
          </w:tcPr>
          <w:p w14:paraId="51BE4EA6" w14:textId="77777777" w:rsidR="00771A68" w:rsidRPr="00CA4B42" w:rsidRDefault="00771A68" w:rsidP="00771A68">
            <w:r w:rsidRPr="00CA4B42">
              <w:t>0.007</w:t>
            </w:r>
          </w:p>
        </w:tc>
        <w:tc>
          <w:tcPr>
            <w:tcW w:w="1641" w:type="dxa"/>
            <w:noWrap/>
            <w:hideMark/>
          </w:tcPr>
          <w:p w14:paraId="0CDC2667" w14:textId="77777777" w:rsidR="00771A68" w:rsidRPr="00CA4B42" w:rsidRDefault="00771A68" w:rsidP="00771A68">
            <w:r w:rsidRPr="00CA4B42">
              <w:t>0.005</w:t>
            </w:r>
          </w:p>
        </w:tc>
        <w:tc>
          <w:tcPr>
            <w:tcW w:w="1489" w:type="dxa"/>
            <w:noWrap/>
            <w:hideMark/>
          </w:tcPr>
          <w:p w14:paraId="74B9E6B3" w14:textId="77777777" w:rsidR="00771A68" w:rsidRPr="00CA4B42" w:rsidRDefault="00771A68" w:rsidP="00771A68">
            <w:r w:rsidRPr="00CA4B42">
              <w:t>0.003</w:t>
            </w:r>
          </w:p>
        </w:tc>
      </w:tr>
      <w:tr w:rsidR="00771A68" w:rsidRPr="00CA4B42" w14:paraId="1E80438A" w14:textId="77777777" w:rsidTr="00771A68">
        <w:trPr>
          <w:trHeight w:val="255"/>
        </w:trPr>
        <w:tc>
          <w:tcPr>
            <w:tcW w:w="3091" w:type="dxa"/>
            <w:noWrap/>
            <w:vAlign w:val="bottom"/>
            <w:hideMark/>
          </w:tcPr>
          <w:p w14:paraId="611E80B1" w14:textId="66C993ED" w:rsidR="00771A68" w:rsidRPr="00CA4B42" w:rsidRDefault="00771A68" w:rsidP="00771A68">
            <w:r>
              <w:t>Tietze.edge</w:t>
            </w:r>
          </w:p>
        </w:tc>
        <w:tc>
          <w:tcPr>
            <w:tcW w:w="1371" w:type="dxa"/>
            <w:noWrap/>
            <w:hideMark/>
          </w:tcPr>
          <w:p w14:paraId="6A3BFC3C" w14:textId="77777777" w:rsidR="00771A68" w:rsidRPr="00CA4B42" w:rsidRDefault="00771A68" w:rsidP="00771A68">
            <w:r w:rsidRPr="00CA4B42">
              <w:t>12</w:t>
            </w:r>
          </w:p>
        </w:tc>
        <w:tc>
          <w:tcPr>
            <w:tcW w:w="1434" w:type="dxa"/>
            <w:noWrap/>
            <w:hideMark/>
          </w:tcPr>
          <w:p w14:paraId="1A488641" w14:textId="77777777" w:rsidR="00771A68" w:rsidRPr="00CA4B42" w:rsidRDefault="00771A68" w:rsidP="00771A68">
            <w:r w:rsidRPr="00CA4B42">
              <w:t>0.012</w:t>
            </w:r>
          </w:p>
        </w:tc>
        <w:tc>
          <w:tcPr>
            <w:tcW w:w="1641" w:type="dxa"/>
            <w:noWrap/>
            <w:hideMark/>
          </w:tcPr>
          <w:p w14:paraId="6B533A23" w14:textId="77777777" w:rsidR="00771A68" w:rsidRPr="00CA4B42" w:rsidRDefault="00771A68" w:rsidP="00771A68">
            <w:r w:rsidRPr="00CA4B42">
              <w:t>0.007</w:t>
            </w:r>
          </w:p>
        </w:tc>
        <w:tc>
          <w:tcPr>
            <w:tcW w:w="1489" w:type="dxa"/>
            <w:noWrap/>
            <w:hideMark/>
          </w:tcPr>
          <w:p w14:paraId="72EA3857" w14:textId="77777777" w:rsidR="00771A68" w:rsidRPr="00CA4B42" w:rsidRDefault="00771A68" w:rsidP="00771A68">
            <w:r w:rsidRPr="00CA4B42">
              <w:t>0.002</w:t>
            </w:r>
          </w:p>
        </w:tc>
      </w:tr>
      <w:tr w:rsidR="00771A68" w:rsidRPr="00CA4B42" w14:paraId="4606C9F7" w14:textId="77777777" w:rsidTr="00771A68">
        <w:trPr>
          <w:trHeight w:val="255"/>
        </w:trPr>
        <w:tc>
          <w:tcPr>
            <w:tcW w:w="3091" w:type="dxa"/>
            <w:noWrap/>
            <w:vAlign w:val="bottom"/>
            <w:hideMark/>
          </w:tcPr>
          <w:p w14:paraId="39ABC832" w14:textId="609D6BD8" w:rsidR="00771A68" w:rsidRPr="00CA4B42" w:rsidRDefault="00771A68" w:rsidP="00771A68">
            <w:r>
              <w:t>Goldner.edge</w:t>
            </w:r>
          </w:p>
        </w:tc>
        <w:tc>
          <w:tcPr>
            <w:tcW w:w="1371" w:type="dxa"/>
            <w:noWrap/>
            <w:hideMark/>
          </w:tcPr>
          <w:p w14:paraId="0E2BEF73" w14:textId="77777777" w:rsidR="00771A68" w:rsidRPr="00CA4B42" w:rsidRDefault="00771A68" w:rsidP="00771A68">
            <w:r w:rsidRPr="00CA4B42">
              <w:t>11</w:t>
            </w:r>
          </w:p>
        </w:tc>
        <w:tc>
          <w:tcPr>
            <w:tcW w:w="1434" w:type="dxa"/>
            <w:noWrap/>
            <w:hideMark/>
          </w:tcPr>
          <w:p w14:paraId="468DB49E" w14:textId="77777777" w:rsidR="00771A68" w:rsidRPr="00CA4B42" w:rsidRDefault="00771A68" w:rsidP="00771A68">
            <w:r w:rsidRPr="00CA4B42">
              <w:t>0.002</w:t>
            </w:r>
          </w:p>
        </w:tc>
        <w:tc>
          <w:tcPr>
            <w:tcW w:w="1641" w:type="dxa"/>
            <w:noWrap/>
            <w:hideMark/>
          </w:tcPr>
          <w:p w14:paraId="4556E0D3" w14:textId="77777777" w:rsidR="00771A68" w:rsidRPr="00CA4B42" w:rsidRDefault="00771A68" w:rsidP="00771A68">
            <w:r w:rsidRPr="00CA4B42">
              <w:t>0.002</w:t>
            </w:r>
          </w:p>
        </w:tc>
        <w:tc>
          <w:tcPr>
            <w:tcW w:w="1489" w:type="dxa"/>
            <w:noWrap/>
            <w:hideMark/>
          </w:tcPr>
          <w:p w14:paraId="30FBC6CF" w14:textId="77777777" w:rsidR="00771A68" w:rsidRPr="00CA4B42" w:rsidRDefault="00771A68" w:rsidP="00771A68">
            <w:r w:rsidRPr="00CA4B42">
              <w:t>0.002</w:t>
            </w:r>
          </w:p>
        </w:tc>
      </w:tr>
      <w:tr w:rsidR="00771A68" w:rsidRPr="00CA4B42" w14:paraId="50FA27A1" w14:textId="77777777" w:rsidTr="00771A68">
        <w:trPr>
          <w:trHeight w:val="255"/>
        </w:trPr>
        <w:tc>
          <w:tcPr>
            <w:tcW w:w="3091" w:type="dxa"/>
            <w:noWrap/>
            <w:vAlign w:val="bottom"/>
            <w:hideMark/>
          </w:tcPr>
          <w:p w14:paraId="0D7EEF9C" w14:textId="1B035124" w:rsidR="00771A68" w:rsidRPr="00CA4B42" w:rsidRDefault="00771A68" w:rsidP="00771A68">
            <w:r>
              <w:t>Grotzsch.edge</w:t>
            </w:r>
          </w:p>
        </w:tc>
        <w:tc>
          <w:tcPr>
            <w:tcW w:w="1371" w:type="dxa"/>
            <w:noWrap/>
            <w:hideMark/>
          </w:tcPr>
          <w:p w14:paraId="59BAF635" w14:textId="77777777" w:rsidR="00771A68" w:rsidRPr="00CA4B42" w:rsidRDefault="00771A68" w:rsidP="00771A68">
            <w:r w:rsidRPr="00CA4B42">
              <w:t>11</w:t>
            </w:r>
          </w:p>
        </w:tc>
        <w:tc>
          <w:tcPr>
            <w:tcW w:w="1434" w:type="dxa"/>
            <w:noWrap/>
            <w:hideMark/>
          </w:tcPr>
          <w:p w14:paraId="7484347B" w14:textId="77777777" w:rsidR="00771A68" w:rsidRPr="00CA4B42" w:rsidRDefault="00771A68" w:rsidP="00771A68">
            <w:r w:rsidRPr="00CA4B42">
              <w:t>0.003</w:t>
            </w:r>
          </w:p>
        </w:tc>
        <w:tc>
          <w:tcPr>
            <w:tcW w:w="1641" w:type="dxa"/>
            <w:noWrap/>
            <w:hideMark/>
          </w:tcPr>
          <w:p w14:paraId="0EDE3BBD" w14:textId="77777777" w:rsidR="00771A68" w:rsidRPr="00CA4B42" w:rsidRDefault="00771A68" w:rsidP="00771A68">
            <w:r w:rsidRPr="00CA4B42">
              <w:t>0.003</w:t>
            </w:r>
          </w:p>
        </w:tc>
        <w:tc>
          <w:tcPr>
            <w:tcW w:w="1489" w:type="dxa"/>
            <w:noWrap/>
            <w:hideMark/>
          </w:tcPr>
          <w:p w14:paraId="7EA6683F" w14:textId="77777777" w:rsidR="00771A68" w:rsidRPr="00CA4B42" w:rsidRDefault="00771A68" w:rsidP="00771A68">
            <w:r w:rsidRPr="00CA4B42">
              <w:t>0.002</w:t>
            </w:r>
          </w:p>
        </w:tc>
      </w:tr>
      <w:tr w:rsidR="00771A68" w:rsidRPr="00CA4B42" w14:paraId="6A81ED50" w14:textId="77777777" w:rsidTr="00771A68">
        <w:trPr>
          <w:trHeight w:val="255"/>
        </w:trPr>
        <w:tc>
          <w:tcPr>
            <w:tcW w:w="3091" w:type="dxa"/>
            <w:noWrap/>
            <w:vAlign w:val="bottom"/>
            <w:hideMark/>
          </w:tcPr>
          <w:p w14:paraId="27CF3750" w14:textId="36C394BC" w:rsidR="00771A68" w:rsidRPr="00CA4B42" w:rsidRDefault="00771A68" w:rsidP="00771A68">
            <w:r>
              <w:t>Herschel.edge</w:t>
            </w:r>
          </w:p>
        </w:tc>
        <w:tc>
          <w:tcPr>
            <w:tcW w:w="1371" w:type="dxa"/>
            <w:noWrap/>
            <w:hideMark/>
          </w:tcPr>
          <w:p w14:paraId="5389BA26" w14:textId="77777777" w:rsidR="00771A68" w:rsidRPr="00CA4B42" w:rsidRDefault="00771A68" w:rsidP="00771A68">
            <w:r w:rsidRPr="00CA4B42">
              <w:t>11</w:t>
            </w:r>
          </w:p>
        </w:tc>
        <w:tc>
          <w:tcPr>
            <w:tcW w:w="1434" w:type="dxa"/>
            <w:noWrap/>
            <w:hideMark/>
          </w:tcPr>
          <w:p w14:paraId="65B72596" w14:textId="77777777" w:rsidR="00771A68" w:rsidRPr="00CA4B42" w:rsidRDefault="00771A68" w:rsidP="00771A68">
            <w:r w:rsidRPr="00CA4B42">
              <w:t>0.003</w:t>
            </w:r>
          </w:p>
        </w:tc>
        <w:tc>
          <w:tcPr>
            <w:tcW w:w="1641" w:type="dxa"/>
            <w:noWrap/>
            <w:hideMark/>
          </w:tcPr>
          <w:p w14:paraId="3E29C6E8" w14:textId="77777777" w:rsidR="00771A68" w:rsidRPr="00CA4B42" w:rsidRDefault="00771A68" w:rsidP="00771A68">
            <w:r w:rsidRPr="00CA4B42">
              <w:t>0.002</w:t>
            </w:r>
          </w:p>
        </w:tc>
        <w:tc>
          <w:tcPr>
            <w:tcW w:w="1489" w:type="dxa"/>
            <w:noWrap/>
            <w:hideMark/>
          </w:tcPr>
          <w:p w14:paraId="63C07CD5" w14:textId="77777777" w:rsidR="00771A68" w:rsidRPr="00CA4B42" w:rsidRDefault="00771A68" w:rsidP="00771A68">
            <w:r w:rsidRPr="00CA4B42">
              <w:t>0.002</w:t>
            </w:r>
          </w:p>
        </w:tc>
      </w:tr>
      <w:tr w:rsidR="00771A68" w:rsidRPr="00CA4B42" w14:paraId="29FB70A3" w14:textId="77777777" w:rsidTr="00771A68">
        <w:trPr>
          <w:trHeight w:val="255"/>
        </w:trPr>
        <w:tc>
          <w:tcPr>
            <w:tcW w:w="3091" w:type="dxa"/>
            <w:noWrap/>
            <w:vAlign w:val="bottom"/>
            <w:hideMark/>
          </w:tcPr>
          <w:p w14:paraId="157A1285" w14:textId="5DE766F3" w:rsidR="00771A68" w:rsidRPr="00CA4B42" w:rsidRDefault="00771A68" w:rsidP="00771A68">
            <w:r>
              <w:t>Petersen.edge</w:t>
            </w:r>
          </w:p>
        </w:tc>
        <w:tc>
          <w:tcPr>
            <w:tcW w:w="1371" w:type="dxa"/>
            <w:noWrap/>
            <w:hideMark/>
          </w:tcPr>
          <w:p w14:paraId="072546D8" w14:textId="77777777" w:rsidR="00771A68" w:rsidRPr="00CA4B42" w:rsidRDefault="00771A68" w:rsidP="00771A68">
            <w:r w:rsidRPr="00CA4B42">
              <w:t>10</w:t>
            </w:r>
          </w:p>
        </w:tc>
        <w:tc>
          <w:tcPr>
            <w:tcW w:w="1434" w:type="dxa"/>
            <w:noWrap/>
            <w:hideMark/>
          </w:tcPr>
          <w:p w14:paraId="3C1B8DBB" w14:textId="77777777" w:rsidR="00771A68" w:rsidRPr="00CA4B42" w:rsidRDefault="00771A68" w:rsidP="00771A68">
            <w:r w:rsidRPr="00CA4B42">
              <w:t>0.004</w:t>
            </w:r>
          </w:p>
        </w:tc>
        <w:tc>
          <w:tcPr>
            <w:tcW w:w="1641" w:type="dxa"/>
            <w:noWrap/>
            <w:hideMark/>
          </w:tcPr>
          <w:p w14:paraId="081920CB" w14:textId="77777777" w:rsidR="00771A68" w:rsidRPr="00CA4B42" w:rsidRDefault="00771A68" w:rsidP="00771A68">
            <w:r w:rsidRPr="00CA4B42">
              <w:t>0.005</w:t>
            </w:r>
          </w:p>
        </w:tc>
        <w:tc>
          <w:tcPr>
            <w:tcW w:w="1489" w:type="dxa"/>
            <w:noWrap/>
            <w:hideMark/>
          </w:tcPr>
          <w:p w14:paraId="470BC7C3" w14:textId="77777777" w:rsidR="00771A68" w:rsidRPr="00CA4B42" w:rsidRDefault="00771A68" w:rsidP="00771A68">
            <w:r w:rsidRPr="00CA4B42">
              <w:t>0.002</w:t>
            </w:r>
          </w:p>
        </w:tc>
      </w:tr>
      <w:tr w:rsidR="00771A68" w:rsidRPr="00CA4B42" w14:paraId="78647563" w14:textId="77777777" w:rsidTr="00771A68">
        <w:trPr>
          <w:trHeight w:val="255"/>
        </w:trPr>
        <w:tc>
          <w:tcPr>
            <w:tcW w:w="3091" w:type="dxa"/>
            <w:noWrap/>
            <w:vAlign w:val="bottom"/>
            <w:hideMark/>
          </w:tcPr>
          <w:p w14:paraId="2E1CED2A" w14:textId="7770B60A" w:rsidR="00771A68" w:rsidRPr="00CA4B42" w:rsidRDefault="00771A68" w:rsidP="00771A68">
            <w:r>
              <w:t>3x3-grid.edge</w:t>
            </w:r>
          </w:p>
        </w:tc>
        <w:tc>
          <w:tcPr>
            <w:tcW w:w="1371" w:type="dxa"/>
            <w:noWrap/>
            <w:hideMark/>
          </w:tcPr>
          <w:p w14:paraId="26C336D5" w14:textId="77777777" w:rsidR="00771A68" w:rsidRPr="00CA4B42" w:rsidRDefault="00771A68" w:rsidP="00771A68">
            <w:r w:rsidRPr="00CA4B42">
              <w:t>9</w:t>
            </w:r>
          </w:p>
        </w:tc>
        <w:tc>
          <w:tcPr>
            <w:tcW w:w="1434" w:type="dxa"/>
            <w:noWrap/>
            <w:hideMark/>
          </w:tcPr>
          <w:p w14:paraId="2A1B434D" w14:textId="77777777" w:rsidR="00771A68" w:rsidRPr="00CA4B42" w:rsidRDefault="00771A68" w:rsidP="00771A68">
            <w:r w:rsidRPr="00CA4B42">
              <w:t>0.002</w:t>
            </w:r>
          </w:p>
        </w:tc>
        <w:tc>
          <w:tcPr>
            <w:tcW w:w="1641" w:type="dxa"/>
            <w:noWrap/>
            <w:hideMark/>
          </w:tcPr>
          <w:p w14:paraId="72F1A41B" w14:textId="77777777" w:rsidR="00771A68" w:rsidRPr="00CA4B42" w:rsidRDefault="00771A68" w:rsidP="00771A68">
            <w:r w:rsidRPr="00CA4B42">
              <w:t>0.003</w:t>
            </w:r>
          </w:p>
        </w:tc>
        <w:tc>
          <w:tcPr>
            <w:tcW w:w="1489" w:type="dxa"/>
            <w:noWrap/>
            <w:hideMark/>
          </w:tcPr>
          <w:p w14:paraId="3B31966C" w14:textId="77777777" w:rsidR="00771A68" w:rsidRPr="00CA4B42" w:rsidRDefault="00771A68" w:rsidP="00771A68">
            <w:r w:rsidRPr="00CA4B42">
              <w:t>0.002</w:t>
            </w:r>
          </w:p>
        </w:tc>
      </w:tr>
      <w:tr w:rsidR="00771A68" w:rsidRPr="00CA4B42" w14:paraId="02633364" w14:textId="77777777" w:rsidTr="00771A68">
        <w:trPr>
          <w:trHeight w:val="255"/>
        </w:trPr>
        <w:tc>
          <w:tcPr>
            <w:tcW w:w="3091" w:type="dxa"/>
            <w:noWrap/>
            <w:vAlign w:val="bottom"/>
            <w:hideMark/>
          </w:tcPr>
          <w:p w14:paraId="40F85418" w14:textId="5F783D48" w:rsidR="00771A68" w:rsidRPr="00CA4B42" w:rsidRDefault="00771A68" w:rsidP="00771A68">
            <w:r>
              <w:t>Pmin.edge</w:t>
            </w:r>
          </w:p>
        </w:tc>
        <w:tc>
          <w:tcPr>
            <w:tcW w:w="1371" w:type="dxa"/>
            <w:noWrap/>
            <w:hideMark/>
          </w:tcPr>
          <w:p w14:paraId="11BF03C0" w14:textId="77777777" w:rsidR="00771A68" w:rsidRPr="00CA4B42" w:rsidRDefault="00771A68" w:rsidP="00771A68">
            <w:r w:rsidRPr="00CA4B42">
              <w:t>9</w:t>
            </w:r>
          </w:p>
        </w:tc>
        <w:tc>
          <w:tcPr>
            <w:tcW w:w="1434" w:type="dxa"/>
            <w:noWrap/>
            <w:hideMark/>
          </w:tcPr>
          <w:p w14:paraId="67FF86DC" w14:textId="77777777" w:rsidR="00771A68" w:rsidRPr="00CA4B42" w:rsidRDefault="00771A68" w:rsidP="00771A68">
            <w:r w:rsidRPr="00CA4B42">
              <w:t>0.004</w:t>
            </w:r>
          </w:p>
        </w:tc>
        <w:tc>
          <w:tcPr>
            <w:tcW w:w="1641" w:type="dxa"/>
            <w:noWrap/>
            <w:hideMark/>
          </w:tcPr>
          <w:p w14:paraId="50E582E8" w14:textId="77777777" w:rsidR="00771A68" w:rsidRPr="00CA4B42" w:rsidRDefault="00771A68" w:rsidP="00771A68">
            <w:r w:rsidRPr="00CA4B42">
              <w:t>0.004</w:t>
            </w:r>
          </w:p>
        </w:tc>
        <w:tc>
          <w:tcPr>
            <w:tcW w:w="1489" w:type="dxa"/>
            <w:noWrap/>
            <w:hideMark/>
          </w:tcPr>
          <w:p w14:paraId="0FDBE815" w14:textId="77777777" w:rsidR="00771A68" w:rsidRPr="00CA4B42" w:rsidRDefault="00771A68" w:rsidP="00771A68">
            <w:r w:rsidRPr="00CA4B42">
              <w:t>0.001</w:t>
            </w:r>
          </w:p>
        </w:tc>
      </w:tr>
      <w:tr w:rsidR="00771A68" w:rsidRPr="00CA4B42" w14:paraId="6DB987D2" w14:textId="77777777" w:rsidTr="00771A68">
        <w:trPr>
          <w:trHeight w:val="255"/>
        </w:trPr>
        <w:tc>
          <w:tcPr>
            <w:tcW w:w="3091" w:type="dxa"/>
            <w:noWrap/>
            <w:vAlign w:val="bottom"/>
            <w:hideMark/>
          </w:tcPr>
          <w:p w14:paraId="32B73AED" w14:textId="34D62881" w:rsidR="00771A68" w:rsidRPr="00CA4B42" w:rsidRDefault="00771A68" w:rsidP="00771A68">
            <w:r>
              <w:t>Wagner.edge</w:t>
            </w:r>
          </w:p>
        </w:tc>
        <w:tc>
          <w:tcPr>
            <w:tcW w:w="1371" w:type="dxa"/>
            <w:noWrap/>
            <w:hideMark/>
          </w:tcPr>
          <w:p w14:paraId="3A5C6766" w14:textId="77777777" w:rsidR="00771A68" w:rsidRPr="00CA4B42" w:rsidRDefault="00771A68" w:rsidP="00771A68">
            <w:r w:rsidRPr="00CA4B42">
              <w:t>8</w:t>
            </w:r>
          </w:p>
        </w:tc>
        <w:tc>
          <w:tcPr>
            <w:tcW w:w="1434" w:type="dxa"/>
            <w:noWrap/>
            <w:hideMark/>
          </w:tcPr>
          <w:p w14:paraId="05F7819C" w14:textId="77777777" w:rsidR="00771A68" w:rsidRPr="00CA4B42" w:rsidRDefault="00771A68" w:rsidP="00771A68">
            <w:r w:rsidRPr="00CA4B42">
              <w:t>0.003</w:t>
            </w:r>
          </w:p>
        </w:tc>
        <w:tc>
          <w:tcPr>
            <w:tcW w:w="1641" w:type="dxa"/>
            <w:noWrap/>
            <w:hideMark/>
          </w:tcPr>
          <w:p w14:paraId="0333F114" w14:textId="77777777" w:rsidR="00771A68" w:rsidRPr="00CA4B42" w:rsidRDefault="00771A68" w:rsidP="00771A68">
            <w:r w:rsidRPr="00CA4B42">
              <w:t>0.003</w:t>
            </w:r>
          </w:p>
        </w:tc>
        <w:tc>
          <w:tcPr>
            <w:tcW w:w="1489" w:type="dxa"/>
            <w:noWrap/>
            <w:hideMark/>
          </w:tcPr>
          <w:p w14:paraId="7AB4309A" w14:textId="77777777" w:rsidR="00771A68" w:rsidRPr="00CA4B42" w:rsidRDefault="00771A68" w:rsidP="00771A68">
            <w:r w:rsidRPr="00CA4B42">
              <w:t>0.001</w:t>
            </w:r>
          </w:p>
        </w:tc>
      </w:tr>
      <w:tr w:rsidR="00771A68" w:rsidRPr="00CA4B42" w14:paraId="26CAF718" w14:textId="77777777" w:rsidTr="00771A68">
        <w:trPr>
          <w:trHeight w:val="255"/>
        </w:trPr>
        <w:tc>
          <w:tcPr>
            <w:tcW w:w="3091" w:type="dxa"/>
            <w:noWrap/>
            <w:vAlign w:val="bottom"/>
            <w:hideMark/>
          </w:tcPr>
          <w:p w14:paraId="019C6839" w14:textId="2BBBD02D" w:rsidR="00771A68" w:rsidRPr="00CA4B42" w:rsidRDefault="00771A68" w:rsidP="00771A68">
            <w:r>
              <w:t>Moser.edge</w:t>
            </w:r>
          </w:p>
        </w:tc>
        <w:tc>
          <w:tcPr>
            <w:tcW w:w="1371" w:type="dxa"/>
            <w:noWrap/>
            <w:hideMark/>
          </w:tcPr>
          <w:p w14:paraId="6856F998" w14:textId="77777777" w:rsidR="00771A68" w:rsidRPr="00CA4B42" w:rsidRDefault="00771A68" w:rsidP="00771A68">
            <w:r w:rsidRPr="00CA4B42">
              <w:t>7</w:t>
            </w:r>
          </w:p>
        </w:tc>
        <w:tc>
          <w:tcPr>
            <w:tcW w:w="1434" w:type="dxa"/>
            <w:noWrap/>
            <w:hideMark/>
          </w:tcPr>
          <w:p w14:paraId="6BB22079" w14:textId="77777777" w:rsidR="00771A68" w:rsidRPr="00CA4B42" w:rsidRDefault="00771A68" w:rsidP="00771A68">
            <w:r w:rsidRPr="00CA4B42">
              <w:t>0.002</w:t>
            </w:r>
          </w:p>
        </w:tc>
        <w:tc>
          <w:tcPr>
            <w:tcW w:w="1641" w:type="dxa"/>
            <w:noWrap/>
            <w:hideMark/>
          </w:tcPr>
          <w:p w14:paraId="2B94A89C" w14:textId="77777777" w:rsidR="00771A68" w:rsidRPr="00CA4B42" w:rsidRDefault="00771A68" w:rsidP="00771A68">
            <w:r w:rsidRPr="00CA4B42">
              <w:t>0.003</w:t>
            </w:r>
          </w:p>
        </w:tc>
        <w:tc>
          <w:tcPr>
            <w:tcW w:w="1489" w:type="dxa"/>
            <w:noWrap/>
            <w:hideMark/>
          </w:tcPr>
          <w:p w14:paraId="01153CD2" w14:textId="77777777" w:rsidR="00771A68" w:rsidRPr="00CA4B42" w:rsidRDefault="00771A68" w:rsidP="00771A68">
            <w:r w:rsidRPr="00CA4B42">
              <w:t>0.001</w:t>
            </w:r>
          </w:p>
        </w:tc>
      </w:tr>
      <w:tr w:rsidR="00771A68" w:rsidRPr="00CA4B42" w14:paraId="086867B1" w14:textId="77777777" w:rsidTr="00771A68">
        <w:trPr>
          <w:trHeight w:val="255"/>
        </w:trPr>
        <w:tc>
          <w:tcPr>
            <w:tcW w:w="3091" w:type="dxa"/>
            <w:noWrap/>
            <w:vAlign w:val="bottom"/>
            <w:hideMark/>
          </w:tcPr>
          <w:p w14:paraId="53760D0A" w14:textId="083031F8" w:rsidR="00771A68" w:rsidRPr="00CA4B42" w:rsidRDefault="00771A68" w:rsidP="00771A68">
            <w:r>
              <w:t>Prism.edge</w:t>
            </w:r>
          </w:p>
        </w:tc>
        <w:tc>
          <w:tcPr>
            <w:tcW w:w="1371" w:type="dxa"/>
            <w:noWrap/>
            <w:hideMark/>
          </w:tcPr>
          <w:p w14:paraId="72DF1C3F" w14:textId="77777777" w:rsidR="00771A68" w:rsidRPr="00CA4B42" w:rsidRDefault="00771A68" w:rsidP="00771A68">
            <w:r w:rsidRPr="00CA4B42">
              <w:t>6</w:t>
            </w:r>
          </w:p>
        </w:tc>
        <w:tc>
          <w:tcPr>
            <w:tcW w:w="1434" w:type="dxa"/>
            <w:noWrap/>
            <w:hideMark/>
          </w:tcPr>
          <w:p w14:paraId="744B9CB6" w14:textId="77777777" w:rsidR="00771A68" w:rsidRPr="00CA4B42" w:rsidRDefault="00771A68" w:rsidP="00771A68">
            <w:r w:rsidRPr="00CA4B42">
              <w:t>0.001</w:t>
            </w:r>
          </w:p>
        </w:tc>
        <w:tc>
          <w:tcPr>
            <w:tcW w:w="1641" w:type="dxa"/>
            <w:noWrap/>
            <w:hideMark/>
          </w:tcPr>
          <w:p w14:paraId="13C7EDD4" w14:textId="77777777" w:rsidR="00771A68" w:rsidRPr="00CA4B42" w:rsidRDefault="00771A68" w:rsidP="00771A68">
            <w:r w:rsidRPr="00CA4B42">
              <w:t>0.003</w:t>
            </w:r>
          </w:p>
        </w:tc>
        <w:tc>
          <w:tcPr>
            <w:tcW w:w="1489" w:type="dxa"/>
            <w:noWrap/>
            <w:hideMark/>
          </w:tcPr>
          <w:p w14:paraId="77FB8D4B" w14:textId="77777777" w:rsidR="00771A68" w:rsidRPr="00CA4B42" w:rsidRDefault="00771A68" w:rsidP="00771A68">
            <w:r w:rsidRPr="00CA4B42">
              <w:t>0.001</w:t>
            </w:r>
          </w:p>
        </w:tc>
      </w:tr>
      <w:tr w:rsidR="00771A68" w:rsidRPr="00CA4B42" w14:paraId="65D7B0DC" w14:textId="77777777" w:rsidTr="00771A68">
        <w:trPr>
          <w:trHeight w:val="255"/>
        </w:trPr>
        <w:tc>
          <w:tcPr>
            <w:tcW w:w="3091" w:type="dxa"/>
            <w:noWrap/>
            <w:vAlign w:val="bottom"/>
            <w:hideMark/>
          </w:tcPr>
          <w:p w14:paraId="285EA514" w14:textId="723CE9CA" w:rsidR="00771A68" w:rsidRPr="00CA4B42" w:rsidRDefault="00771A68" w:rsidP="00771A68">
            <w:r>
              <w:t>Bull.edge</w:t>
            </w:r>
          </w:p>
        </w:tc>
        <w:tc>
          <w:tcPr>
            <w:tcW w:w="1371" w:type="dxa"/>
            <w:noWrap/>
            <w:hideMark/>
          </w:tcPr>
          <w:p w14:paraId="51EFB772" w14:textId="77777777" w:rsidR="00771A68" w:rsidRPr="00CA4B42" w:rsidRDefault="00771A68" w:rsidP="00771A68">
            <w:r w:rsidRPr="00CA4B42">
              <w:t>5</w:t>
            </w:r>
          </w:p>
        </w:tc>
        <w:tc>
          <w:tcPr>
            <w:tcW w:w="1434" w:type="dxa"/>
            <w:noWrap/>
            <w:hideMark/>
          </w:tcPr>
          <w:p w14:paraId="745D7FAE" w14:textId="77777777" w:rsidR="00771A68" w:rsidRPr="00CA4B42" w:rsidRDefault="00771A68" w:rsidP="00771A68">
            <w:r w:rsidRPr="00CA4B42">
              <w:t>0.001</w:t>
            </w:r>
          </w:p>
        </w:tc>
        <w:tc>
          <w:tcPr>
            <w:tcW w:w="1641" w:type="dxa"/>
            <w:noWrap/>
            <w:hideMark/>
          </w:tcPr>
          <w:p w14:paraId="41F82C4C" w14:textId="77777777" w:rsidR="00771A68" w:rsidRPr="00CA4B42" w:rsidRDefault="00771A68" w:rsidP="00771A68">
            <w:r w:rsidRPr="00CA4B42">
              <w:t>0.001</w:t>
            </w:r>
          </w:p>
        </w:tc>
        <w:tc>
          <w:tcPr>
            <w:tcW w:w="1489" w:type="dxa"/>
            <w:noWrap/>
            <w:hideMark/>
          </w:tcPr>
          <w:p w14:paraId="68C843A3" w14:textId="77777777" w:rsidR="00771A68" w:rsidRPr="00CA4B42" w:rsidRDefault="00771A68" w:rsidP="00771A68">
            <w:r w:rsidRPr="00CA4B42">
              <w:t>0.000</w:t>
            </w:r>
          </w:p>
        </w:tc>
      </w:tr>
      <w:tr w:rsidR="00771A68" w:rsidRPr="00CA4B42" w14:paraId="40F0FE20" w14:textId="77777777" w:rsidTr="00771A68">
        <w:trPr>
          <w:trHeight w:val="255"/>
        </w:trPr>
        <w:tc>
          <w:tcPr>
            <w:tcW w:w="3091" w:type="dxa"/>
            <w:noWrap/>
            <w:vAlign w:val="bottom"/>
            <w:hideMark/>
          </w:tcPr>
          <w:p w14:paraId="1EA8D04D" w14:textId="640E8F8C" w:rsidR="00771A68" w:rsidRPr="00CA4B42" w:rsidRDefault="00771A68" w:rsidP="00771A68">
            <w:r>
              <w:t>Butterfly.edge</w:t>
            </w:r>
          </w:p>
        </w:tc>
        <w:tc>
          <w:tcPr>
            <w:tcW w:w="1371" w:type="dxa"/>
            <w:noWrap/>
            <w:hideMark/>
          </w:tcPr>
          <w:p w14:paraId="4D4BCE6C" w14:textId="77777777" w:rsidR="00771A68" w:rsidRPr="00CA4B42" w:rsidRDefault="00771A68" w:rsidP="00771A68">
            <w:r w:rsidRPr="00CA4B42">
              <w:t>5</w:t>
            </w:r>
          </w:p>
        </w:tc>
        <w:tc>
          <w:tcPr>
            <w:tcW w:w="1434" w:type="dxa"/>
            <w:noWrap/>
            <w:hideMark/>
          </w:tcPr>
          <w:p w14:paraId="703AE4C4" w14:textId="77777777" w:rsidR="00771A68" w:rsidRPr="00CA4B42" w:rsidRDefault="00771A68" w:rsidP="00771A68">
            <w:r w:rsidRPr="00CA4B42">
              <w:t>0.001</w:t>
            </w:r>
          </w:p>
        </w:tc>
        <w:tc>
          <w:tcPr>
            <w:tcW w:w="1641" w:type="dxa"/>
            <w:noWrap/>
            <w:hideMark/>
          </w:tcPr>
          <w:p w14:paraId="1E6723BF" w14:textId="77777777" w:rsidR="00771A68" w:rsidRPr="00CA4B42" w:rsidRDefault="00771A68" w:rsidP="00771A68">
            <w:r w:rsidRPr="00CA4B42">
              <w:t>0.002</w:t>
            </w:r>
          </w:p>
        </w:tc>
        <w:tc>
          <w:tcPr>
            <w:tcW w:w="1489" w:type="dxa"/>
            <w:noWrap/>
            <w:hideMark/>
          </w:tcPr>
          <w:p w14:paraId="75D329A1" w14:textId="77777777" w:rsidR="00771A68" w:rsidRPr="00CA4B42" w:rsidRDefault="00771A68" w:rsidP="00771A68">
            <w:r w:rsidRPr="00CA4B42">
              <w:t>0.000</w:t>
            </w:r>
          </w:p>
        </w:tc>
      </w:tr>
      <w:tr w:rsidR="00771A68" w:rsidRPr="00CA4B42" w14:paraId="4F7006E9" w14:textId="77777777" w:rsidTr="00771A68">
        <w:trPr>
          <w:trHeight w:val="255"/>
        </w:trPr>
        <w:tc>
          <w:tcPr>
            <w:tcW w:w="3091" w:type="dxa"/>
            <w:noWrap/>
            <w:vAlign w:val="bottom"/>
            <w:hideMark/>
          </w:tcPr>
          <w:p w14:paraId="7851D62E" w14:textId="016E5034" w:rsidR="00771A68" w:rsidRPr="00CA4B42" w:rsidRDefault="00771A68" w:rsidP="00771A68">
            <w:r>
              <w:t>Diamond.edge</w:t>
            </w:r>
          </w:p>
        </w:tc>
        <w:tc>
          <w:tcPr>
            <w:tcW w:w="1371" w:type="dxa"/>
            <w:noWrap/>
            <w:hideMark/>
          </w:tcPr>
          <w:p w14:paraId="7692AAA1" w14:textId="77777777" w:rsidR="00771A68" w:rsidRPr="00CA4B42" w:rsidRDefault="00771A68" w:rsidP="00771A68">
            <w:r w:rsidRPr="00CA4B42">
              <w:t>4</w:t>
            </w:r>
          </w:p>
        </w:tc>
        <w:tc>
          <w:tcPr>
            <w:tcW w:w="1434" w:type="dxa"/>
            <w:noWrap/>
            <w:hideMark/>
          </w:tcPr>
          <w:p w14:paraId="73A8CF82" w14:textId="77777777" w:rsidR="00771A68" w:rsidRPr="00CA4B42" w:rsidRDefault="00771A68" w:rsidP="00771A68">
            <w:r w:rsidRPr="00CA4B42">
              <w:t>0.001</w:t>
            </w:r>
          </w:p>
        </w:tc>
        <w:tc>
          <w:tcPr>
            <w:tcW w:w="1641" w:type="dxa"/>
            <w:noWrap/>
            <w:hideMark/>
          </w:tcPr>
          <w:p w14:paraId="2E2D9328" w14:textId="77777777" w:rsidR="00771A68" w:rsidRPr="00CA4B42" w:rsidRDefault="00771A68" w:rsidP="00771A68">
            <w:r w:rsidRPr="00CA4B42">
              <w:t>0.001</w:t>
            </w:r>
          </w:p>
        </w:tc>
        <w:tc>
          <w:tcPr>
            <w:tcW w:w="1489" w:type="dxa"/>
            <w:noWrap/>
            <w:hideMark/>
          </w:tcPr>
          <w:p w14:paraId="257332C9" w14:textId="77777777" w:rsidR="00771A68" w:rsidRPr="00CA4B42" w:rsidRDefault="00771A68" w:rsidP="00771A68">
            <w:r w:rsidRPr="00CA4B42">
              <w:t>0.000</w:t>
            </w:r>
          </w:p>
        </w:tc>
      </w:tr>
      <w:tr w:rsidR="00771A68" w:rsidRPr="00CA4B42" w14:paraId="2129361F" w14:textId="77777777" w:rsidTr="0006695B">
        <w:trPr>
          <w:trHeight w:val="255"/>
        </w:trPr>
        <w:tc>
          <w:tcPr>
            <w:tcW w:w="3091" w:type="dxa"/>
            <w:noWrap/>
            <w:vAlign w:val="bottom"/>
            <w:hideMark/>
          </w:tcPr>
          <w:p w14:paraId="17C5F3D6" w14:textId="3E54CDA8" w:rsidR="00771A68" w:rsidRPr="00CA4B42" w:rsidRDefault="00771A68" w:rsidP="00771A68">
            <w:r>
              <w:t>path4.edge</w:t>
            </w:r>
          </w:p>
        </w:tc>
        <w:tc>
          <w:tcPr>
            <w:tcW w:w="1371" w:type="dxa"/>
            <w:noWrap/>
            <w:hideMark/>
          </w:tcPr>
          <w:p w14:paraId="20280E65" w14:textId="77777777" w:rsidR="00771A68" w:rsidRPr="00CA4B42" w:rsidRDefault="00771A68" w:rsidP="00771A68">
            <w:r w:rsidRPr="00CA4B42">
              <w:t>3</w:t>
            </w:r>
          </w:p>
        </w:tc>
        <w:tc>
          <w:tcPr>
            <w:tcW w:w="1434" w:type="dxa"/>
            <w:noWrap/>
            <w:hideMark/>
          </w:tcPr>
          <w:p w14:paraId="3BBCEE44" w14:textId="77777777" w:rsidR="00771A68" w:rsidRPr="00CA4B42" w:rsidRDefault="00771A68" w:rsidP="00771A68">
            <w:r w:rsidRPr="00CA4B42">
              <w:t>0.000</w:t>
            </w:r>
          </w:p>
        </w:tc>
        <w:tc>
          <w:tcPr>
            <w:tcW w:w="1641" w:type="dxa"/>
            <w:noWrap/>
            <w:hideMark/>
          </w:tcPr>
          <w:p w14:paraId="5A0D7BAC" w14:textId="77777777" w:rsidR="00771A68" w:rsidRPr="00CA4B42" w:rsidRDefault="00771A68" w:rsidP="00771A68">
            <w:r w:rsidRPr="00CA4B42">
              <w:t>0.000</w:t>
            </w:r>
          </w:p>
        </w:tc>
        <w:tc>
          <w:tcPr>
            <w:tcW w:w="1489" w:type="dxa"/>
            <w:noWrap/>
            <w:hideMark/>
          </w:tcPr>
          <w:p w14:paraId="524E4E93" w14:textId="77777777" w:rsidR="00771A68" w:rsidRPr="00CA4B42" w:rsidRDefault="00771A68" w:rsidP="00771A68">
            <w:r w:rsidRPr="00CA4B42">
              <w:t>0.000</w:t>
            </w:r>
          </w:p>
        </w:tc>
      </w:tr>
      <w:tr w:rsidR="00771A68" w:rsidRPr="00CA4B42" w14:paraId="4ABA8AFC" w14:textId="77777777" w:rsidTr="0006695B">
        <w:trPr>
          <w:trHeight w:val="255"/>
        </w:trPr>
        <w:tc>
          <w:tcPr>
            <w:tcW w:w="3091" w:type="dxa"/>
            <w:tcBorders>
              <w:bottom w:val="single" w:sz="12" w:space="0" w:color="auto"/>
            </w:tcBorders>
            <w:noWrap/>
            <w:vAlign w:val="bottom"/>
            <w:hideMark/>
          </w:tcPr>
          <w:p w14:paraId="450DF923" w14:textId="1B02C411" w:rsidR="00771A68" w:rsidRPr="00CA4B42" w:rsidRDefault="00771A68" w:rsidP="00771A68">
            <w:r>
              <w:t>tri.edge</w:t>
            </w:r>
          </w:p>
        </w:tc>
        <w:tc>
          <w:tcPr>
            <w:tcW w:w="1371" w:type="dxa"/>
            <w:tcBorders>
              <w:bottom w:val="single" w:sz="12" w:space="0" w:color="auto"/>
            </w:tcBorders>
            <w:noWrap/>
            <w:hideMark/>
          </w:tcPr>
          <w:p w14:paraId="441B7E32" w14:textId="77777777" w:rsidR="00771A68" w:rsidRPr="00CA4B42" w:rsidRDefault="00771A68" w:rsidP="00771A68">
            <w:r w:rsidRPr="00CA4B42">
              <w:t>3</w:t>
            </w:r>
          </w:p>
        </w:tc>
        <w:tc>
          <w:tcPr>
            <w:tcW w:w="1434" w:type="dxa"/>
            <w:tcBorders>
              <w:bottom w:val="single" w:sz="12" w:space="0" w:color="auto"/>
            </w:tcBorders>
            <w:noWrap/>
            <w:hideMark/>
          </w:tcPr>
          <w:p w14:paraId="6DC50CC4" w14:textId="77777777" w:rsidR="00771A68" w:rsidRPr="00CA4B42" w:rsidRDefault="00771A68" w:rsidP="00771A68">
            <w:r w:rsidRPr="00CA4B42">
              <w:t>0.001</w:t>
            </w:r>
          </w:p>
        </w:tc>
        <w:tc>
          <w:tcPr>
            <w:tcW w:w="1641" w:type="dxa"/>
            <w:tcBorders>
              <w:bottom w:val="single" w:sz="12" w:space="0" w:color="auto"/>
            </w:tcBorders>
            <w:noWrap/>
            <w:hideMark/>
          </w:tcPr>
          <w:p w14:paraId="3B87BBC8" w14:textId="77777777" w:rsidR="00771A68" w:rsidRPr="00CA4B42" w:rsidRDefault="00771A68" w:rsidP="00771A68">
            <w:r w:rsidRPr="00CA4B42">
              <w:t>0.001</w:t>
            </w:r>
          </w:p>
        </w:tc>
        <w:tc>
          <w:tcPr>
            <w:tcW w:w="1489" w:type="dxa"/>
            <w:tcBorders>
              <w:bottom w:val="single" w:sz="12" w:space="0" w:color="auto"/>
            </w:tcBorders>
            <w:noWrap/>
            <w:hideMark/>
          </w:tcPr>
          <w:p w14:paraId="613BB5CE" w14:textId="77777777" w:rsidR="00771A68" w:rsidRPr="00CA4B42" w:rsidRDefault="00771A68" w:rsidP="00771A68">
            <w:r w:rsidRPr="00CA4B42">
              <w:t>0.000</w:t>
            </w:r>
          </w:p>
        </w:tc>
      </w:tr>
      <w:tr w:rsidR="00DF01D4" w:rsidRPr="00CA4B42" w14:paraId="4287D9AD" w14:textId="77777777" w:rsidTr="0006695B">
        <w:trPr>
          <w:trHeight w:val="255"/>
        </w:trPr>
        <w:tc>
          <w:tcPr>
            <w:tcW w:w="9026" w:type="dxa"/>
            <w:gridSpan w:val="5"/>
            <w:tcBorders>
              <w:top w:val="single" w:sz="12" w:space="0" w:color="auto"/>
            </w:tcBorders>
            <w:noWrap/>
          </w:tcPr>
          <w:p w14:paraId="15ED0FE7" w14:textId="7997189F" w:rsidR="00DF01D4" w:rsidRPr="00DF01D4" w:rsidRDefault="00DF01D4" w:rsidP="00DF01D4">
            <w:pPr>
              <w:tabs>
                <w:tab w:val="left" w:pos="8039"/>
              </w:tabs>
              <w:rPr>
                <w:i/>
                <w:iCs/>
              </w:rPr>
            </w:pPr>
            <w:r w:rsidRPr="00DF01D4">
              <w:rPr>
                <w:i/>
                <w:iCs/>
              </w:rPr>
              <w:t>Table 1: time of execution for three (inefficient) configurations of solver for all “famous” instances</w:t>
            </w:r>
          </w:p>
        </w:tc>
      </w:tr>
    </w:tbl>
    <w:p w14:paraId="3FEEF7F8" w14:textId="77777777" w:rsidR="00291F77" w:rsidRDefault="00291F77" w:rsidP="00291F77"/>
    <w:p w14:paraId="5B0C8920" w14:textId="77777777" w:rsidR="001562CF" w:rsidRDefault="001562CF" w:rsidP="001B6CC7">
      <w:pPr>
        <w:pStyle w:val="Heading2"/>
      </w:pPr>
      <w:bookmarkStart w:id="26" w:name="_Toc7548026"/>
      <w:r>
        <w:t>PACE instances</w:t>
      </w:r>
      <w:bookmarkEnd w:id="26"/>
    </w:p>
    <w:p w14:paraId="0AF5830B" w14:textId="77777777" w:rsidR="001562CF" w:rsidRDefault="001562CF" w:rsidP="001562CF"/>
    <w:p w14:paraId="4541D82D" w14:textId="305AD32B" w:rsidR="0018230B" w:rsidRDefault="001562CF" w:rsidP="0018230B">
      <w:pPr>
        <w:keepNext/>
        <w:ind w:firstLine="720"/>
      </w:pPr>
      <w:r>
        <w:t>P</w:t>
      </w:r>
      <w:r w:rsidR="00597282">
        <w:t xml:space="preserve">ACE </w:t>
      </w:r>
      <w:r>
        <w:t>provided large insta</w:t>
      </w:r>
      <w:r w:rsidR="0018230B">
        <w:t>nces, ranging from 200 to over 6</w:t>
      </w:r>
      <w:r>
        <w:t>0</w:t>
      </w:r>
      <w:r w:rsidR="0018230B">
        <w:t xml:space="preserve"> </w:t>
      </w:r>
      <w:r>
        <w:t xml:space="preserve">000 vertices. </w:t>
      </w:r>
      <w:r w:rsidR="0018230B">
        <w:t xml:space="preserve">All configurations were run with timeout of 120 seconds. </w:t>
      </w:r>
      <m:oMath>
        <m:r>
          <w:rPr>
            <w:rFonts w:ascii="Cambria Math" w:hAnsi="Cambria Math"/>
          </w:rPr>
          <m:t>Branch</m:t>
        </m:r>
      </m:oMath>
      <w:r w:rsidR="0018230B">
        <w:t xml:space="preserve"> and </w:t>
      </w:r>
      <m:oMath>
        <m:r>
          <w:rPr>
            <w:rFonts w:ascii="Cambria Math" w:hAnsi="Cambria Math"/>
          </w:rPr>
          <m:t>Branch and bound</m:t>
        </m:r>
      </m:oMath>
      <w:r w:rsidR="0018230B">
        <w:t xml:space="preserve"> have timed out for all instances. </w:t>
      </w:r>
    </w:p>
    <w:p w14:paraId="131BD112" w14:textId="5FD5F36F" w:rsidR="00E141E1" w:rsidRDefault="00D93479" w:rsidP="0006695B">
      <w:pPr>
        <w:keepNext/>
        <w:ind w:firstLine="720"/>
      </w:pPr>
      <w:r>
        <w:t xml:space="preserve">Interestingly, for all 99 instances, quadratic preprocessing rules reduced the instance in such a way that </w:t>
      </w:r>
      <m:oMath>
        <m:d>
          <m:dPr>
            <m:ctrlPr>
              <w:rPr>
                <w:rFonts w:ascii="Cambria Math" w:hAnsi="Cambria Math"/>
                <w:i/>
              </w:rPr>
            </m:ctrlPr>
          </m:dPr>
          <m:e>
            <m:r>
              <w:rPr>
                <w:rFonts w:ascii="Cambria Math" w:hAnsi="Cambria Math"/>
              </w:rPr>
              <m:t>G,k</m:t>
            </m:r>
          </m:e>
        </m:d>
      </m:oMath>
      <w:r>
        <w:t xml:space="preserve"> satisfied</w:t>
      </w:r>
      <m:oMath>
        <m:r>
          <w:rPr>
            <w:rFonts w:ascii="Cambria Math" w:hAnsi="Cambria Math"/>
          </w:rPr>
          <m:t xml:space="preserve"> </m:t>
        </m:r>
        <m:d>
          <m:dPr>
            <m:begChr m:val="|"/>
            <m:endChr m:val="|"/>
            <m:ctrlPr>
              <w:rPr>
                <w:rFonts w:ascii="Cambria Math" w:hAnsi="Cambria Math"/>
                <w:i/>
              </w:rPr>
            </m:ctrlPr>
          </m:dPr>
          <m:e>
            <m:r>
              <w:rPr>
                <w:rFonts w:ascii="Cambria Math" w:hAnsi="Cambria Math"/>
              </w:rPr>
              <m:t>V</m:t>
            </m:r>
          </m:e>
        </m:d>
        <m:r>
          <w:rPr>
            <w:rFonts w:ascii="Cambria Math" w:hAnsi="Cambria Math"/>
          </w:rPr>
          <m:t>≤3k</m:t>
        </m:r>
      </m:oMath>
      <w:r w:rsidR="001562CF">
        <w:t>.</w:t>
      </w:r>
      <w:r>
        <w:t xml:space="preserve"> Therefore, in those graphs crown reduction was not necessary to achieve kernel of linear size.</w:t>
      </w:r>
    </w:p>
    <w:p w14:paraId="07B0FE7D" w14:textId="49E9E4C4" w:rsidR="001562CF" w:rsidRDefault="001562CF" w:rsidP="001562CF"/>
    <w:p w14:paraId="6C89C8DC" w14:textId="18433A00" w:rsidR="00635437" w:rsidRDefault="00635437" w:rsidP="00AC4018">
      <w:pPr>
        <w:keepNext/>
      </w:pPr>
    </w:p>
    <w:p w14:paraId="576020A1" w14:textId="77777777" w:rsidR="00635437" w:rsidRDefault="00635437" w:rsidP="001562CF"/>
    <w:p w14:paraId="47EF5649" w14:textId="77777777" w:rsidR="001562CF" w:rsidRDefault="001562CF" w:rsidP="001562CF"/>
    <w:p w14:paraId="668FDD36" w14:textId="1DBD8F16" w:rsidR="00534132" w:rsidRDefault="008B5B76" w:rsidP="00C7745E">
      <w:pPr>
        <w:pStyle w:val="Heading1"/>
      </w:pPr>
      <w:bookmarkStart w:id="27" w:name="_Toc7548027"/>
      <w:r w:rsidRPr="009F5646">
        <w:t>C</w:t>
      </w:r>
      <w:r w:rsidR="00464BFF">
        <w:t>hapter 6</w:t>
      </w:r>
      <w:r w:rsidR="00A56C92" w:rsidRPr="009F5646">
        <w:t>: Conclusions</w:t>
      </w:r>
      <w:bookmarkEnd w:id="27"/>
    </w:p>
    <w:p w14:paraId="392EE9A9" w14:textId="0C30DF82" w:rsidR="0026661F" w:rsidRDefault="0026661F" w:rsidP="0026661F">
      <w:pPr>
        <w:pStyle w:val="Heading2"/>
      </w:pPr>
      <w:bookmarkStart w:id="28" w:name="_Toc7548028"/>
      <w:r>
        <w:t>Theory and practical tests</w:t>
      </w:r>
      <w:bookmarkEnd w:id="28"/>
    </w:p>
    <w:p w14:paraId="6FDFEEC0" w14:textId="29922CC9" w:rsidR="0026661F" w:rsidRDefault="0026661F" w:rsidP="00800157">
      <w:r>
        <w:tab/>
        <w:t xml:space="preserve">Tests have confirmed FPT models for </w:t>
      </w:r>
      <m:oMath>
        <m:r>
          <w:rPr>
            <w:rFonts w:ascii="Cambria Math" w:hAnsi="Cambria Math"/>
          </w:rPr>
          <m:t>K-Vertex Cover</m:t>
        </m:r>
      </m:oMath>
      <w:r>
        <w:t xml:space="preserve"> algorithms. “Famous “ benchmark has shown that bounding the search tree and reductions rules both provide great improvements in the performance of the program, and </w:t>
      </w:r>
      <w:r w:rsidR="00800157">
        <w:t>the gains they yield are additive.</w:t>
      </w:r>
    </w:p>
    <w:p w14:paraId="388F31C2" w14:textId="77777777" w:rsidR="00800157" w:rsidRDefault="00800157" w:rsidP="00800157">
      <w:r>
        <w:tab/>
        <w:t>Benchmarks on PACE instances demonstrated that choice of modules used to implement the algorithm is crucial to optimize real-life performance; Version of the algorithm using iGraph’s copying function outperformed version using deepcopy’s copying module greatly.</w:t>
      </w:r>
    </w:p>
    <w:p w14:paraId="1A602607" w14:textId="76A10275" w:rsidR="00A65B70" w:rsidRDefault="00800157" w:rsidP="00A65B70">
      <w:r>
        <w:tab/>
        <w:t xml:space="preserve">Randomly generated instances have revealed </w:t>
      </w:r>
      <w:r w:rsidR="00A65B70">
        <w:t xml:space="preserve">(marginal) </w:t>
      </w:r>
      <w:r>
        <w:t xml:space="preserve">benefit of </w:t>
      </w:r>
      <w:r w:rsidR="00A65B70">
        <w:t>using local preprocessing rules and higher efficiency of linear kernels on denser graphs.</w:t>
      </w:r>
    </w:p>
    <w:p w14:paraId="2A4120A5" w14:textId="3912ACB7" w:rsidR="00A65B70" w:rsidRDefault="00A65B70" w:rsidP="00A65B70">
      <w:pPr>
        <w:pStyle w:val="Heading2"/>
      </w:pPr>
      <w:bookmarkStart w:id="29" w:name="_Toc7548029"/>
      <w:r>
        <w:t>Program functionality</w:t>
      </w:r>
      <w:bookmarkEnd w:id="29"/>
    </w:p>
    <w:p w14:paraId="1C78B9B5" w14:textId="2565821D" w:rsidR="00A65B70" w:rsidRDefault="00A65B70" w:rsidP="00A65B70">
      <w:r>
        <w:tab/>
        <w:t xml:space="preserve">Majority of features planned for was implemented, including parsers for PACE-style graphs, branch and bound algorithm, reduction rules (both naïve and more refined, local version) and crown decomposition kernel. </w:t>
      </w:r>
    </w:p>
    <w:p w14:paraId="423D57D8" w14:textId="53885514" w:rsidR="00A65B70" w:rsidRDefault="00A65B70" w:rsidP="006A0BB2">
      <w:pPr>
        <w:ind w:firstLine="720"/>
      </w:pPr>
      <w:r>
        <w:t>However, crown decomposition was the</w:t>
      </w:r>
      <w:r w:rsidR="006A0BB2">
        <w:t xml:space="preserve"> only linear kernel implemented; linear programming is more thoroughly explored kernelization of </w:t>
      </w:r>
      <m:oMath>
        <m:r>
          <w:rPr>
            <w:rFonts w:ascii="Cambria Math" w:hAnsi="Cambria Math"/>
          </w:rPr>
          <m:t>V-C</m:t>
        </m:r>
      </m:oMath>
      <w:r w:rsidR="006A0BB2">
        <w:t>, therefore objective of implementing linear kernels is only partly met.</w:t>
      </w:r>
    </w:p>
    <w:p w14:paraId="6105670C" w14:textId="283E02E9" w:rsidR="00C7745E" w:rsidRDefault="006A0BB2" w:rsidP="00C7745E">
      <w:pPr>
        <w:ind w:firstLine="720"/>
      </w:pPr>
      <w:r>
        <w:t xml:space="preserve">As a </w:t>
      </w:r>
      <w:r w:rsidR="00C7745E">
        <w:t>side effect</w:t>
      </w:r>
      <w:r>
        <w:t xml:space="preserve"> of implementing the solver itself, tools to benchmark the performance of a given configuration of the algorithm (vc_profiler.py) and to generate different sets of graph instances (graph_generator.py) were made. Thus, with little alteration the module can function as fundamentals for measuring performance of different graph-based algorithms.</w:t>
      </w:r>
    </w:p>
    <w:p w14:paraId="42080CEF" w14:textId="77777777" w:rsidR="00C7745E" w:rsidRDefault="00C7745E" w:rsidP="00C7745E">
      <w:pPr>
        <w:pStyle w:val="Heading2"/>
      </w:pPr>
      <w:bookmarkStart w:id="30" w:name="_Toc7548030"/>
      <w:r>
        <w:t>Further work</w:t>
      </w:r>
      <w:bookmarkEnd w:id="30"/>
    </w:p>
    <w:p w14:paraId="577C09B1" w14:textId="27FB819B" w:rsidR="00C7745E" w:rsidRDefault="00C7745E" w:rsidP="00344802">
      <w:r>
        <w:t xml:space="preserve"> </w:t>
      </w:r>
      <w:r>
        <w:tab/>
        <w:t xml:space="preserve">The project could be enhanced by implementing LP based linear kernel – that would allow direct comparison of two most popular FPT linear kernels. Above that, as very large instances from PACE have shown, in some cases it may be more efficient to parametrize </w:t>
      </w:r>
      <m:oMath>
        <m:r>
          <w:rPr>
            <w:rFonts w:ascii="Cambria Math" w:hAnsi="Cambria Math"/>
          </w:rPr>
          <m:t>V-C</m:t>
        </m:r>
      </m:oMath>
      <w:r>
        <w:t xml:space="preserve"> by something else than solution size. More refined parameters include </w:t>
      </w:r>
      <w:r w:rsidR="0064062A">
        <w:t xml:space="preserve">solution size minus maximal matching </w:t>
      </w:r>
      <w:r w:rsidR="0064062A">
        <w:fldChar w:fldCharType="begin" w:fldLock="1"/>
      </w:r>
      <w:r w:rsidR="007B094B">
        <w:instrText xml:space="preserve">ADDIN CSL_CITATION {"citationItems":[{"id":"ITEM-1","itemData":{"DOI":"10.1145/2566616","ISSN":"15496333","PMID":"1452761","abstract":"We investigate the parameterized complexity of Vertex Cover parameterized by the difference between the size of the optimal solution and the value of the linear programming (LP) relaxation of the problem. By carefully analyzing the change in the LP value in the branching steps, we argue that combining previously known preprocessing rules with the most straightforward branching algorithm yields an $O^*((2.618)^k)$ algorithm for the problem. Here $k$ is the excess of the vertex cover size over the LP optimum, and we write $O^*(f(k))$ for a time complexity of the form $O(f(k)n^{O(1)})$, where $f (k)$ grows exponentially with $k$. We proceed to show that a more sophisticated branching algorithm achieves a runtime of $O^*(2.3146^k)$. Following this, using known and new reductions, we give $O^*(2.3146^k)$ algorithms for the parameterized versions of Above Guarantee Vertex Cover, Odd Cycle Transversal, Split Vertex Deletion and Almost 2-SAT, and an $O^*(1.5214^k)$ algorithm for Ko\\\"nig Vertex Deletion, Vertex Cover Param by OCT and Vertex Cover Param by KVD. These algorithms significantly improve the best known bounds for these problems. The most notable improvement is the new bound for Odd Cycle Transversal - this is the first algorithm which beats the dependence on $k$ of the seminal $O^*(3^k)$ algorithm of Reed, Smith and Vetta. Finally, using our algorithm, we obtain a kernel for the standard parameterization of Vertex Cover with at most $2k - c \\log k$ vertices. Our kernel is simpler than previously known kernels achieving the same size bound.","author":[{"dropping-particle":"","family":"Lokshtanov","given":"Daniel","non-dropping-particle":"","parse-names":false,"suffix":""},{"dropping-particle":"","family":"Narayanaswamy","given":"N S","non-dropping-particle":"","parse-names":false,"suffix":""},{"dropping-particle":"","family":"Raman","given":"Venkatesh","non-dropping-particle":"","parse-names":false,"suffix":""},{"dropping-particle":"","family":"Ramanujan","given":"M S","non-dropping-particle":"","parse-names":false,"suffix":""},{"dropping-particle":"","family":"Saurabh","given":"Saket","non-dropping-particle":"","parse-names":false,"suffix":""}],"container-title":"Arxiv preprint arXiv:1203.0833","id":"ITEM-1","issued":{"date-parts":[["2012"]]},"page":"1-38","title":"Faster Parameterized Algorithms using Linear Programming </w:instrText>
      </w:r>
      <w:r w:rsidR="007B094B">
        <w:rPr>
          <w:rFonts w:ascii="Cambria Math" w:hAnsi="Cambria Math" w:cs="Cambria Math"/>
        </w:rPr>
        <w:instrText>∗</w:instrText>
      </w:r>
      <w:r w:rsidR="007B094B">
        <w:instrText>","type":"article-journal"},"uris":["http://www.mendeley.com/documents/?uuid=4a9871a6-2479-3f1e-8d83-423b3f29694a"]}],"mendeley":{"formattedCitation":"[14]","plainTextFormattedCitation":"[14]","previouslyFormattedCitation":"[14]"},"properties":{"noteIndex":0},"schema":"https://github.com/citation-style-language/schema/raw/master/csl-citation.json"}</w:instrText>
      </w:r>
      <w:r w:rsidR="0064062A">
        <w:fldChar w:fldCharType="separate"/>
      </w:r>
      <w:r w:rsidR="0064062A" w:rsidRPr="0064062A">
        <w:rPr>
          <w:noProof/>
        </w:rPr>
        <w:t>[14]</w:t>
      </w:r>
      <w:r w:rsidR="0064062A">
        <w:fldChar w:fldCharType="end"/>
      </w:r>
      <w:r w:rsidR="0064062A">
        <w:t xml:space="preserve"> and</w:t>
      </w:r>
      <w:r w:rsidR="00344802">
        <w:t xml:space="preserve"> vertex-degree based parameters</w:t>
      </w:r>
      <w:r w:rsidR="00344802">
        <w:fldChar w:fldCharType="begin" w:fldLock="1"/>
      </w:r>
      <w:r w:rsidR="00EC7B5E">
        <w:instrText>ADDIN CSL_CITATION {"citationItems":[{"id":"ITEM-1","itemData":{"abstract":"We study the well-known Vertex Cover problem parameter-ized above and below tight bounds. We show that two of the parameter-izations (both were suggested by Mahajan, Raman and Sikdar, J. Computer and System Sciences, 75(2):137-153, 2009) are fixed-parameter tractable and two other parameterizations are W[1]-hard (one of them is, in fact, W[2]-hard).","author":[{"dropping-particle":"","family":"Gutin","given":"Gregory","non-dropping-particle":"","parse-names":false,"suffix":""},{"dropping-particle":"","family":"Kim","given":"Eun Jung","non-dropping-particle":"","parse-names":false,"suffix":""},{"dropping-particle":"","family":"Lampis","given":"Michael","non-dropping-particle":"","parse-names":false,"suffix":""},{"dropping-particle":"","family":"Mitsou","given":"Valia","non-dropping-particle":"","parse-names":false,"suffix":""}],"id":"ITEM-1","issued":{"date-parts":[["0"]]},"title":"Vertex Cover Problem Parameterized Above and Below Tight Bounds","type":"report"},"uris":["http://www.mendeley.com/documents/?uuid=c180521c-f0a4-3368-93fd-3fbee7f91a46"]}],"mendeley":{"formattedCitation":"[17]","plainTextFormattedCitation":"[17]","previouslyFormattedCitation":"[17]"},"properties":{"noteIndex":0},"schema":"https://github.com/citation-style-language/schema/raw/master/csl-citation.json"}</w:instrText>
      </w:r>
      <w:r w:rsidR="00344802">
        <w:fldChar w:fldCharType="separate"/>
      </w:r>
      <w:r w:rsidR="00EC7B5E" w:rsidRPr="00EC7B5E">
        <w:rPr>
          <w:noProof/>
        </w:rPr>
        <w:t>[17]</w:t>
      </w:r>
      <w:r w:rsidR="00344802">
        <w:fldChar w:fldCharType="end"/>
      </w:r>
      <w:r w:rsidR="0064062A">
        <w:t>. Therefore, natural progression of the project would be to explore literature and existing algorithms using different parameters and compare their performance with the ones already prepared.</w:t>
      </w:r>
    </w:p>
    <w:p w14:paraId="511BA74E" w14:textId="28A61F3A" w:rsidR="00C7745E" w:rsidRPr="00B24474" w:rsidRDefault="00C7745E" w:rsidP="00C7745E">
      <w:r>
        <w:tab/>
        <w:t xml:space="preserve"> </w:t>
      </w:r>
    </w:p>
    <w:p w14:paraId="6944E029" w14:textId="77777777" w:rsidR="00A6621A" w:rsidRDefault="00A6621A" w:rsidP="008361E2">
      <w:pPr>
        <w:pStyle w:val="Heading1"/>
      </w:pPr>
      <w:bookmarkStart w:id="31" w:name="_Toc7548031"/>
      <w:r>
        <w:t>References</w:t>
      </w:r>
      <w:bookmarkEnd w:id="31"/>
    </w:p>
    <w:p w14:paraId="4A0B3787" w14:textId="7A2C4351" w:rsidR="007879CA" w:rsidRPr="007879CA" w:rsidRDefault="00A6621A" w:rsidP="007879CA">
      <w:pPr>
        <w:widowControl w:val="0"/>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007879CA" w:rsidRPr="007879CA">
        <w:rPr>
          <w:rFonts w:cs="Times New Roman"/>
          <w:noProof/>
        </w:rPr>
        <w:t>[1]</w:t>
      </w:r>
      <w:r w:rsidR="007879CA" w:rsidRPr="007879CA">
        <w:rPr>
          <w:rFonts w:cs="Times New Roman"/>
          <w:noProof/>
        </w:rPr>
        <w:tab/>
        <w:t xml:space="preserve">F. C. Gomes, C. N. Meneses, P. M. Pardalos, G. Valdisio, and R. Viana, “Experimental Analysis of Approximation Algorithms for the Vertex Cover and Set Covering Problems,” </w:t>
      </w:r>
      <w:r w:rsidR="007879CA" w:rsidRPr="007879CA">
        <w:rPr>
          <w:rFonts w:cs="Times New Roman"/>
          <w:i/>
          <w:iCs/>
          <w:noProof/>
        </w:rPr>
        <w:t>Comput. Oper. Res.</w:t>
      </w:r>
      <w:r w:rsidR="007879CA" w:rsidRPr="007879CA">
        <w:rPr>
          <w:rFonts w:cs="Times New Roman"/>
          <w:noProof/>
        </w:rPr>
        <w:t>, vol. 33, pp. 3520–3534, 2006.</w:t>
      </w:r>
    </w:p>
    <w:p w14:paraId="2B5E2311"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2]</w:t>
      </w:r>
      <w:r w:rsidRPr="007879CA">
        <w:rPr>
          <w:rFonts w:cs="Times New Roman"/>
          <w:noProof/>
        </w:rPr>
        <w:tab/>
        <w:t>S. Cai, K. Su, C. Com, and A. Sattar, “NuMVC: An Efficient Local Search Algorithm for Minimum Vertex Cover Chuan Luo,” 2013.</w:t>
      </w:r>
    </w:p>
    <w:p w14:paraId="557401AA"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3]</w:t>
      </w:r>
      <w:r w:rsidRPr="007879CA">
        <w:rPr>
          <w:rFonts w:cs="Times New Roman"/>
          <w:noProof/>
        </w:rPr>
        <w:tab/>
        <w:t xml:space="preserve">M. Cygan, F. V. Fomin, Ł. Kowalik, D. Lokshtanov, D. Marx, M. Pilipczuk, M. Pilipczuk, and S. Saurabh, </w:t>
      </w:r>
      <w:r w:rsidRPr="007879CA">
        <w:rPr>
          <w:rFonts w:cs="Times New Roman"/>
          <w:i/>
          <w:iCs/>
          <w:noProof/>
        </w:rPr>
        <w:t>Parameterized Algorithms</w:t>
      </w:r>
      <w:r w:rsidRPr="007879CA">
        <w:rPr>
          <w:rFonts w:cs="Times New Roman"/>
          <w:noProof/>
        </w:rPr>
        <w:t>. 2015.</w:t>
      </w:r>
    </w:p>
    <w:p w14:paraId="5E70C354"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4]</w:t>
      </w:r>
      <w:r w:rsidRPr="007879CA">
        <w:rPr>
          <w:rFonts w:cs="Times New Roman"/>
          <w:noProof/>
        </w:rPr>
        <w:tab/>
        <w:t xml:space="preserve">T. H. Cormen, </w:t>
      </w:r>
      <w:r w:rsidRPr="007879CA">
        <w:rPr>
          <w:rFonts w:cs="Times New Roman"/>
          <w:i/>
          <w:iCs/>
          <w:noProof/>
        </w:rPr>
        <w:t>Introduction to algorithms</w:t>
      </w:r>
      <w:r w:rsidRPr="007879CA">
        <w:rPr>
          <w:rFonts w:cs="Times New Roman"/>
          <w:noProof/>
        </w:rPr>
        <w:t>. MIT Press, 2009.</w:t>
      </w:r>
    </w:p>
    <w:p w14:paraId="27024EED"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5]</w:t>
      </w:r>
      <w:r w:rsidRPr="007879CA">
        <w:rPr>
          <w:rFonts w:cs="Times New Roman"/>
          <w:noProof/>
        </w:rPr>
        <w:tab/>
        <w:t xml:space="preserve">D. E. Knuth, “Postscript about NP-hard problems,” </w:t>
      </w:r>
      <w:r w:rsidRPr="007879CA">
        <w:rPr>
          <w:rFonts w:cs="Times New Roman"/>
          <w:i/>
          <w:iCs/>
          <w:noProof/>
        </w:rPr>
        <w:t>ACM SIGACT News</w:t>
      </w:r>
      <w:r w:rsidRPr="007879CA">
        <w:rPr>
          <w:rFonts w:cs="Times New Roman"/>
          <w:noProof/>
        </w:rPr>
        <w:t>, vol. 6, no. 2, pp. 15–16, Apr. 1974.</w:t>
      </w:r>
    </w:p>
    <w:p w14:paraId="1E9A92AC"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6]</w:t>
      </w:r>
      <w:r w:rsidRPr="007879CA">
        <w:rPr>
          <w:rFonts w:cs="Times New Roman"/>
          <w:noProof/>
        </w:rPr>
        <w:tab/>
        <w:t xml:space="preserve">J. van (Jan) Leeuwen, </w:t>
      </w:r>
      <w:r w:rsidRPr="007879CA">
        <w:rPr>
          <w:rFonts w:cs="Times New Roman"/>
          <w:i/>
          <w:iCs/>
          <w:noProof/>
        </w:rPr>
        <w:t>Handbook of theoretical computer science</w:t>
      </w:r>
      <w:r w:rsidRPr="007879CA">
        <w:rPr>
          <w:rFonts w:cs="Times New Roman"/>
          <w:noProof/>
        </w:rPr>
        <w:t>. Elsevier, 1994.</w:t>
      </w:r>
    </w:p>
    <w:p w14:paraId="2AF98948"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7]</w:t>
      </w:r>
      <w:r w:rsidRPr="007879CA">
        <w:rPr>
          <w:rFonts w:cs="Times New Roman"/>
          <w:noProof/>
        </w:rPr>
        <w:tab/>
        <w:t xml:space="preserve">F. N. Abu-Khzam, M. R. Fellows, M. A. Langston, and W. H. Suters, “Crown Structures for Vertex Cover Kernelization,” </w:t>
      </w:r>
      <w:r w:rsidRPr="007879CA">
        <w:rPr>
          <w:rFonts w:cs="Times New Roman"/>
          <w:i/>
          <w:iCs/>
          <w:noProof/>
        </w:rPr>
        <w:t>Theory Comput. Syst.</w:t>
      </w:r>
      <w:r w:rsidRPr="007879CA">
        <w:rPr>
          <w:rFonts w:cs="Times New Roman"/>
          <w:noProof/>
        </w:rPr>
        <w:t>, vol. 41, no. 3, pp. 411–430, Oct. 2007.</w:t>
      </w:r>
    </w:p>
    <w:p w14:paraId="42145CDB"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8]</w:t>
      </w:r>
      <w:r w:rsidRPr="007879CA">
        <w:rPr>
          <w:rFonts w:cs="Times New Roman"/>
          <w:noProof/>
        </w:rPr>
        <w:tab/>
        <w:t xml:space="preserve">G. L. Nemhauser and L. E. Trotter, “Vertex packings: Structural properties and algorithms,” </w:t>
      </w:r>
      <w:r w:rsidRPr="007879CA">
        <w:rPr>
          <w:rFonts w:cs="Times New Roman"/>
          <w:i/>
          <w:iCs/>
          <w:noProof/>
        </w:rPr>
        <w:t>Math. Program.</w:t>
      </w:r>
      <w:r w:rsidRPr="007879CA">
        <w:rPr>
          <w:rFonts w:cs="Times New Roman"/>
          <w:noProof/>
        </w:rPr>
        <w:t>, vol. 8, no. 1, pp. 232–248, Dec. 1975.</w:t>
      </w:r>
    </w:p>
    <w:p w14:paraId="223B2543"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9]</w:t>
      </w:r>
      <w:r w:rsidRPr="007879CA">
        <w:rPr>
          <w:rFonts w:cs="Times New Roman"/>
          <w:noProof/>
        </w:rPr>
        <w:tab/>
        <w:t>F. N. Abu-Khzam, R. L. Collins, M. R. Fellows, M. A. Langston, W. H. Suters, and C. T. Symons, “Kernelization Algorithms for the Vertex Cover Problem: Theory and Experiments *.”</w:t>
      </w:r>
    </w:p>
    <w:p w14:paraId="52113DCD"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0]</w:t>
      </w:r>
      <w:r w:rsidRPr="007879CA">
        <w:rPr>
          <w:rFonts w:cs="Times New Roman"/>
          <w:noProof/>
        </w:rPr>
        <w:tab/>
        <w:t xml:space="preserve">D. Kőnig, “Gráfok és alkalmazásuk a determinánsok és a halmazok elméletére,” </w:t>
      </w:r>
      <w:r w:rsidRPr="007879CA">
        <w:rPr>
          <w:rFonts w:cs="Times New Roman"/>
          <w:i/>
          <w:iCs/>
          <w:noProof/>
        </w:rPr>
        <w:t>Mat. és Természettudományi Értesítő</w:t>
      </w:r>
      <w:r w:rsidRPr="007879CA">
        <w:rPr>
          <w:rFonts w:cs="Times New Roman"/>
          <w:noProof/>
        </w:rPr>
        <w:t>, vol. 34, pp. 104–119, 1916.</w:t>
      </w:r>
    </w:p>
    <w:p w14:paraId="7A7CBFBB"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1]</w:t>
      </w:r>
      <w:r w:rsidRPr="007879CA">
        <w:rPr>
          <w:rFonts w:cs="Times New Roman"/>
          <w:noProof/>
        </w:rPr>
        <w:tab/>
        <w:t xml:space="preserve">J. A. (John A. Bondy and U. S. R. Murty, </w:t>
      </w:r>
      <w:r w:rsidRPr="007879CA">
        <w:rPr>
          <w:rFonts w:cs="Times New Roman"/>
          <w:i/>
          <w:iCs/>
          <w:noProof/>
        </w:rPr>
        <w:t>Graph theory with applications</w:t>
      </w:r>
      <w:r w:rsidRPr="007879CA">
        <w:rPr>
          <w:rFonts w:cs="Times New Roman"/>
          <w:noProof/>
        </w:rPr>
        <w:t>. North Holland, 1976.</w:t>
      </w:r>
    </w:p>
    <w:p w14:paraId="1ED4561B"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2]</w:t>
      </w:r>
      <w:r w:rsidRPr="007879CA">
        <w:rPr>
          <w:rFonts w:cs="Times New Roman"/>
          <w:noProof/>
        </w:rPr>
        <w:tab/>
        <w:t xml:space="preserve">J. E. Hopcroft and R. M. Karp, “A n5/2 algorithm for maximum matchings in bipartite,” in </w:t>
      </w:r>
      <w:r w:rsidRPr="007879CA">
        <w:rPr>
          <w:rFonts w:cs="Times New Roman"/>
          <w:i/>
          <w:iCs/>
          <w:noProof/>
        </w:rPr>
        <w:t>12th Annual Symposium on Switching and Automata Theory (swat 1971)</w:t>
      </w:r>
      <w:r w:rsidRPr="007879CA">
        <w:rPr>
          <w:rFonts w:cs="Times New Roman"/>
          <w:noProof/>
        </w:rPr>
        <w:t>, 1971, pp. 122–125.</w:t>
      </w:r>
    </w:p>
    <w:p w14:paraId="52F8164F"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3]</w:t>
      </w:r>
      <w:r w:rsidRPr="007879CA">
        <w:rPr>
          <w:rFonts w:cs="Times New Roman"/>
          <w:noProof/>
        </w:rPr>
        <w:tab/>
        <w:t>K. Thulasiraman, S. Arumugam, A. Brandsta</w:t>
      </w:r>
      <w:r w:rsidRPr="007879CA">
        <w:rPr>
          <w:rFonts w:ascii="Times New Roman" w:hAnsi="Times New Roman" w:cs="Times New Roman"/>
          <w:noProof/>
        </w:rPr>
        <w:t>̈</w:t>
      </w:r>
      <w:r w:rsidRPr="007879CA">
        <w:rPr>
          <w:rFonts w:cs="Times New Roman"/>
          <w:noProof/>
        </w:rPr>
        <w:t xml:space="preserve">dt, and T. (Takao) Nishizeki, </w:t>
      </w:r>
      <w:r w:rsidRPr="007879CA">
        <w:rPr>
          <w:rFonts w:cs="Times New Roman"/>
          <w:i/>
          <w:iCs/>
          <w:noProof/>
        </w:rPr>
        <w:t>Handbook of graph theory, combinatorial optimization, and algorithms</w:t>
      </w:r>
      <w:r w:rsidRPr="007879CA">
        <w:rPr>
          <w:rFonts w:cs="Times New Roman"/>
          <w:noProof/>
        </w:rPr>
        <w:t>. .</w:t>
      </w:r>
    </w:p>
    <w:p w14:paraId="127CC000"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4]</w:t>
      </w:r>
      <w:r w:rsidRPr="007879CA">
        <w:rPr>
          <w:rFonts w:cs="Times New Roman"/>
          <w:noProof/>
        </w:rPr>
        <w:tab/>
        <w:t xml:space="preserve">D. Lokshtanov, N. S. Narayanaswamy, V. Raman, M. S. Ramanujan, and S. Saurabh, “Faster Parameterized Algorithms using Linear Programming </w:t>
      </w:r>
      <w:r w:rsidRPr="007879CA">
        <w:rPr>
          <w:rFonts w:ascii="Cambria Math" w:hAnsi="Cambria Math" w:cs="Cambria Math"/>
          <w:noProof/>
        </w:rPr>
        <w:t>∗</w:t>
      </w:r>
      <w:r w:rsidRPr="007879CA">
        <w:rPr>
          <w:rFonts w:cs="Times New Roman"/>
          <w:noProof/>
        </w:rPr>
        <w:t xml:space="preserve">,” </w:t>
      </w:r>
      <w:r w:rsidRPr="007879CA">
        <w:rPr>
          <w:rFonts w:cs="Times New Roman"/>
          <w:i/>
          <w:iCs/>
          <w:noProof/>
        </w:rPr>
        <w:t>Arxiv Prepr. arXiv1203.0833</w:t>
      </w:r>
      <w:r w:rsidRPr="007879CA">
        <w:rPr>
          <w:rFonts w:cs="Times New Roman"/>
          <w:noProof/>
        </w:rPr>
        <w:t>, pp. 1–38, 2012.</w:t>
      </w:r>
    </w:p>
    <w:p w14:paraId="56DE77AC"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5]</w:t>
      </w:r>
      <w:r w:rsidRPr="007879CA">
        <w:rPr>
          <w:rFonts w:cs="Times New Roman"/>
          <w:noProof/>
        </w:rPr>
        <w:tab/>
        <w:t xml:space="preserve">R. Niedermeier and P. Rossmanith, “A general method to speed up fixed-parameter-tractable algorithms,” </w:t>
      </w:r>
      <w:r w:rsidRPr="007879CA">
        <w:rPr>
          <w:rFonts w:cs="Times New Roman"/>
          <w:i/>
          <w:iCs/>
          <w:noProof/>
        </w:rPr>
        <w:t>Inf. Process. Lett.</w:t>
      </w:r>
      <w:r w:rsidRPr="007879CA">
        <w:rPr>
          <w:rFonts w:cs="Times New Roman"/>
          <w:noProof/>
        </w:rPr>
        <w:t>, vol. 73, no. 3–4, pp. 125–129, Feb. 2000.</w:t>
      </w:r>
    </w:p>
    <w:p w14:paraId="2FA1D9C0"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6]</w:t>
      </w:r>
      <w:r w:rsidRPr="007879CA">
        <w:rPr>
          <w:rFonts w:cs="Times New Roman"/>
          <w:noProof/>
        </w:rPr>
        <w:tab/>
        <w:t xml:space="preserve">F. N. Abu-Khzam, M. A. Langston, P. Shanbhag, and C. T. Symons, “Scalable parallel algorithms for FPT problems,” </w:t>
      </w:r>
      <w:r w:rsidRPr="007879CA">
        <w:rPr>
          <w:rFonts w:cs="Times New Roman"/>
          <w:i/>
          <w:iCs/>
          <w:noProof/>
        </w:rPr>
        <w:t>Algorithmica (New York)</w:t>
      </w:r>
      <w:r w:rsidRPr="007879CA">
        <w:rPr>
          <w:rFonts w:cs="Times New Roman"/>
          <w:noProof/>
        </w:rPr>
        <w:t>, vol. 45, no. 3, pp. 269–284, Jul. 2006.</w:t>
      </w:r>
    </w:p>
    <w:p w14:paraId="6F2B738A"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7]</w:t>
      </w:r>
      <w:r w:rsidRPr="007879CA">
        <w:rPr>
          <w:rFonts w:cs="Times New Roman"/>
          <w:noProof/>
        </w:rPr>
        <w:tab/>
        <w:t>G. Gutin, E. J. Kim, M. Lampis, and V. Mitsou, “Vertex Cover Problem Parameterized Above and Below Tight Bounds.”</w:t>
      </w:r>
    </w:p>
    <w:p w14:paraId="70FC5856"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8]</w:t>
      </w:r>
      <w:r w:rsidRPr="007879CA">
        <w:rPr>
          <w:rFonts w:cs="Times New Roman"/>
          <w:noProof/>
        </w:rPr>
        <w:tab/>
        <w:t xml:space="preserve">M. Lutz, </w:t>
      </w:r>
      <w:r w:rsidRPr="007879CA">
        <w:rPr>
          <w:rFonts w:cs="Times New Roman"/>
          <w:i/>
          <w:iCs/>
          <w:noProof/>
        </w:rPr>
        <w:t>Learning Python.</w:t>
      </w:r>
      <w:r w:rsidRPr="007879CA">
        <w:rPr>
          <w:rFonts w:cs="Times New Roman"/>
          <w:noProof/>
        </w:rPr>
        <w:t xml:space="preserve"> O’Reilly Media, 2013.</w:t>
      </w:r>
    </w:p>
    <w:p w14:paraId="1BD5C7F7"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9]</w:t>
      </w:r>
      <w:r w:rsidRPr="007879CA">
        <w:rPr>
          <w:rFonts w:cs="Times New Roman"/>
          <w:noProof/>
        </w:rPr>
        <w:tab/>
        <w:t xml:space="preserve">W. J. Cook, W. H. Cunningham, W. R. Pulleyblank, and A. Schrijver, </w:t>
      </w:r>
      <w:r w:rsidRPr="007879CA">
        <w:rPr>
          <w:rFonts w:cs="Times New Roman"/>
          <w:i/>
          <w:iCs/>
          <w:noProof/>
        </w:rPr>
        <w:t>Combinatorial Optimization</w:t>
      </w:r>
      <w:r w:rsidRPr="007879CA">
        <w:rPr>
          <w:rFonts w:cs="Times New Roman"/>
          <w:noProof/>
        </w:rPr>
        <w:t>. Wiley, 1997.</w:t>
      </w:r>
    </w:p>
    <w:p w14:paraId="736517C8"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20]</w:t>
      </w:r>
      <w:r w:rsidRPr="007879CA">
        <w:rPr>
          <w:rFonts w:cs="Times New Roman"/>
          <w:noProof/>
        </w:rPr>
        <w:tab/>
        <w:t xml:space="preserve">C. H. Papadimitriou and K. Steiglitz, </w:t>
      </w:r>
      <w:r w:rsidRPr="007879CA">
        <w:rPr>
          <w:rFonts w:cs="Times New Roman"/>
          <w:i/>
          <w:iCs/>
          <w:noProof/>
        </w:rPr>
        <w:t>Combinatorial optimization</w:t>
      </w:r>
      <w:r w:rsidRPr="007879CA">
        <w:rPr>
          <w:rFonts w:ascii="Times New Roman" w:hAnsi="Times New Roman" w:cs="Times New Roman"/>
          <w:i/>
          <w:iCs/>
          <w:noProof/>
        </w:rPr>
        <w:t> </w:t>
      </w:r>
      <w:r w:rsidRPr="007879CA">
        <w:rPr>
          <w:rFonts w:cs="Times New Roman"/>
          <w:i/>
          <w:iCs/>
          <w:noProof/>
        </w:rPr>
        <w:t>: algorithms and complexity</w:t>
      </w:r>
      <w:r w:rsidRPr="007879CA">
        <w:rPr>
          <w:rFonts w:cs="Times New Roman"/>
          <w:noProof/>
        </w:rPr>
        <w:t>. Prentice Hall, 1982.</w:t>
      </w:r>
    </w:p>
    <w:p w14:paraId="084E57AF"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21]</w:t>
      </w:r>
      <w:r w:rsidRPr="007879CA">
        <w:rPr>
          <w:rFonts w:cs="Times New Roman"/>
          <w:noProof/>
        </w:rPr>
        <w:tab/>
        <w:t>T. Akiba and Y. Iwata, “Branch-and-Reduce Exponential/FPT Algorithms in Practice: A Case Study of Vertex Cover,” 2014.</w:t>
      </w:r>
    </w:p>
    <w:p w14:paraId="40868A26"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22]</w:t>
      </w:r>
      <w:r w:rsidRPr="007879CA">
        <w:rPr>
          <w:rFonts w:cs="Times New Roman"/>
          <w:noProof/>
        </w:rPr>
        <w:tab/>
        <w:t>M. Nyx Brain, J. H. Davenport, and A. Griggio, “Benchmarking Solvers, SAT-style.”</w:t>
      </w:r>
    </w:p>
    <w:p w14:paraId="046EA8C7"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23]</w:t>
      </w:r>
      <w:r w:rsidRPr="007879CA">
        <w:rPr>
          <w:rFonts w:cs="Times New Roman"/>
          <w:noProof/>
        </w:rPr>
        <w:tab/>
        <w:t xml:space="preserve">R. Ganian, N. Lodha, S. Ordyniak, and S. Szeider, “SAT-Encodings for Treecut Width and Treedepth,” in </w:t>
      </w:r>
      <w:r w:rsidRPr="007879CA">
        <w:rPr>
          <w:rFonts w:cs="Times New Roman"/>
          <w:i/>
          <w:iCs/>
          <w:noProof/>
        </w:rPr>
        <w:t>2019 Proceedings of the Twenty-First Workshop on Algorithm Engineering and Experiments (ALENEX)</w:t>
      </w:r>
      <w:r w:rsidRPr="007879CA">
        <w:rPr>
          <w:rFonts w:cs="Times New Roman"/>
          <w:noProof/>
        </w:rPr>
        <w:t>, Philadelphia, PA: Society for Industrial and Applied Mathematics, 2019, pp. 117–129.</w:t>
      </w:r>
    </w:p>
    <w:p w14:paraId="244D8D05" w14:textId="77777777" w:rsidR="007879CA" w:rsidRPr="007879CA" w:rsidRDefault="007879CA" w:rsidP="007879CA">
      <w:pPr>
        <w:widowControl w:val="0"/>
        <w:autoSpaceDE w:val="0"/>
        <w:autoSpaceDN w:val="0"/>
        <w:adjustRightInd w:val="0"/>
        <w:ind w:left="640" w:hanging="640"/>
        <w:rPr>
          <w:noProof/>
        </w:rPr>
      </w:pPr>
      <w:r w:rsidRPr="007879CA">
        <w:rPr>
          <w:rFonts w:cs="Times New Roman"/>
          <w:noProof/>
        </w:rPr>
        <w:t>[24]</w:t>
      </w:r>
      <w:r w:rsidRPr="007879CA">
        <w:rPr>
          <w:rFonts w:cs="Times New Roman"/>
          <w:noProof/>
        </w:rPr>
        <w:tab/>
        <w:t>N. Lodha, S. Ordyniak, and S. Szeider, “A SAT Approach to Branchwidth *,” 2017.</w:t>
      </w:r>
    </w:p>
    <w:p w14:paraId="2C446B8F" w14:textId="77777777" w:rsidR="00A6621A" w:rsidRDefault="00A6621A" w:rsidP="00AA2872">
      <w:r>
        <w:fldChar w:fldCharType="end"/>
      </w:r>
    </w:p>
    <w:p w14:paraId="57DF116F" w14:textId="3878B588" w:rsidR="00173634" w:rsidRDefault="00173634" w:rsidP="00AA2872"/>
    <w:p w14:paraId="3D803A7E" w14:textId="6AA4059C" w:rsidR="0026661F" w:rsidRDefault="0026661F" w:rsidP="0026661F">
      <w:pPr>
        <w:pStyle w:val="Heading1"/>
      </w:pPr>
      <w:bookmarkStart w:id="32" w:name="_Toc7548032"/>
      <w:r>
        <w:t>Appendices</w:t>
      </w:r>
      <w:bookmarkEnd w:id="32"/>
    </w:p>
    <w:p w14:paraId="7B50BD93" w14:textId="2559C558" w:rsidR="0026661F" w:rsidRDefault="0026661F" w:rsidP="0026661F">
      <w:r>
        <w:t>Full table for PACE instances for two versions of the algorithm:</w:t>
      </w:r>
    </w:p>
    <w:p w14:paraId="7FF47723" w14:textId="77777777" w:rsidR="0006695B" w:rsidRPr="008361E2" w:rsidRDefault="0006695B" w:rsidP="0026661F"/>
    <w:tbl>
      <w:tblPr>
        <w:tblStyle w:val="TableGrid"/>
        <w:tblW w:w="6799" w:type="dxa"/>
        <w:tblLayout w:type="fixed"/>
        <w:tblLook w:val="04A0" w:firstRow="1" w:lastRow="0" w:firstColumn="1" w:lastColumn="0" w:noHBand="0" w:noVBand="1"/>
      </w:tblPr>
      <w:tblGrid>
        <w:gridCol w:w="2689"/>
        <w:gridCol w:w="1134"/>
        <w:gridCol w:w="1842"/>
        <w:gridCol w:w="1134"/>
      </w:tblGrid>
      <w:tr w:rsidR="0026661F" w:rsidRPr="006449A1" w14:paraId="1A59618B" w14:textId="77777777" w:rsidTr="0006695B">
        <w:trPr>
          <w:trHeight w:val="525"/>
        </w:trPr>
        <w:tc>
          <w:tcPr>
            <w:tcW w:w="6799" w:type="dxa"/>
            <w:gridSpan w:val="4"/>
            <w:tcBorders>
              <w:top w:val="nil"/>
              <w:left w:val="nil"/>
              <w:bottom w:val="single" w:sz="12" w:space="0" w:color="auto"/>
              <w:right w:val="nil"/>
            </w:tcBorders>
            <w:hideMark/>
          </w:tcPr>
          <w:p w14:paraId="6385AD62" w14:textId="77777777" w:rsidR="0026661F" w:rsidRPr="006449A1" w:rsidRDefault="0026661F" w:rsidP="004A3171">
            <w:r w:rsidRPr="006449A1">
              <w:t xml:space="preserve">Pace </w:t>
            </w:r>
            <w:r w:rsidRPr="0006695B">
              <w:t>instances</w:t>
            </w:r>
            <w:r w:rsidRPr="006449A1">
              <w:t>, timeout = 120 seconds, copy.deepcopy() used</w:t>
            </w:r>
            <w:r>
              <w:t>, naïve preprocessing rules</w:t>
            </w:r>
          </w:p>
        </w:tc>
      </w:tr>
      <w:tr w:rsidR="0026661F" w:rsidRPr="006449A1" w14:paraId="09B33A95" w14:textId="77777777" w:rsidTr="0006695B">
        <w:trPr>
          <w:trHeight w:val="780"/>
        </w:trPr>
        <w:tc>
          <w:tcPr>
            <w:tcW w:w="2689" w:type="dxa"/>
            <w:tcBorders>
              <w:top w:val="single" w:sz="12" w:space="0" w:color="auto"/>
              <w:left w:val="nil"/>
              <w:bottom w:val="single" w:sz="6" w:space="0" w:color="auto"/>
              <w:right w:val="nil"/>
            </w:tcBorders>
            <w:noWrap/>
            <w:hideMark/>
          </w:tcPr>
          <w:p w14:paraId="71FFDC46" w14:textId="77777777" w:rsidR="0026661F" w:rsidRPr="006449A1" w:rsidRDefault="0026661F" w:rsidP="0006695B">
            <w:r w:rsidRPr="006449A1">
              <w:t>instance</w:t>
            </w:r>
          </w:p>
        </w:tc>
        <w:tc>
          <w:tcPr>
            <w:tcW w:w="1134" w:type="dxa"/>
            <w:tcBorders>
              <w:top w:val="single" w:sz="12" w:space="0" w:color="auto"/>
              <w:left w:val="nil"/>
              <w:bottom w:val="single" w:sz="6" w:space="0" w:color="auto"/>
              <w:right w:val="nil"/>
            </w:tcBorders>
            <w:hideMark/>
          </w:tcPr>
          <w:p w14:paraId="7FB24DE8" w14:textId="77777777" w:rsidR="0026661F" w:rsidRPr="006449A1" w:rsidRDefault="0026661F" w:rsidP="0006695B">
            <w:r w:rsidRPr="006449A1">
              <w:t>|V|</w:t>
            </w:r>
          </w:p>
        </w:tc>
        <w:tc>
          <w:tcPr>
            <w:tcW w:w="1842" w:type="dxa"/>
            <w:tcBorders>
              <w:top w:val="single" w:sz="12" w:space="0" w:color="auto"/>
              <w:left w:val="nil"/>
              <w:bottom w:val="single" w:sz="6" w:space="0" w:color="auto"/>
              <w:right w:val="nil"/>
            </w:tcBorders>
            <w:hideMark/>
          </w:tcPr>
          <w:p w14:paraId="7663AD72" w14:textId="77777777" w:rsidR="0026661F" w:rsidRPr="006449A1" w:rsidRDefault="0026661F" w:rsidP="0006695B">
            <w:r w:rsidRPr="006449A1">
              <w:t>time elapsed [timeout = 120s]</w:t>
            </w:r>
          </w:p>
        </w:tc>
        <w:tc>
          <w:tcPr>
            <w:tcW w:w="1134" w:type="dxa"/>
            <w:tcBorders>
              <w:top w:val="single" w:sz="12" w:space="0" w:color="auto"/>
              <w:left w:val="nil"/>
              <w:bottom w:val="single" w:sz="6" w:space="0" w:color="auto"/>
              <w:right w:val="nil"/>
            </w:tcBorders>
            <w:hideMark/>
          </w:tcPr>
          <w:p w14:paraId="6901EB78" w14:textId="77777777" w:rsidR="0026661F" w:rsidRPr="006449A1" w:rsidRDefault="0026661F" w:rsidP="0006695B">
            <w:r w:rsidRPr="006449A1">
              <w:t>nodes visited</w:t>
            </w:r>
          </w:p>
        </w:tc>
      </w:tr>
      <w:tr w:rsidR="0006695B" w:rsidRPr="006449A1" w14:paraId="75F87218" w14:textId="77777777" w:rsidTr="0006695B">
        <w:trPr>
          <w:trHeight w:val="270"/>
        </w:trPr>
        <w:tc>
          <w:tcPr>
            <w:tcW w:w="2689" w:type="dxa"/>
            <w:tcBorders>
              <w:top w:val="single" w:sz="6" w:space="0" w:color="auto"/>
              <w:left w:val="nil"/>
              <w:bottom w:val="nil"/>
              <w:right w:val="nil"/>
            </w:tcBorders>
            <w:noWrap/>
            <w:vAlign w:val="bottom"/>
            <w:hideMark/>
          </w:tcPr>
          <w:p w14:paraId="3BDB0D64" w14:textId="45E47383" w:rsidR="0006695B" w:rsidRPr="006449A1" w:rsidRDefault="0006695B" w:rsidP="0006695B">
            <w:r>
              <w:rPr>
                <w:rFonts w:ascii="Arial" w:hAnsi="Arial" w:cs="Arial"/>
                <w:sz w:val="20"/>
                <w:szCs w:val="20"/>
              </w:rPr>
              <w:t>vc-exact_001.gr</w:t>
            </w:r>
          </w:p>
        </w:tc>
        <w:tc>
          <w:tcPr>
            <w:tcW w:w="1134" w:type="dxa"/>
            <w:tcBorders>
              <w:top w:val="single" w:sz="6" w:space="0" w:color="auto"/>
              <w:left w:val="nil"/>
              <w:bottom w:val="nil"/>
              <w:right w:val="nil"/>
            </w:tcBorders>
            <w:hideMark/>
          </w:tcPr>
          <w:p w14:paraId="5D9D960F" w14:textId="77777777" w:rsidR="0006695B" w:rsidRPr="006449A1" w:rsidRDefault="0006695B" w:rsidP="0006695B">
            <w:r w:rsidRPr="006449A1">
              <w:t>6160</w:t>
            </w:r>
          </w:p>
        </w:tc>
        <w:tc>
          <w:tcPr>
            <w:tcW w:w="1842" w:type="dxa"/>
            <w:tcBorders>
              <w:top w:val="single" w:sz="6" w:space="0" w:color="auto"/>
              <w:left w:val="nil"/>
              <w:bottom w:val="nil"/>
              <w:right w:val="nil"/>
            </w:tcBorders>
            <w:hideMark/>
          </w:tcPr>
          <w:p w14:paraId="0192AA66" w14:textId="77777777" w:rsidR="0006695B" w:rsidRPr="006449A1" w:rsidRDefault="0006695B" w:rsidP="0006695B">
            <w:r w:rsidRPr="006449A1">
              <w:t>TIMEOUT</w:t>
            </w:r>
          </w:p>
        </w:tc>
        <w:tc>
          <w:tcPr>
            <w:tcW w:w="1134" w:type="dxa"/>
            <w:tcBorders>
              <w:top w:val="single" w:sz="6" w:space="0" w:color="auto"/>
              <w:left w:val="nil"/>
              <w:bottom w:val="nil"/>
              <w:right w:val="nil"/>
            </w:tcBorders>
            <w:hideMark/>
          </w:tcPr>
          <w:p w14:paraId="729FC293" w14:textId="77777777" w:rsidR="0006695B" w:rsidRPr="006449A1" w:rsidRDefault="0006695B" w:rsidP="0006695B">
            <w:r w:rsidRPr="006449A1">
              <w:t> </w:t>
            </w:r>
          </w:p>
        </w:tc>
      </w:tr>
      <w:tr w:rsidR="0006695B" w:rsidRPr="006449A1" w14:paraId="7B518AE4" w14:textId="77777777" w:rsidTr="0006695B">
        <w:trPr>
          <w:trHeight w:val="270"/>
        </w:trPr>
        <w:tc>
          <w:tcPr>
            <w:tcW w:w="2689" w:type="dxa"/>
            <w:tcBorders>
              <w:top w:val="nil"/>
              <w:left w:val="nil"/>
              <w:bottom w:val="nil"/>
              <w:right w:val="nil"/>
            </w:tcBorders>
            <w:noWrap/>
            <w:vAlign w:val="bottom"/>
            <w:hideMark/>
          </w:tcPr>
          <w:p w14:paraId="573DEF4A" w14:textId="1CE1B99D" w:rsidR="0006695B" w:rsidRPr="006449A1" w:rsidRDefault="0006695B" w:rsidP="0006695B">
            <w:r>
              <w:rPr>
                <w:rFonts w:ascii="Arial" w:hAnsi="Arial" w:cs="Arial"/>
                <w:sz w:val="20"/>
                <w:szCs w:val="20"/>
              </w:rPr>
              <w:t>vc-exact_003.gr</w:t>
            </w:r>
          </w:p>
        </w:tc>
        <w:tc>
          <w:tcPr>
            <w:tcW w:w="1134" w:type="dxa"/>
            <w:tcBorders>
              <w:top w:val="nil"/>
              <w:left w:val="nil"/>
              <w:bottom w:val="nil"/>
              <w:right w:val="nil"/>
            </w:tcBorders>
            <w:hideMark/>
          </w:tcPr>
          <w:p w14:paraId="7E11CB5C" w14:textId="77777777" w:rsidR="0006695B" w:rsidRPr="006449A1" w:rsidRDefault="0006695B" w:rsidP="0006695B">
            <w:r w:rsidRPr="006449A1">
              <w:t>60541</w:t>
            </w:r>
          </w:p>
        </w:tc>
        <w:tc>
          <w:tcPr>
            <w:tcW w:w="1842" w:type="dxa"/>
            <w:tcBorders>
              <w:top w:val="nil"/>
              <w:left w:val="nil"/>
              <w:bottom w:val="nil"/>
              <w:right w:val="nil"/>
            </w:tcBorders>
            <w:hideMark/>
          </w:tcPr>
          <w:p w14:paraId="0BB394B1" w14:textId="77777777" w:rsidR="0006695B" w:rsidRPr="006449A1" w:rsidRDefault="0006695B" w:rsidP="0006695B">
            <w:r w:rsidRPr="006449A1">
              <w:t>TIMEOUT</w:t>
            </w:r>
          </w:p>
        </w:tc>
        <w:tc>
          <w:tcPr>
            <w:tcW w:w="1134" w:type="dxa"/>
            <w:tcBorders>
              <w:top w:val="nil"/>
              <w:left w:val="nil"/>
              <w:bottom w:val="nil"/>
              <w:right w:val="nil"/>
            </w:tcBorders>
            <w:hideMark/>
          </w:tcPr>
          <w:p w14:paraId="035BFEFB" w14:textId="77777777" w:rsidR="0006695B" w:rsidRPr="006449A1" w:rsidRDefault="0006695B" w:rsidP="0006695B">
            <w:r w:rsidRPr="006449A1">
              <w:t> </w:t>
            </w:r>
          </w:p>
        </w:tc>
      </w:tr>
      <w:tr w:rsidR="0006695B" w:rsidRPr="006449A1" w14:paraId="62712B85" w14:textId="77777777" w:rsidTr="0006695B">
        <w:trPr>
          <w:trHeight w:val="270"/>
        </w:trPr>
        <w:tc>
          <w:tcPr>
            <w:tcW w:w="2689" w:type="dxa"/>
            <w:tcBorders>
              <w:top w:val="nil"/>
              <w:left w:val="nil"/>
              <w:bottom w:val="nil"/>
              <w:right w:val="nil"/>
            </w:tcBorders>
            <w:noWrap/>
            <w:vAlign w:val="bottom"/>
            <w:hideMark/>
          </w:tcPr>
          <w:p w14:paraId="024A5760" w14:textId="313EEB91" w:rsidR="0006695B" w:rsidRPr="006449A1" w:rsidRDefault="0006695B" w:rsidP="0006695B">
            <w:r>
              <w:rPr>
                <w:rFonts w:ascii="Arial" w:hAnsi="Arial" w:cs="Arial"/>
                <w:sz w:val="20"/>
                <w:szCs w:val="20"/>
              </w:rPr>
              <w:t>vc-exact_007.gr</w:t>
            </w:r>
          </w:p>
        </w:tc>
        <w:tc>
          <w:tcPr>
            <w:tcW w:w="1134" w:type="dxa"/>
            <w:tcBorders>
              <w:top w:val="nil"/>
              <w:left w:val="nil"/>
              <w:bottom w:val="nil"/>
              <w:right w:val="nil"/>
            </w:tcBorders>
            <w:hideMark/>
          </w:tcPr>
          <w:p w14:paraId="7906ABCE" w14:textId="77777777" w:rsidR="0006695B" w:rsidRPr="006449A1" w:rsidRDefault="0006695B" w:rsidP="0006695B">
            <w:r w:rsidRPr="006449A1">
              <w:t>8794</w:t>
            </w:r>
          </w:p>
        </w:tc>
        <w:tc>
          <w:tcPr>
            <w:tcW w:w="1842" w:type="dxa"/>
            <w:tcBorders>
              <w:top w:val="nil"/>
              <w:left w:val="nil"/>
              <w:bottom w:val="nil"/>
              <w:right w:val="nil"/>
            </w:tcBorders>
            <w:hideMark/>
          </w:tcPr>
          <w:p w14:paraId="0FF9E4F1" w14:textId="77777777" w:rsidR="0006695B" w:rsidRPr="006449A1" w:rsidRDefault="0006695B" w:rsidP="0006695B">
            <w:r w:rsidRPr="006449A1">
              <w:t>TIMEOUT</w:t>
            </w:r>
          </w:p>
        </w:tc>
        <w:tc>
          <w:tcPr>
            <w:tcW w:w="1134" w:type="dxa"/>
            <w:tcBorders>
              <w:top w:val="nil"/>
              <w:left w:val="nil"/>
              <w:bottom w:val="nil"/>
              <w:right w:val="nil"/>
            </w:tcBorders>
            <w:hideMark/>
          </w:tcPr>
          <w:p w14:paraId="00D0B9B6" w14:textId="77777777" w:rsidR="0006695B" w:rsidRPr="006449A1" w:rsidRDefault="0006695B" w:rsidP="0006695B">
            <w:r w:rsidRPr="006449A1">
              <w:t> </w:t>
            </w:r>
          </w:p>
        </w:tc>
      </w:tr>
      <w:tr w:rsidR="0006695B" w:rsidRPr="006449A1" w14:paraId="41E6EF95" w14:textId="77777777" w:rsidTr="0006695B">
        <w:trPr>
          <w:trHeight w:val="270"/>
        </w:trPr>
        <w:tc>
          <w:tcPr>
            <w:tcW w:w="2689" w:type="dxa"/>
            <w:tcBorders>
              <w:top w:val="nil"/>
              <w:left w:val="nil"/>
              <w:bottom w:val="nil"/>
              <w:right w:val="nil"/>
            </w:tcBorders>
            <w:noWrap/>
            <w:vAlign w:val="bottom"/>
            <w:hideMark/>
          </w:tcPr>
          <w:p w14:paraId="2A9F7432" w14:textId="080FE8D9" w:rsidR="0006695B" w:rsidRPr="006449A1" w:rsidRDefault="0006695B" w:rsidP="0006695B">
            <w:r>
              <w:rPr>
                <w:rFonts w:ascii="Arial" w:hAnsi="Arial" w:cs="Arial"/>
                <w:sz w:val="20"/>
                <w:szCs w:val="20"/>
              </w:rPr>
              <w:t>vc-exact_009.gr</w:t>
            </w:r>
          </w:p>
        </w:tc>
        <w:tc>
          <w:tcPr>
            <w:tcW w:w="1134" w:type="dxa"/>
            <w:tcBorders>
              <w:top w:val="nil"/>
              <w:left w:val="nil"/>
              <w:bottom w:val="nil"/>
              <w:right w:val="nil"/>
            </w:tcBorders>
            <w:hideMark/>
          </w:tcPr>
          <w:p w14:paraId="4239702A" w14:textId="77777777" w:rsidR="0006695B" w:rsidRPr="006449A1" w:rsidRDefault="0006695B" w:rsidP="0006695B">
            <w:r w:rsidRPr="006449A1">
              <w:t>38452</w:t>
            </w:r>
          </w:p>
        </w:tc>
        <w:tc>
          <w:tcPr>
            <w:tcW w:w="1842" w:type="dxa"/>
            <w:tcBorders>
              <w:top w:val="nil"/>
              <w:left w:val="nil"/>
              <w:bottom w:val="nil"/>
              <w:right w:val="nil"/>
            </w:tcBorders>
            <w:hideMark/>
          </w:tcPr>
          <w:p w14:paraId="3090D878" w14:textId="77777777" w:rsidR="0006695B" w:rsidRPr="006449A1" w:rsidRDefault="0006695B" w:rsidP="0006695B">
            <w:r w:rsidRPr="006449A1">
              <w:t>TIMEOUT</w:t>
            </w:r>
          </w:p>
        </w:tc>
        <w:tc>
          <w:tcPr>
            <w:tcW w:w="1134" w:type="dxa"/>
            <w:tcBorders>
              <w:top w:val="nil"/>
              <w:left w:val="nil"/>
              <w:bottom w:val="nil"/>
              <w:right w:val="nil"/>
            </w:tcBorders>
            <w:hideMark/>
          </w:tcPr>
          <w:p w14:paraId="3FCD4BEF" w14:textId="77777777" w:rsidR="0006695B" w:rsidRPr="006449A1" w:rsidRDefault="0006695B" w:rsidP="0006695B">
            <w:r w:rsidRPr="006449A1">
              <w:t> </w:t>
            </w:r>
          </w:p>
        </w:tc>
      </w:tr>
      <w:tr w:rsidR="0006695B" w:rsidRPr="006449A1" w14:paraId="46D5C4FF" w14:textId="77777777" w:rsidTr="0006695B">
        <w:trPr>
          <w:trHeight w:val="270"/>
        </w:trPr>
        <w:tc>
          <w:tcPr>
            <w:tcW w:w="2689" w:type="dxa"/>
            <w:tcBorders>
              <w:top w:val="nil"/>
              <w:left w:val="nil"/>
              <w:bottom w:val="nil"/>
              <w:right w:val="nil"/>
            </w:tcBorders>
            <w:noWrap/>
            <w:vAlign w:val="bottom"/>
            <w:hideMark/>
          </w:tcPr>
          <w:p w14:paraId="53820636" w14:textId="5DE2AE1E" w:rsidR="0006695B" w:rsidRPr="006449A1" w:rsidRDefault="0006695B" w:rsidP="0006695B">
            <w:r>
              <w:rPr>
                <w:rFonts w:ascii="Arial" w:hAnsi="Arial" w:cs="Arial"/>
                <w:sz w:val="20"/>
                <w:szCs w:val="20"/>
              </w:rPr>
              <w:t>vc-exact_011.gr</w:t>
            </w:r>
          </w:p>
        </w:tc>
        <w:tc>
          <w:tcPr>
            <w:tcW w:w="1134" w:type="dxa"/>
            <w:tcBorders>
              <w:top w:val="nil"/>
              <w:left w:val="nil"/>
              <w:bottom w:val="nil"/>
              <w:right w:val="nil"/>
            </w:tcBorders>
            <w:hideMark/>
          </w:tcPr>
          <w:p w14:paraId="3E3532B7" w14:textId="77777777" w:rsidR="0006695B" w:rsidRPr="006449A1" w:rsidRDefault="0006695B" w:rsidP="0006695B">
            <w:r w:rsidRPr="006449A1">
              <w:t>9877</w:t>
            </w:r>
          </w:p>
        </w:tc>
        <w:tc>
          <w:tcPr>
            <w:tcW w:w="1842" w:type="dxa"/>
            <w:tcBorders>
              <w:top w:val="nil"/>
              <w:left w:val="nil"/>
              <w:bottom w:val="nil"/>
              <w:right w:val="nil"/>
            </w:tcBorders>
            <w:hideMark/>
          </w:tcPr>
          <w:p w14:paraId="19E75BF1" w14:textId="77777777" w:rsidR="0006695B" w:rsidRPr="006449A1" w:rsidRDefault="0006695B" w:rsidP="0006695B">
            <w:r w:rsidRPr="006449A1">
              <w:t>TIMEOUT</w:t>
            </w:r>
          </w:p>
        </w:tc>
        <w:tc>
          <w:tcPr>
            <w:tcW w:w="1134" w:type="dxa"/>
            <w:tcBorders>
              <w:top w:val="nil"/>
              <w:left w:val="nil"/>
              <w:bottom w:val="nil"/>
              <w:right w:val="nil"/>
            </w:tcBorders>
            <w:hideMark/>
          </w:tcPr>
          <w:p w14:paraId="5BBEEEA3" w14:textId="77777777" w:rsidR="0006695B" w:rsidRPr="006449A1" w:rsidRDefault="0006695B" w:rsidP="0006695B">
            <w:r w:rsidRPr="006449A1">
              <w:t> </w:t>
            </w:r>
          </w:p>
        </w:tc>
      </w:tr>
      <w:tr w:rsidR="0006695B" w:rsidRPr="006449A1" w14:paraId="6FEDF70C" w14:textId="77777777" w:rsidTr="0006695B">
        <w:trPr>
          <w:trHeight w:val="270"/>
        </w:trPr>
        <w:tc>
          <w:tcPr>
            <w:tcW w:w="2689" w:type="dxa"/>
            <w:tcBorders>
              <w:top w:val="nil"/>
              <w:left w:val="nil"/>
              <w:bottom w:val="nil"/>
              <w:right w:val="nil"/>
            </w:tcBorders>
            <w:noWrap/>
            <w:vAlign w:val="bottom"/>
            <w:hideMark/>
          </w:tcPr>
          <w:p w14:paraId="11F3460D" w14:textId="68020E4D" w:rsidR="0006695B" w:rsidRPr="006449A1" w:rsidRDefault="0006695B" w:rsidP="0006695B">
            <w:r>
              <w:rPr>
                <w:rFonts w:ascii="Arial" w:hAnsi="Arial" w:cs="Arial"/>
                <w:sz w:val="20"/>
                <w:szCs w:val="20"/>
              </w:rPr>
              <w:t>vc-exact_013.gr</w:t>
            </w:r>
          </w:p>
        </w:tc>
        <w:tc>
          <w:tcPr>
            <w:tcW w:w="1134" w:type="dxa"/>
            <w:tcBorders>
              <w:top w:val="nil"/>
              <w:left w:val="nil"/>
              <w:bottom w:val="nil"/>
              <w:right w:val="nil"/>
            </w:tcBorders>
            <w:hideMark/>
          </w:tcPr>
          <w:p w14:paraId="3CD32B47" w14:textId="77777777" w:rsidR="0006695B" w:rsidRPr="006449A1" w:rsidRDefault="0006695B" w:rsidP="0006695B">
            <w:r w:rsidRPr="006449A1">
              <w:t>45307</w:t>
            </w:r>
          </w:p>
        </w:tc>
        <w:tc>
          <w:tcPr>
            <w:tcW w:w="1842" w:type="dxa"/>
            <w:tcBorders>
              <w:top w:val="nil"/>
              <w:left w:val="nil"/>
              <w:bottom w:val="nil"/>
              <w:right w:val="nil"/>
            </w:tcBorders>
            <w:hideMark/>
          </w:tcPr>
          <w:p w14:paraId="0C30125F" w14:textId="77777777" w:rsidR="0006695B" w:rsidRPr="006449A1" w:rsidRDefault="0006695B" w:rsidP="0006695B">
            <w:r w:rsidRPr="006449A1">
              <w:t>TIMEOUT</w:t>
            </w:r>
          </w:p>
        </w:tc>
        <w:tc>
          <w:tcPr>
            <w:tcW w:w="1134" w:type="dxa"/>
            <w:tcBorders>
              <w:top w:val="nil"/>
              <w:left w:val="nil"/>
              <w:bottom w:val="nil"/>
              <w:right w:val="nil"/>
            </w:tcBorders>
            <w:hideMark/>
          </w:tcPr>
          <w:p w14:paraId="2B3D763E" w14:textId="77777777" w:rsidR="0006695B" w:rsidRPr="006449A1" w:rsidRDefault="0006695B" w:rsidP="0006695B">
            <w:r w:rsidRPr="006449A1">
              <w:t> </w:t>
            </w:r>
          </w:p>
        </w:tc>
      </w:tr>
      <w:tr w:rsidR="0006695B" w:rsidRPr="006449A1" w14:paraId="4DA70A2C" w14:textId="77777777" w:rsidTr="0006695B">
        <w:trPr>
          <w:trHeight w:val="270"/>
        </w:trPr>
        <w:tc>
          <w:tcPr>
            <w:tcW w:w="2689" w:type="dxa"/>
            <w:tcBorders>
              <w:top w:val="nil"/>
              <w:left w:val="nil"/>
              <w:bottom w:val="nil"/>
              <w:right w:val="nil"/>
            </w:tcBorders>
            <w:noWrap/>
            <w:vAlign w:val="bottom"/>
            <w:hideMark/>
          </w:tcPr>
          <w:p w14:paraId="172B6EFD" w14:textId="3769D026" w:rsidR="0006695B" w:rsidRPr="006449A1" w:rsidRDefault="0006695B" w:rsidP="0006695B">
            <w:r>
              <w:rPr>
                <w:rFonts w:ascii="Arial" w:hAnsi="Arial" w:cs="Arial"/>
                <w:sz w:val="20"/>
                <w:szCs w:val="20"/>
              </w:rPr>
              <w:t>vc-exact_015.gr</w:t>
            </w:r>
          </w:p>
        </w:tc>
        <w:tc>
          <w:tcPr>
            <w:tcW w:w="1134" w:type="dxa"/>
            <w:tcBorders>
              <w:top w:val="nil"/>
              <w:left w:val="nil"/>
              <w:bottom w:val="nil"/>
              <w:right w:val="nil"/>
            </w:tcBorders>
            <w:hideMark/>
          </w:tcPr>
          <w:p w14:paraId="784D9B7A" w14:textId="77777777" w:rsidR="0006695B" w:rsidRPr="006449A1" w:rsidRDefault="0006695B" w:rsidP="0006695B">
            <w:r w:rsidRPr="006449A1">
              <w:t>53610</w:t>
            </w:r>
          </w:p>
        </w:tc>
        <w:tc>
          <w:tcPr>
            <w:tcW w:w="1842" w:type="dxa"/>
            <w:tcBorders>
              <w:top w:val="nil"/>
              <w:left w:val="nil"/>
              <w:bottom w:val="nil"/>
              <w:right w:val="nil"/>
            </w:tcBorders>
            <w:hideMark/>
          </w:tcPr>
          <w:p w14:paraId="545280AB" w14:textId="77777777" w:rsidR="0006695B" w:rsidRPr="006449A1" w:rsidRDefault="0006695B" w:rsidP="0006695B">
            <w:r w:rsidRPr="006449A1">
              <w:t>TIMEOUT</w:t>
            </w:r>
          </w:p>
        </w:tc>
        <w:tc>
          <w:tcPr>
            <w:tcW w:w="1134" w:type="dxa"/>
            <w:tcBorders>
              <w:top w:val="nil"/>
              <w:left w:val="nil"/>
              <w:bottom w:val="nil"/>
              <w:right w:val="nil"/>
            </w:tcBorders>
            <w:hideMark/>
          </w:tcPr>
          <w:p w14:paraId="7C1F08F1" w14:textId="77777777" w:rsidR="0006695B" w:rsidRPr="006449A1" w:rsidRDefault="0006695B" w:rsidP="0006695B">
            <w:r w:rsidRPr="006449A1">
              <w:t> </w:t>
            </w:r>
          </w:p>
        </w:tc>
      </w:tr>
      <w:tr w:rsidR="0006695B" w:rsidRPr="006449A1" w14:paraId="10371EE7" w14:textId="77777777" w:rsidTr="0006695B">
        <w:trPr>
          <w:trHeight w:val="270"/>
        </w:trPr>
        <w:tc>
          <w:tcPr>
            <w:tcW w:w="2689" w:type="dxa"/>
            <w:tcBorders>
              <w:top w:val="nil"/>
              <w:left w:val="nil"/>
              <w:bottom w:val="nil"/>
              <w:right w:val="nil"/>
            </w:tcBorders>
            <w:noWrap/>
            <w:vAlign w:val="bottom"/>
            <w:hideMark/>
          </w:tcPr>
          <w:p w14:paraId="1C3E274F" w14:textId="02B53448" w:rsidR="0006695B" w:rsidRPr="006449A1" w:rsidRDefault="0006695B" w:rsidP="0006695B">
            <w:r>
              <w:rPr>
                <w:rFonts w:ascii="Arial" w:hAnsi="Arial" w:cs="Arial"/>
                <w:sz w:val="20"/>
                <w:szCs w:val="20"/>
              </w:rPr>
              <w:t>vc-exact_017.gr</w:t>
            </w:r>
          </w:p>
        </w:tc>
        <w:tc>
          <w:tcPr>
            <w:tcW w:w="1134" w:type="dxa"/>
            <w:tcBorders>
              <w:top w:val="nil"/>
              <w:left w:val="nil"/>
              <w:bottom w:val="nil"/>
              <w:right w:val="nil"/>
            </w:tcBorders>
            <w:hideMark/>
          </w:tcPr>
          <w:p w14:paraId="1776B5B4" w14:textId="77777777" w:rsidR="0006695B" w:rsidRPr="006449A1" w:rsidRDefault="0006695B" w:rsidP="0006695B">
            <w:r w:rsidRPr="006449A1">
              <w:t>23541</w:t>
            </w:r>
          </w:p>
        </w:tc>
        <w:tc>
          <w:tcPr>
            <w:tcW w:w="1842" w:type="dxa"/>
            <w:tcBorders>
              <w:top w:val="nil"/>
              <w:left w:val="nil"/>
              <w:bottom w:val="nil"/>
              <w:right w:val="nil"/>
            </w:tcBorders>
            <w:hideMark/>
          </w:tcPr>
          <w:p w14:paraId="4025701D" w14:textId="77777777" w:rsidR="0006695B" w:rsidRPr="006449A1" w:rsidRDefault="0006695B" w:rsidP="0006695B">
            <w:r w:rsidRPr="006449A1">
              <w:t>TIMEOUT</w:t>
            </w:r>
          </w:p>
        </w:tc>
        <w:tc>
          <w:tcPr>
            <w:tcW w:w="1134" w:type="dxa"/>
            <w:tcBorders>
              <w:top w:val="nil"/>
              <w:left w:val="nil"/>
              <w:bottom w:val="nil"/>
              <w:right w:val="nil"/>
            </w:tcBorders>
            <w:hideMark/>
          </w:tcPr>
          <w:p w14:paraId="774AEB70" w14:textId="77777777" w:rsidR="0006695B" w:rsidRPr="006449A1" w:rsidRDefault="0006695B" w:rsidP="0006695B">
            <w:r w:rsidRPr="006449A1">
              <w:t> </w:t>
            </w:r>
          </w:p>
        </w:tc>
      </w:tr>
      <w:tr w:rsidR="0006695B" w:rsidRPr="006449A1" w14:paraId="7960CDAD" w14:textId="77777777" w:rsidTr="0006695B">
        <w:trPr>
          <w:trHeight w:val="270"/>
        </w:trPr>
        <w:tc>
          <w:tcPr>
            <w:tcW w:w="2689" w:type="dxa"/>
            <w:tcBorders>
              <w:top w:val="nil"/>
              <w:left w:val="nil"/>
              <w:bottom w:val="nil"/>
              <w:right w:val="nil"/>
            </w:tcBorders>
            <w:noWrap/>
            <w:vAlign w:val="bottom"/>
            <w:hideMark/>
          </w:tcPr>
          <w:p w14:paraId="2DA93718" w14:textId="2152E7A2" w:rsidR="0006695B" w:rsidRPr="006449A1" w:rsidRDefault="0006695B" w:rsidP="0006695B">
            <w:r>
              <w:rPr>
                <w:rFonts w:ascii="Arial" w:hAnsi="Arial" w:cs="Arial"/>
                <w:sz w:val="20"/>
                <w:szCs w:val="20"/>
              </w:rPr>
              <w:t>vc-exact_021.gr</w:t>
            </w:r>
          </w:p>
        </w:tc>
        <w:tc>
          <w:tcPr>
            <w:tcW w:w="1134" w:type="dxa"/>
            <w:tcBorders>
              <w:top w:val="nil"/>
              <w:left w:val="nil"/>
              <w:bottom w:val="nil"/>
              <w:right w:val="nil"/>
            </w:tcBorders>
            <w:hideMark/>
          </w:tcPr>
          <w:p w14:paraId="4FB36FE1" w14:textId="77777777" w:rsidR="0006695B" w:rsidRPr="006449A1" w:rsidRDefault="0006695B" w:rsidP="0006695B">
            <w:r w:rsidRPr="006449A1">
              <w:t>24765</w:t>
            </w:r>
          </w:p>
        </w:tc>
        <w:tc>
          <w:tcPr>
            <w:tcW w:w="1842" w:type="dxa"/>
            <w:tcBorders>
              <w:top w:val="nil"/>
              <w:left w:val="nil"/>
              <w:bottom w:val="nil"/>
              <w:right w:val="nil"/>
            </w:tcBorders>
            <w:hideMark/>
          </w:tcPr>
          <w:p w14:paraId="31D7F49D" w14:textId="77777777" w:rsidR="0006695B" w:rsidRPr="006449A1" w:rsidRDefault="0006695B" w:rsidP="0006695B">
            <w:r w:rsidRPr="006449A1">
              <w:t>TIMEOUT</w:t>
            </w:r>
          </w:p>
        </w:tc>
        <w:tc>
          <w:tcPr>
            <w:tcW w:w="1134" w:type="dxa"/>
            <w:tcBorders>
              <w:top w:val="nil"/>
              <w:left w:val="nil"/>
              <w:bottom w:val="nil"/>
              <w:right w:val="nil"/>
            </w:tcBorders>
            <w:hideMark/>
          </w:tcPr>
          <w:p w14:paraId="44CFF7C3" w14:textId="77777777" w:rsidR="0006695B" w:rsidRPr="006449A1" w:rsidRDefault="0006695B" w:rsidP="0006695B">
            <w:r w:rsidRPr="006449A1">
              <w:t> </w:t>
            </w:r>
          </w:p>
        </w:tc>
      </w:tr>
      <w:tr w:rsidR="0006695B" w:rsidRPr="006449A1" w14:paraId="53E8873D" w14:textId="77777777" w:rsidTr="0006695B">
        <w:trPr>
          <w:trHeight w:val="270"/>
        </w:trPr>
        <w:tc>
          <w:tcPr>
            <w:tcW w:w="2689" w:type="dxa"/>
            <w:tcBorders>
              <w:top w:val="nil"/>
              <w:left w:val="nil"/>
              <w:bottom w:val="nil"/>
              <w:right w:val="nil"/>
            </w:tcBorders>
            <w:noWrap/>
            <w:vAlign w:val="bottom"/>
            <w:hideMark/>
          </w:tcPr>
          <w:p w14:paraId="11BF5DE3" w14:textId="2FE42F8C" w:rsidR="0006695B" w:rsidRPr="006449A1" w:rsidRDefault="0006695B" w:rsidP="0006695B">
            <w:r>
              <w:rPr>
                <w:rFonts w:ascii="Arial" w:hAnsi="Arial" w:cs="Arial"/>
                <w:sz w:val="20"/>
                <w:szCs w:val="20"/>
              </w:rPr>
              <w:t>vc-exact_023.gr</w:t>
            </w:r>
          </w:p>
        </w:tc>
        <w:tc>
          <w:tcPr>
            <w:tcW w:w="1134" w:type="dxa"/>
            <w:tcBorders>
              <w:top w:val="nil"/>
              <w:left w:val="nil"/>
              <w:bottom w:val="nil"/>
              <w:right w:val="nil"/>
            </w:tcBorders>
            <w:hideMark/>
          </w:tcPr>
          <w:p w14:paraId="758180A3" w14:textId="77777777" w:rsidR="0006695B" w:rsidRPr="006449A1" w:rsidRDefault="0006695B" w:rsidP="0006695B">
            <w:r w:rsidRPr="006449A1">
              <w:t>27717</w:t>
            </w:r>
          </w:p>
        </w:tc>
        <w:tc>
          <w:tcPr>
            <w:tcW w:w="1842" w:type="dxa"/>
            <w:tcBorders>
              <w:top w:val="nil"/>
              <w:left w:val="nil"/>
              <w:bottom w:val="nil"/>
              <w:right w:val="nil"/>
            </w:tcBorders>
            <w:hideMark/>
          </w:tcPr>
          <w:p w14:paraId="0430EFBE" w14:textId="77777777" w:rsidR="0006695B" w:rsidRPr="006449A1" w:rsidRDefault="0006695B" w:rsidP="0006695B">
            <w:r w:rsidRPr="006449A1">
              <w:t>TIMEOUT</w:t>
            </w:r>
          </w:p>
        </w:tc>
        <w:tc>
          <w:tcPr>
            <w:tcW w:w="1134" w:type="dxa"/>
            <w:tcBorders>
              <w:top w:val="nil"/>
              <w:left w:val="nil"/>
              <w:bottom w:val="nil"/>
              <w:right w:val="nil"/>
            </w:tcBorders>
            <w:hideMark/>
          </w:tcPr>
          <w:p w14:paraId="646A0FAF" w14:textId="77777777" w:rsidR="0006695B" w:rsidRPr="006449A1" w:rsidRDefault="0006695B" w:rsidP="0006695B">
            <w:r w:rsidRPr="006449A1">
              <w:t> </w:t>
            </w:r>
          </w:p>
        </w:tc>
      </w:tr>
      <w:tr w:rsidR="0006695B" w:rsidRPr="006449A1" w14:paraId="30C9FCFB" w14:textId="77777777" w:rsidTr="0006695B">
        <w:trPr>
          <w:trHeight w:val="270"/>
        </w:trPr>
        <w:tc>
          <w:tcPr>
            <w:tcW w:w="2689" w:type="dxa"/>
            <w:tcBorders>
              <w:top w:val="nil"/>
              <w:left w:val="nil"/>
              <w:bottom w:val="nil"/>
              <w:right w:val="nil"/>
            </w:tcBorders>
            <w:noWrap/>
            <w:vAlign w:val="bottom"/>
            <w:hideMark/>
          </w:tcPr>
          <w:p w14:paraId="1A9900C2" w14:textId="1A503789" w:rsidR="0006695B" w:rsidRPr="006449A1" w:rsidRDefault="0006695B" w:rsidP="0006695B">
            <w:r>
              <w:rPr>
                <w:rFonts w:ascii="Arial" w:hAnsi="Arial" w:cs="Arial"/>
                <w:sz w:val="20"/>
                <w:szCs w:val="20"/>
              </w:rPr>
              <w:t>vc-exact_025.gr</w:t>
            </w:r>
          </w:p>
        </w:tc>
        <w:tc>
          <w:tcPr>
            <w:tcW w:w="1134" w:type="dxa"/>
            <w:tcBorders>
              <w:top w:val="nil"/>
              <w:left w:val="nil"/>
              <w:bottom w:val="nil"/>
              <w:right w:val="nil"/>
            </w:tcBorders>
            <w:hideMark/>
          </w:tcPr>
          <w:p w14:paraId="7ABEE4E5" w14:textId="77777777" w:rsidR="0006695B" w:rsidRPr="006449A1" w:rsidRDefault="0006695B" w:rsidP="0006695B">
            <w:r w:rsidRPr="006449A1">
              <w:t>23194</w:t>
            </w:r>
          </w:p>
        </w:tc>
        <w:tc>
          <w:tcPr>
            <w:tcW w:w="1842" w:type="dxa"/>
            <w:tcBorders>
              <w:top w:val="nil"/>
              <w:left w:val="nil"/>
              <w:bottom w:val="nil"/>
              <w:right w:val="nil"/>
            </w:tcBorders>
            <w:hideMark/>
          </w:tcPr>
          <w:p w14:paraId="08601DE8" w14:textId="77777777" w:rsidR="0006695B" w:rsidRPr="006449A1" w:rsidRDefault="0006695B" w:rsidP="0006695B">
            <w:r w:rsidRPr="006449A1">
              <w:t>TIMEOUT</w:t>
            </w:r>
          </w:p>
        </w:tc>
        <w:tc>
          <w:tcPr>
            <w:tcW w:w="1134" w:type="dxa"/>
            <w:tcBorders>
              <w:top w:val="nil"/>
              <w:left w:val="nil"/>
              <w:bottom w:val="nil"/>
              <w:right w:val="nil"/>
            </w:tcBorders>
            <w:hideMark/>
          </w:tcPr>
          <w:p w14:paraId="6A67F25E" w14:textId="77777777" w:rsidR="0006695B" w:rsidRPr="006449A1" w:rsidRDefault="0006695B" w:rsidP="0006695B">
            <w:r w:rsidRPr="006449A1">
              <w:t> </w:t>
            </w:r>
          </w:p>
        </w:tc>
      </w:tr>
      <w:tr w:rsidR="0006695B" w:rsidRPr="006449A1" w14:paraId="3DD29D89" w14:textId="77777777" w:rsidTr="0006695B">
        <w:trPr>
          <w:trHeight w:val="270"/>
        </w:trPr>
        <w:tc>
          <w:tcPr>
            <w:tcW w:w="2689" w:type="dxa"/>
            <w:tcBorders>
              <w:top w:val="nil"/>
              <w:left w:val="nil"/>
              <w:bottom w:val="nil"/>
              <w:right w:val="nil"/>
            </w:tcBorders>
            <w:noWrap/>
            <w:vAlign w:val="bottom"/>
            <w:hideMark/>
          </w:tcPr>
          <w:p w14:paraId="4FFAF430" w14:textId="4FEE1BA5" w:rsidR="0006695B" w:rsidRPr="006449A1" w:rsidRDefault="0006695B" w:rsidP="0006695B">
            <w:r>
              <w:rPr>
                <w:rFonts w:ascii="Arial" w:hAnsi="Arial" w:cs="Arial"/>
                <w:sz w:val="20"/>
                <w:szCs w:val="20"/>
              </w:rPr>
              <w:t>vc-exact_027.gr</w:t>
            </w:r>
          </w:p>
        </w:tc>
        <w:tc>
          <w:tcPr>
            <w:tcW w:w="1134" w:type="dxa"/>
            <w:tcBorders>
              <w:top w:val="nil"/>
              <w:left w:val="nil"/>
              <w:bottom w:val="nil"/>
              <w:right w:val="nil"/>
            </w:tcBorders>
            <w:hideMark/>
          </w:tcPr>
          <w:p w14:paraId="6976A875" w14:textId="77777777" w:rsidR="0006695B" w:rsidRPr="006449A1" w:rsidRDefault="0006695B" w:rsidP="0006695B">
            <w:r w:rsidRPr="006449A1">
              <w:t>65866</w:t>
            </w:r>
          </w:p>
        </w:tc>
        <w:tc>
          <w:tcPr>
            <w:tcW w:w="1842" w:type="dxa"/>
            <w:tcBorders>
              <w:top w:val="nil"/>
              <w:left w:val="nil"/>
              <w:bottom w:val="nil"/>
              <w:right w:val="nil"/>
            </w:tcBorders>
            <w:hideMark/>
          </w:tcPr>
          <w:p w14:paraId="0829743D" w14:textId="77777777" w:rsidR="0006695B" w:rsidRPr="006449A1" w:rsidRDefault="0006695B" w:rsidP="0006695B">
            <w:r w:rsidRPr="006449A1">
              <w:t>TIMEOUT</w:t>
            </w:r>
          </w:p>
        </w:tc>
        <w:tc>
          <w:tcPr>
            <w:tcW w:w="1134" w:type="dxa"/>
            <w:tcBorders>
              <w:top w:val="nil"/>
              <w:left w:val="nil"/>
              <w:bottom w:val="nil"/>
              <w:right w:val="nil"/>
            </w:tcBorders>
            <w:hideMark/>
          </w:tcPr>
          <w:p w14:paraId="395CF292" w14:textId="77777777" w:rsidR="0006695B" w:rsidRPr="006449A1" w:rsidRDefault="0006695B" w:rsidP="0006695B">
            <w:r w:rsidRPr="006449A1">
              <w:t> </w:t>
            </w:r>
          </w:p>
        </w:tc>
      </w:tr>
      <w:tr w:rsidR="0006695B" w:rsidRPr="006449A1" w14:paraId="453C3879" w14:textId="77777777" w:rsidTr="0006695B">
        <w:trPr>
          <w:trHeight w:val="270"/>
        </w:trPr>
        <w:tc>
          <w:tcPr>
            <w:tcW w:w="2689" w:type="dxa"/>
            <w:tcBorders>
              <w:top w:val="nil"/>
              <w:left w:val="nil"/>
              <w:bottom w:val="nil"/>
              <w:right w:val="nil"/>
            </w:tcBorders>
            <w:noWrap/>
            <w:vAlign w:val="bottom"/>
            <w:hideMark/>
          </w:tcPr>
          <w:p w14:paraId="53F26A15" w14:textId="3BFB6A89" w:rsidR="0006695B" w:rsidRPr="006449A1" w:rsidRDefault="0006695B" w:rsidP="0006695B">
            <w:r>
              <w:rPr>
                <w:rFonts w:ascii="Arial" w:hAnsi="Arial" w:cs="Arial"/>
                <w:sz w:val="20"/>
                <w:szCs w:val="20"/>
              </w:rPr>
              <w:t>vc-exact_029.gr</w:t>
            </w:r>
          </w:p>
        </w:tc>
        <w:tc>
          <w:tcPr>
            <w:tcW w:w="1134" w:type="dxa"/>
            <w:tcBorders>
              <w:top w:val="nil"/>
              <w:left w:val="nil"/>
              <w:bottom w:val="nil"/>
              <w:right w:val="nil"/>
            </w:tcBorders>
            <w:hideMark/>
          </w:tcPr>
          <w:p w14:paraId="15DC9540" w14:textId="77777777" w:rsidR="0006695B" w:rsidRPr="006449A1" w:rsidRDefault="0006695B" w:rsidP="0006695B">
            <w:r w:rsidRPr="006449A1">
              <w:t>13431</w:t>
            </w:r>
          </w:p>
        </w:tc>
        <w:tc>
          <w:tcPr>
            <w:tcW w:w="1842" w:type="dxa"/>
            <w:tcBorders>
              <w:top w:val="nil"/>
              <w:left w:val="nil"/>
              <w:bottom w:val="nil"/>
              <w:right w:val="nil"/>
            </w:tcBorders>
            <w:hideMark/>
          </w:tcPr>
          <w:p w14:paraId="4A568820" w14:textId="77777777" w:rsidR="0006695B" w:rsidRPr="006449A1" w:rsidRDefault="0006695B" w:rsidP="0006695B">
            <w:r w:rsidRPr="006449A1">
              <w:t>TIMEOUT</w:t>
            </w:r>
          </w:p>
        </w:tc>
        <w:tc>
          <w:tcPr>
            <w:tcW w:w="1134" w:type="dxa"/>
            <w:tcBorders>
              <w:top w:val="nil"/>
              <w:left w:val="nil"/>
              <w:bottom w:val="nil"/>
              <w:right w:val="nil"/>
            </w:tcBorders>
            <w:hideMark/>
          </w:tcPr>
          <w:p w14:paraId="74B0FF3A" w14:textId="77777777" w:rsidR="0006695B" w:rsidRPr="006449A1" w:rsidRDefault="0006695B" w:rsidP="0006695B">
            <w:r w:rsidRPr="006449A1">
              <w:t> </w:t>
            </w:r>
          </w:p>
        </w:tc>
      </w:tr>
      <w:tr w:rsidR="0006695B" w:rsidRPr="006449A1" w14:paraId="657A6B85" w14:textId="77777777" w:rsidTr="0006695B">
        <w:trPr>
          <w:trHeight w:val="270"/>
        </w:trPr>
        <w:tc>
          <w:tcPr>
            <w:tcW w:w="2689" w:type="dxa"/>
            <w:tcBorders>
              <w:top w:val="nil"/>
              <w:left w:val="nil"/>
              <w:bottom w:val="nil"/>
              <w:right w:val="nil"/>
            </w:tcBorders>
            <w:noWrap/>
            <w:vAlign w:val="bottom"/>
            <w:hideMark/>
          </w:tcPr>
          <w:p w14:paraId="324F6315" w14:textId="372D1F84" w:rsidR="0006695B" w:rsidRPr="006449A1" w:rsidRDefault="0006695B" w:rsidP="0006695B">
            <w:r>
              <w:rPr>
                <w:rFonts w:ascii="Arial" w:hAnsi="Arial" w:cs="Arial"/>
                <w:sz w:val="20"/>
                <w:szCs w:val="20"/>
              </w:rPr>
              <w:t>vc-exact_039.gr</w:t>
            </w:r>
          </w:p>
        </w:tc>
        <w:tc>
          <w:tcPr>
            <w:tcW w:w="1134" w:type="dxa"/>
            <w:tcBorders>
              <w:top w:val="nil"/>
              <w:left w:val="nil"/>
              <w:bottom w:val="nil"/>
              <w:right w:val="nil"/>
            </w:tcBorders>
            <w:hideMark/>
          </w:tcPr>
          <w:p w14:paraId="2A98F066" w14:textId="77777777" w:rsidR="0006695B" w:rsidRPr="006449A1" w:rsidRDefault="0006695B" w:rsidP="0006695B">
            <w:r w:rsidRPr="006449A1">
              <w:t>6795</w:t>
            </w:r>
          </w:p>
        </w:tc>
        <w:tc>
          <w:tcPr>
            <w:tcW w:w="1842" w:type="dxa"/>
            <w:tcBorders>
              <w:top w:val="nil"/>
              <w:left w:val="nil"/>
              <w:bottom w:val="nil"/>
              <w:right w:val="nil"/>
            </w:tcBorders>
            <w:hideMark/>
          </w:tcPr>
          <w:p w14:paraId="484B55BE" w14:textId="77777777" w:rsidR="0006695B" w:rsidRPr="006449A1" w:rsidRDefault="0006695B" w:rsidP="0006695B">
            <w:r w:rsidRPr="006449A1">
              <w:t>TIMEOUT</w:t>
            </w:r>
          </w:p>
        </w:tc>
        <w:tc>
          <w:tcPr>
            <w:tcW w:w="1134" w:type="dxa"/>
            <w:tcBorders>
              <w:top w:val="nil"/>
              <w:left w:val="nil"/>
              <w:bottom w:val="nil"/>
              <w:right w:val="nil"/>
            </w:tcBorders>
            <w:hideMark/>
          </w:tcPr>
          <w:p w14:paraId="0D2527F4" w14:textId="77777777" w:rsidR="0006695B" w:rsidRPr="006449A1" w:rsidRDefault="0006695B" w:rsidP="0006695B">
            <w:r w:rsidRPr="006449A1">
              <w:t> </w:t>
            </w:r>
          </w:p>
        </w:tc>
      </w:tr>
      <w:tr w:rsidR="0006695B" w:rsidRPr="006449A1" w14:paraId="4A865045" w14:textId="77777777" w:rsidTr="0006695B">
        <w:trPr>
          <w:trHeight w:val="270"/>
        </w:trPr>
        <w:tc>
          <w:tcPr>
            <w:tcW w:w="2689" w:type="dxa"/>
            <w:tcBorders>
              <w:top w:val="nil"/>
              <w:left w:val="nil"/>
              <w:bottom w:val="nil"/>
              <w:right w:val="nil"/>
            </w:tcBorders>
            <w:noWrap/>
            <w:vAlign w:val="bottom"/>
            <w:hideMark/>
          </w:tcPr>
          <w:p w14:paraId="247BA9C8" w14:textId="10395D0F" w:rsidR="0006695B" w:rsidRPr="006449A1" w:rsidRDefault="0006695B" w:rsidP="0006695B">
            <w:r>
              <w:rPr>
                <w:rFonts w:ascii="Arial" w:hAnsi="Arial" w:cs="Arial"/>
                <w:sz w:val="20"/>
                <w:szCs w:val="20"/>
              </w:rPr>
              <w:t>vc-exact_047.gr</w:t>
            </w:r>
          </w:p>
        </w:tc>
        <w:tc>
          <w:tcPr>
            <w:tcW w:w="1134" w:type="dxa"/>
            <w:tcBorders>
              <w:top w:val="nil"/>
              <w:left w:val="nil"/>
              <w:bottom w:val="nil"/>
              <w:right w:val="nil"/>
            </w:tcBorders>
            <w:hideMark/>
          </w:tcPr>
          <w:p w14:paraId="372D16AD" w14:textId="77777777" w:rsidR="0006695B" w:rsidRPr="006449A1" w:rsidRDefault="0006695B" w:rsidP="0006695B">
            <w:r w:rsidRPr="006449A1">
              <w:t>200</w:t>
            </w:r>
          </w:p>
        </w:tc>
        <w:tc>
          <w:tcPr>
            <w:tcW w:w="1842" w:type="dxa"/>
            <w:tcBorders>
              <w:top w:val="nil"/>
              <w:left w:val="nil"/>
              <w:bottom w:val="nil"/>
              <w:right w:val="nil"/>
            </w:tcBorders>
            <w:hideMark/>
          </w:tcPr>
          <w:p w14:paraId="57CBCD74" w14:textId="77777777" w:rsidR="0006695B" w:rsidRPr="006449A1" w:rsidRDefault="0006695B" w:rsidP="0006695B">
            <w:r w:rsidRPr="006449A1">
              <w:t>TIMEOUT</w:t>
            </w:r>
          </w:p>
        </w:tc>
        <w:tc>
          <w:tcPr>
            <w:tcW w:w="1134" w:type="dxa"/>
            <w:tcBorders>
              <w:top w:val="nil"/>
              <w:left w:val="nil"/>
              <w:bottom w:val="nil"/>
              <w:right w:val="nil"/>
            </w:tcBorders>
            <w:hideMark/>
          </w:tcPr>
          <w:p w14:paraId="4095B67A" w14:textId="77777777" w:rsidR="0006695B" w:rsidRPr="006449A1" w:rsidRDefault="0006695B" w:rsidP="0006695B">
            <w:r w:rsidRPr="006449A1">
              <w:t> </w:t>
            </w:r>
          </w:p>
        </w:tc>
      </w:tr>
      <w:tr w:rsidR="0006695B" w:rsidRPr="006449A1" w14:paraId="4583A7D9" w14:textId="77777777" w:rsidTr="0006695B">
        <w:trPr>
          <w:trHeight w:val="270"/>
        </w:trPr>
        <w:tc>
          <w:tcPr>
            <w:tcW w:w="2689" w:type="dxa"/>
            <w:tcBorders>
              <w:top w:val="nil"/>
              <w:left w:val="nil"/>
              <w:bottom w:val="nil"/>
              <w:right w:val="nil"/>
            </w:tcBorders>
            <w:noWrap/>
            <w:vAlign w:val="bottom"/>
            <w:hideMark/>
          </w:tcPr>
          <w:p w14:paraId="1DC23AC4" w14:textId="25031951" w:rsidR="0006695B" w:rsidRPr="006449A1" w:rsidRDefault="0006695B" w:rsidP="0006695B">
            <w:r>
              <w:rPr>
                <w:rFonts w:ascii="Arial" w:hAnsi="Arial" w:cs="Arial"/>
                <w:sz w:val="20"/>
                <w:szCs w:val="20"/>
              </w:rPr>
              <w:t>vc-exact_055.gr</w:t>
            </w:r>
          </w:p>
        </w:tc>
        <w:tc>
          <w:tcPr>
            <w:tcW w:w="1134" w:type="dxa"/>
            <w:tcBorders>
              <w:top w:val="nil"/>
              <w:left w:val="nil"/>
              <w:bottom w:val="nil"/>
              <w:right w:val="nil"/>
            </w:tcBorders>
            <w:hideMark/>
          </w:tcPr>
          <w:p w14:paraId="3F55208F" w14:textId="77777777" w:rsidR="0006695B" w:rsidRPr="006449A1" w:rsidRDefault="0006695B" w:rsidP="0006695B">
            <w:r w:rsidRPr="006449A1">
              <w:t>200</w:t>
            </w:r>
          </w:p>
        </w:tc>
        <w:tc>
          <w:tcPr>
            <w:tcW w:w="1842" w:type="dxa"/>
            <w:tcBorders>
              <w:top w:val="nil"/>
              <w:left w:val="nil"/>
              <w:bottom w:val="nil"/>
              <w:right w:val="nil"/>
            </w:tcBorders>
            <w:hideMark/>
          </w:tcPr>
          <w:p w14:paraId="3FCEDFFF" w14:textId="77777777" w:rsidR="0006695B" w:rsidRPr="006449A1" w:rsidRDefault="0006695B" w:rsidP="0006695B">
            <w:r w:rsidRPr="006449A1">
              <w:t>TIMEOUT</w:t>
            </w:r>
          </w:p>
        </w:tc>
        <w:tc>
          <w:tcPr>
            <w:tcW w:w="1134" w:type="dxa"/>
            <w:tcBorders>
              <w:top w:val="nil"/>
              <w:left w:val="nil"/>
              <w:bottom w:val="nil"/>
              <w:right w:val="nil"/>
            </w:tcBorders>
            <w:hideMark/>
          </w:tcPr>
          <w:p w14:paraId="7E740F80" w14:textId="77777777" w:rsidR="0006695B" w:rsidRPr="006449A1" w:rsidRDefault="0006695B" w:rsidP="0006695B">
            <w:r w:rsidRPr="006449A1">
              <w:t> </w:t>
            </w:r>
          </w:p>
        </w:tc>
      </w:tr>
      <w:tr w:rsidR="0006695B" w:rsidRPr="006449A1" w14:paraId="36B31E58" w14:textId="77777777" w:rsidTr="0006695B">
        <w:trPr>
          <w:trHeight w:val="270"/>
        </w:trPr>
        <w:tc>
          <w:tcPr>
            <w:tcW w:w="2689" w:type="dxa"/>
            <w:tcBorders>
              <w:top w:val="nil"/>
              <w:left w:val="nil"/>
              <w:bottom w:val="nil"/>
              <w:right w:val="nil"/>
            </w:tcBorders>
            <w:noWrap/>
            <w:vAlign w:val="bottom"/>
            <w:hideMark/>
          </w:tcPr>
          <w:p w14:paraId="66CAFD88" w14:textId="2801535C" w:rsidR="0006695B" w:rsidRPr="006449A1" w:rsidRDefault="0006695B" w:rsidP="0006695B">
            <w:r>
              <w:rPr>
                <w:rFonts w:ascii="Arial" w:hAnsi="Arial" w:cs="Arial"/>
                <w:sz w:val="20"/>
                <w:szCs w:val="20"/>
              </w:rPr>
              <w:t>vc-exact_079.gr</w:t>
            </w:r>
          </w:p>
        </w:tc>
        <w:tc>
          <w:tcPr>
            <w:tcW w:w="1134" w:type="dxa"/>
            <w:tcBorders>
              <w:top w:val="nil"/>
              <w:left w:val="nil"/>
              <w:bottom w:val="nil"/>
              <w:right w:val="nil"/>
            </w:tcBorders>
            <w:hideMark/>
          </w:tcPr>
          <w:p w14:paraId="146D321C" w14:textId="77777777" w:rsidR="0006695B" w:rsidRPr="006449A1" w:rsidRDefault="0006695B" w:rsidP="0006695B">
            <w:r w:rsidRPr="006449A1">
              <w:t>26300</w:t>
            </w:r>
          </w:p>
        </w:tc>
        <w:tc>
          <w:tcPr>
            <w:tcW w:w="1842" w:type="dxa"/>
            <w:tcBorders>
              <w:top w:val="nil"/>
              <w:left w:val="nil"/>
              <w:bottom w:val="nil"/>
              <w:right w:val="nil"/>
            </w:tcBorders>
            <w:hideMark/>
          </w:tcPr>
          <w:p w14:paraId="3C281EA2" w14:textId="77777777" w:rsidR="0006695B" w:rsidRPr="006449A1" w:rsidRDefault="0006695B" w:rsidP="0006695B">
            <w:r w:rsidRPr="006449A1">
              <w:t>TIMEOUT</w:t>
            </w:r>
          </w:p>
        </w:tc>
        <w:tc>
          <w:tcPr>
            <w:tcW w:w="1134" w:type="dxa"/>
            <w:tcBorders>
              <w:top w:val="nil"/>
              <w:left w:val="nil"/>
              <w:bottom w:val="nil"/>
              <w:right w:val="nil"/>
            </w:tcBorders>
            <w:hideMark/>
          </w:tcPr>
          <w:p w14:paraId="6A2C0B1C" w14:textId="77777777" w:rsidR="0006695B" w:rsidRPr="006449A1" w:rsidRDefault="0006695B" w:rsidP="0006695B">
            <w:r w:rsidRPr="006449A1">
              <w:t> </w:t>
            </w:r>
          </w:p>
        </w:tc>
      </w:tr>
      <w:tr w:rsidR="0006695B" w:rsidRPr="006449A1" w14:paraId="334CC8A5" w14:textId="77777777" w:rsidTr="0006695B">
        <w:trPr>
          <w:trHeight w:val="270"/>
        </w:trPr>
        <w:tc>
          <w:tcPr>
            <w:tcW w:w="2689" w:type="dxa"/>
            <w:tcBorders>
              <w:top w:val="nil"/>
              <w:left w:val="nil"/>
              <w:bottom w:val="nil"/>
              <w:right w:val="nil"/>
            </w:tcBorders>
            <w:noWrap/>
            <w:vAlign w:val="bottom"/>
            <w:hideMark/>
          </w:tcPr>
          <w:p w14:paraId="109FE266" w14:textId="3710E2FC" w:rsidR="0006695B" w:rsidRPr="006449A1" w:rsidRDefault="0006695B" w:rsidP="0006695B">
            <w:r>
              <w:rPr>
                <w:rFonts w:ascii="Arial" w:hAnsi="Arial" w:cs="Arial"/>
                <w:sz w:val="20"/>
                <w:szCs w:val="20"/>
              </w:rPr>
              <w:t>vc-exact_087.gr</w:t>
            </w:r>
          </w:p>
        </w:tc>
        <w:tc>
          <w:tcPr>
            <w:tcW w:w="1134" w:type="dxa"/>
            <w:tcBorders>
              <w:top w:val="nil"/>
              <w:left w:val="nil"/>
              <w:bottom w:val="nil"/>
              <w:right w:val="nil"/>
            </w:tcBorders>
            <w:hideMark/>
          </w:tcPr>
          <w:p w14:paraId="60BD2105" w14:textId="77777777" w:rsidR="0006695B" w:rsidRPr="006449A1" w:rsidRDefault="0006695B" w:rsidP="0006695B">
            <w:r w:rsidRPr="006449A1">
              <w:t>13590</w:t>
            </w:r>
          </w:p>
        </w:tc>
        <w:tc>
          <w:tcPr>
            <w:tcW w:w="1842" w:type="dxa"/>
            <w:tcBorders>
              <w:top w:val="nil"/>
              <w:left w:val="nil"/>
              <w:bottom w:val="nil"/>
              <w:right w:val="nil"/>
            </w:tcBorders>
            <w:hideMark/>
          </w:tcPr>
          <w:p w14:paraId="52A89EF9" w14:textId="77777777" w:rsidR="0006695B" w:rsidRPr="006449A1" w:rsidRDefault="0006695B" w:rsidP="0006695B">
            <w:r w:rsidRPr="006449A1">
              <w:t>TIMEOUT</w:t>
            </w:r>
          </w:p>
        </w:tc>
        <w:tc>
          <w:tcPr>
            <w:tcW w:w="1134" w:type="dxa"/>
            <w:tcBorders>
              <w:top w:val="nil"/>
              <w:left w:val="nil"/>
              <w:bottom w:val="nil"/>
              <w:right w:val="nil"/>
            </w:tcBorders>
            <w:hideMark/>
          </w:tcPr>
          <w:p w14:paraId="29E78E59" w14:textId="77777777" w:rsidR="0006695B" w:rsidRPr="006449A1" w:rsidRDefault="0006695B" w:rsidP="0006695B">
            <w:r w:rsidRPr="006449A1">
              <w:t> </w:t>
            </w:r>
          </w:p>
        </w:tc>
      </w:tr>
      <w:tr w:rsidR="0006695B" w:rsidRPr="006449A1" w14:paraId="700E5BA6" w14:textId="77777777" w:rsidTr="0006695B">
        <w:trPr>
          <w:trHeight w:val="270"/>
        </w:trPr>
        <w:tc>
          <w:tcPr>
            <w:tcW w:w="2689" w:type="dxa"/>
            <w:tcBorders>
              <w:top w:val="nil"/>
              <w:left w:val="nil"/>
              <w:bottom w:val="nil"/>
              <w:right w:val="nil"/>
            </w:tcBorders>
            <w:noWrap/>
            <w:vAlign w:val="bottom"/>
            <w:hideMark/>
          </w:tcPr>
          <w:p w14:paraId="23BA3364" w14:textId="4D30AD71" w:rsidR="0006695B" w:rsidRPr="006449A1" w:rsidRDefault="0006695B" w:rsidP="0006695B">
            <w:r>
              <w:rPr>
                <w:rFonts w:ascii="Arial" w:hAnsi="Arial" w:cs="Arial"/>
                <w:sz w:val="20"/>
                <w:szCs w:val="20"/>
              </w:rPr>
              <w:t>vc-exact_089.gr</w:t>
            </w:r>
          </w:p>
        </w:tc>
        <w:tc>
          <w:tcPr>
            <w:tcW w:w="1134" w:type="dxa"/>
            <w:tcBorders>
              <w:top w:val="nil"/>
              <w:left w:val="nil"/>
              <w:bottom w:val="nil"/>
              <w:right w:val="nil"/>
            </w:tcBorders>
            <w:hideMark/>
          </w:tcPr>
          <w:p w14:paraId="395247D0" w14:textId="77777777" w:rsidR="0006695B" w:rsidRPr="006449A1" w:rsidRDefault="0006695B" w:rsidP="0006695B">
            <w:r w:rsidRPr="006449A1">
              <w:t>57316</w:t>
            </w:r>
          </w:p>
        </w:tc>
        <w:tc>
          <w:tcPr>
            <w:tcW w:w="1842" w:type="dxa"/>
            <w:tcBorders>
              <w:top w:val="nil"/>
              <w:left w:val="nil"/>
              <w:bottom w:val="nil"/>
              <w:right w:val="nil"/>
            </w:tcBorders>
            <w:hideMark/>
          </w:tcPr>
          <w:p w14:paraId="2499D127" w14:textId="77777777" w:rsidR="0006695B" w:rsidRPr="006449A1" w:rsidRDefault="0006695B" w:rsidP="0006695B">
            <w:r w:rsidRPr="006449A1">
              <w:t>TIMEOUT</w:t>
            </w:r>
          </w:p>
        </w:tc>
        <w:tc>
          <w:tcPr>
            <w:tcW w:w="1134" w:type="dxa"/>
            <w:tcBorders>
              <w:top w:val="nil"/>
              <w:left w:val="nil"/>
              <w:bottom w:val="nil"/>
              <w:right w:val="nil"/>
            </w:tcBorders>
            <w:hideMark/>
          </w:tcPr>
          <w:p w14:paraId="3BF98FCC" w14:textId="77777777" w:rsidR="0006695B" w:rsidRPr="006449A1" w:rsidRDefault="0006695B" w:rsidP="0006695B">
            <w:r w:rsidRPr="006449A1">
              <w:t> </w:t>
            </w:r>
          </w:p>
        </w:tc>
      </w:tr>
      <w:tr w:rsidR="0006695B" w:rsidRPr="006449A1" w14:paraId="67D9DA61" w14:textId="77777777" w:rsidTr="0006695B">
        <w:trPr>
          <w:trHeight w:val="270"/>
        </w:trPr>
        <w:tc>
          <w:tcPr>
            <w:tcW w:w="2689" w:type="dxa"/>
            <w:tcBorders>
              <w:top w:val="nil"/>
              <w:left w:val="nil"/>
              <w:bottom w:val="nil"/>
              <w:right w:val="nil"/>
            </w:tcBorders>
            <w:noWrap/>
            <w:vAlign w:val="bottom"/>
            <w:hideMark/>
          </w:tcPr>
          <w:p w14:paraId="71DEE7A3" w14:textId="01C3756C" w:rsidR="0006695B" w:rsidRPr="006449A1" w:rsidRDefault="0006695B" w:rsidP="0006695B">
            <w:r>
              <w:rPr>
                <w:rFonts w:ascii="Arial" w:hAnsi="Arial" w:cs="Arial"/>
                <w:sz w:val="20"/>
                <w:szCs w:val="20"/>
              </w:rPr>
              <w:t>vc-exact_095.gr</w:t>
            </w:r>
          </w:p>
        </w:tc>
        <w:tc>
          <w:tcPr>
            <w:tcW w:w="1134" w:type="dxa"/>
            <w:tcBorders>
              <w:top w:val="nil"/>
              <w:left w:val="nil"/>
              <w:bottom w:val="nil"/>
              <w:right w:val="nil"/>
            </w:tcBorders>
            <w:hideMark/>
          </w:tcPr>
          <w:p w14:paraId="0F694DA1" w14:textId="77777777" w:rsidR="0006695B" w:rsidRPr="006449A1" w:rsidRDefault="0006695B" w:rsidP="0006695B">
            <w:r w:rsidRPr="006449A1">
              <w:t>15783</w:t>
            </w:r>
          </w:p>
        </w:tc>
        <w:tc>
          <w:tcPr>
            <w:tcW w:w="1842" w:type="dxa"/>
            <w:tcBorders>
              <w:top w:val="nil"/>
              <w:left w:val="nil"/>
              <w:bottom w:val="nil"/>
              <w:right w:val="nil"/>
            </w:tcBorders>
            <w:hideMark/>
          </w:tcPr>
          <w:p w14:paraId="55D3E53D" w14:textId="77777777" w:rsidR="0006695B" w:rsidRPr="006449A1" w:rsidRDefault="0006695B" w:rsidP="0006695B">
            <w:r w:rsidRPr="006449A1">
              <w:t>TIMEOUT</w:t>
            </w:r>
          </w:p>
        </w:tc>
        <w:tc>
          <w:tcPr>
            <w:tcW w:w="1134" w:type="dxa"/>
            <w:tcBorders>
              <w:top w:val="nil"/>
              <w:left w:val="nil"/>
              <w:bottom w:val="nil"/>
              <w:right w:val="nil"/>
            </w:tcBorders>
            <w:hideMark/>
          </w:tcPr>
          <w:p w14:paraId="3D0E4780" w14:textId="77777777" w:rsidR="0006695B" w:rsidRPr="006449A1" w:rsidRDefault="0006695B" w:rsidP="0006695B">
            <w:r w:rsidRPr="006449A1">
              <w:t> </w:t>
            </w:r>
          </w:p>
        </w:tc>
      </w:tr>
      <w:tr w:rsidR="0006695B" w:rsidRPr="006449A1" w14:paraId="4AE711C1" w14:textId="77777777" w:rsidTr="0006695B">
        <w:trPr>
          <w:trHeight w:val="270"/>
        </w:trPr>
        <w:tc>
          <w:tcPr>
            <w:tcW w:w="2689" w:type="dxa"/>
            <w:tcBorders>
              <w:top w:val="nil"/>
              <w:left w:val="nil"/>
              <w:bottom w:val="nil"/>
              <w:right w:val="nil"/>
            </w:tcBorders>
            <w:noWrap/>
            <w:vAlign w:val="bottom"/>
            <w:hideMark/>
          </w:tcPr>
          <w:p w14:paraId="2B9BB61F" w14:textId="3923EDA1" w:rsidR="0006695B" w:rsidRPr="006449A1" w:rsidRDefault="0006695B" w:rsidP="0006695B">
            <w:r>
              <w:rPr>
                <w:rFonts w:ascii="Arial" w:hAnsi="Arial" w:cs="Arial"/>
                <w:sz w:val="20"/>
                <w:szCs w:val="20"/>
              </w:rPr>
              <w:t>vc-exact_097.gr</w:t>
            </w:r>
          </w:p>
        </w:tc>
        <w:tc>
          <w:tcPr>
            <w:tcW w:w="1134" w:type="dxa"/>
            <w:tcBorders>
              <w:top w:val="nil"/>
              <w:left w:val="nil"/>
              <w:bottom w:val="nil"/>
              <w:right w:val="nil"/>
            </w:tcBorders>
            <w:hideMark/>
          </w:tcPr>
          <w:p w14:paraId="0FA698E8" w14:textId="77777777" w:rsidR="0006695B" w:rsidRPr="006449A1" w:rsidRDefault="0006695B" w:rsidP="0006695B">
            <w:r w:rsidRPr="006449A1">
              <w:t>18096</w:t>
            </w:r>
          </w:p>
        </w:tc>
        <w:tc>
          <w:tcPr>
            <w:tcW w:w="1842" w:type="dxa"/>
            <w:tcBorders>
              <w:top w:val="nil"/>
              <w:left w:val="nil"/>
              <w:bottom w:val="nil"/>
              <w:right w:val="nil"/>
            </w:tcBorders>
            <w:hideMark/>
          </w:tcPr>
          <w:p w14:paraId="0544C75D" w14:textId="77777777" w:rsidR="0006695B" w:rsidRPr="006449A1" w:rsidRDefault="0006695B" w:rsidP="0006695B">
            <w:r w:rsidRPr="006449A1">
              <w:t>TIMEOUT</w:t>
            </w:r>
          </w:p>
        </w:tc>
        <w:tc>
          <w:tcPr>
            <w:tcW w:w="1134" w:type="dxa"/>
            <w:tcBorders>
              <w:top w:val="nil"/>
              <w:left w:val="nil"/>
              <w:bottom w:val="nil"/>
              <w:right w:val="nil"/>
            </w:tcBorders>
            <w:hideMark/>
          </w:tcPr>
          <w:p w14:paraId="3AA0EE69" w14:textId="77777777" w:rsidR="0006695B" w:rsidRPr="006449A1" w:rsidRDefault="0006695B" w:rsidP="0006695B">
            <w:r w:rsidRPr="006449A1">
              <w:t> </w:t>
            </w:r>
          </w:p>
        </w:tc>
      </w:tr>
      <w:tr w:rsidR="0006695B" w:rsidRPr="006449A1" w14:paraId="4A193D19" w14:textId="77777777" w:rsidTr="0006695B">
        <w:trPr>
          <w:trHeight w:val="270"/>
        </w:trPr>
        <w:tc>
          <w:tcPr>
            <w:tcW w:w="2689" w:type="dxa"/>
            <w:tcBorders>
              <w:top w:val="nil"/>
              <w:left w:val="nil"/>
              <w:bottom w:val="nil"/>
              <w:right w:val="nil"/>
            </w:tcBorders>
            <w:noWrap/>
            <w:vAlign w:val="bottom"/>
            <w:hideMark/>
          </w:tcPr>
          <w:p w14:paraId="1DA0EA43" w14:textId="28A4A847" w:rsidR="0006695B" w:rsidRPr="006449A1" w:rsidRDefault="0006695B" w:rsidP="0006695B">
            <w:r>
              <w:rPr>
                <w:rFonts w:ascii="Arial" w:hAnsi="Arial" w:cs="Arial"/>
                <w:sz w:val="20"/>
                <w:szCs w:val="20"/>
              </w:rPr>
              <w:t>vc-exact_099.gr</w:t>
            </w:r>
          </w:p>
        </w:tc>
        <w:tc>
          <w:tcPr>
            <w:tcW w:w="1134" w:type="dxa"/>
            <w:tcBorders>
              <w:top w:val="nil"/>
              <w:left w:val="nil"/>
              <w:bottom w:val="nil"/>
              <w:right w:val="nil"/>
            </w:tcBorders>
            <w:hideMark/>
          </w:tcPr>
          <w:p w14:paraId="4147DB51" w14:textId="77777777" w:rsidR="0006695B" w:rsidRPr="006449A1" w:rsidRDefault="0006695B" w:rsidP="0006695B">
            <w:r w:rsidRPr="006449A1">
              <w:t>26300</w:t>
            </w:r>
          </w:p>
        </w:tc>
        <w:tc>
          <w:tcPr>
            <w:tcW w:w="1842" w:type="dxa"/>
            <w:tcBorders>
              <w:top w:val="nil"/>
              <w:left w:val="nil"/>
              <w:bottom w:val="nil"/>
              <w:right w:val="nil"/>
            </w:tcBorders>
            <w:hideMark/>
          </w:tcPr>
          <w:p w14:paraId="7CB57722" w14:textId="77777777" w:rsidR="0006695B" w:rsidRPr="006449A1" w:rsidRDefault="0006695B" w:rsidP="0006695B">
            <w:r w:rsidRPr="006449A1">
              <w:t>TIMEOUT</w:t>
            </w:r>
          </w:p>
        </w:tc>
        <w:tc>
          <w:tcPr>
            <w:tcW w:w="1134" w:type="dxa"/>
            <w:tcBorders>
              <w:top w:val="nil"/>
              <w:left w:val="nil"/>
              <w:bottom w:val="nil"/>
              <w:right w:val="nil"/>
            </w:tcBorders>
            <w:hideMark/>
          </w:tcPr>
          <w:p w14:paraId="58A842D8" w14:textId="77777777" w:rsidR="0006695B" w:rsidRPr="006449A1" w:rsidRDefault="0006695B" w:rsidP="0006695B">
            <w:r w:rsidRPr="006449A1">
              <w:t> </w:t>
            </w:r>
          </w:p>
        </w:tc>
      </w:tr>
      <w:tr w:rsidR="0006695B" w:rsidRPr="006449A1" w14:paraId="71D92EBE" w14:textId="77777777" w:rsidTr="0006695B">
        <w:trPr>
          <w:trHeight w:val="270"/>
        </w:trPr>
        <w:tc>
          <w:tcPr>
            <w:tcW w:w="2689" w:type="dxa"/>
            <w:tcBorders>
              <w:top w:val="nil"/>
              <w:left w:val="nil"/>
              <w:bottom w:val="nil"/>
              <w:right w:val="nil"/>
            </w:tcBorders>
            <w:noWrap/>
            <w:vAlign w:val="bottom"/>
            <w:hideMark/>
          </w:tcPr>
          <w:p w14:paraId="4549BFC0" w14:textId="3F8E74E8" w:rsidR="0006695B" w:rsidRPr="006449A1" w:rsidRDefault="0006695B" w:rsidP="0006695B">
            <w:r>
              <w:rPr>
                <w:rFonts w:ascii="Arial" w:hAnsi="Arial" w:cs="Arial"/>
                <w:sz w:val="20"/>
                <w:szCs w:val="20"/>
              </w:rPr>
              <w:t>vc-exact_101.gr</w:t>
            </w:r>
          </w:p>
        </w:tc>
        <w:tc>
          <w:tcPr>
            <w:tcW w:w="1134" w:type="dxa"/>
            <w:tcBorders>
              <w:top w:val="nil"/>
              <w:left w:val="nil"/>
              <w:bottom w:val="nil"/>
              <w:right w:val="nil"/>
            </w:tcBorders>
            <w:hideMark/>
          </w:tcPr>
          <w:p w14:paraId="394DF028" w14:textId="77777777" w:rsidR="0006695B" w:rsidRPr="006449A1" w:rsidRDefault="0006695B" w:rsidP="0006695B">
            <w:r w:rsidRPr="006449A1">
              <w:t>26300</w:t>
            </w:r>
          </w:p>
        </w:tc>
        <w:tc>
          <w:tcPr>
            <w:tcW w:w="1842" w:type="dxa"/>
            <w:tcBorders>
              <w:top w:val="nil"/>
              <w:left w:val="nil"/>
              <w:bottom w:val="nil"/>
              <w:right w:val="nil"/>
            </w:tcBorders>
            <w:hideMark/>
          </w:tcPr>
          <w:p w14:paraId="7E030C57" w14:textId="77777777" w:rsidR="0006695B" w:rsidRPr="006449A1" w:rsidRDefault="0006695B" w:rsidP="0006695B">
            <w:r w:rsidRPr="006449A1">
              <w:t>TIMEOUT</w:t>
            </w:r>
          </w:p>
        </w:tc>
        <w:tc>
          <w:tcPr>
            <w:tcW w:w="1134" w:type="dxa"/>
            <w:tcBorders>
              <w:top w:val="nil"/>
              <w:left w:val="nil"/>
              <w:bottom w:val="nil"/>
              <w:right w:val="nil"/>
            </w:tcBorders>
            <w:hideMark/>
          </w:tcPr>
          <w:p w14:paraId="55FD4F54" w14:textId="77777777" w:rsidR="0006695B" w:rsidRPr="006449A1" w:rsidRDefault="0006695B" w:rsidP="0006695B">
            <w:r w:rsidRPr="006449A1">
              <w:t> </w:t>
            </w:r>
          </w:p>
        </w:tc>
      </w:tr>
      <w:tr w:rsidR="0006695B" w:rsidRPr="006449A1" w14:paraId="5F82DE6F" w14:textId="77777777" w:rsidTr="0006695B">
        <w:trPr>
          <w:trHeight w:val="270"/>
        </w:trPr>
        <w:tc>
          <w:tcPr>
            <w:tcW w:w="2689" w:type="dxa"/>
            <w:tcBorders>
              <w:top w:val="nil"/>
              <w:left w:val="nil"/>
              <w:bottom w:val="nil"/>
              <w:right w:val="nil"/>
            </w:tcBorders>
            <w:noWrap/>
            <w:vAlign w:val="bottom"/>
            <w:hideMark/>
          </w:tcPr>
          <w:p w14:paraId="33E31813" w14:textId="2818D5EC" w:rsidR="0006695B" w:rsidRPr="006449A1" w:rsidRDefault="0006695B" w:rsidP="0006695B">
            <w:r>
              <w:rPr>
                <w:rFonts w:ascii="Arial" w:hAnsi="Arial" w:cs="Arial"/>
                <w:sz w:val="20"/>
                <w:szCs w:val="20"/>
              </w:rPr>
              <w:t>vc-exact_103.gr</w:t>
            </w:r>
          </w:p>
        </w:tc>
        <w:tc>
          <w:tcPr>
            <w:tcW w:w="1134" w:type="dxa"/>
            <w:tcBorders>
              <w:top w:val="nil"/>
              <w:left w:val="nil"/>
              <w:bottom w:val="nil"/>
              <w:right w:val="nil"/>
            </w:tcBorders>
            <w:hideMark/>
          </w:tcPr>
          <w:p w14:paraId="2A1F5DDB" w14:textId="77777777" w:rsidR="0006695B" w:rsidRPr="006449A1" w:rsidRDefault="0006695B" w:rsidP="0006695B">
            <w:r w:rsidRPr="006449A1">
              <w:t>15783</w:t>
            </w:r>
          </w:p>
        </w:tc>
        <w:tc>
          <w:tcPr>
            <w:tcW w:w="1842" w:type="dxa"/>
            <w:tcBorders>
              <w:top w:val="nil"/>
              <w:left w:val="nil"/>
              <w:bottom w:val="nil"/>
              <w:right w:val="nil"/>
            </w:tcBorders>
            <w:hideMark/>
          </w:tcPr>
          <w:p w14:paraId="106062F1" w14:textId="77777777" w:rsidR="0006695B" w:rsidRPr="006449A1" w:rsidRDefault="0006695B" w:rsidP="0006695B">
            <w:r w:rsidRPr="006449A1">
              <w:t>TIMEOUT</w:t>
            </w:r>
          </w:p>
        </w:tc>
        <w:tc>
          <w:tcPr>
            <w:tcW w:w="1134" w:type="dxa"/>
            <w:tcBorders>
              <w:top w:val="nil"/>
              <w:left w:val="nil"/>
              <w:bottom w:val="nil"/>
              <w:right w:val="nil"/>
            </w:tcBorders>
            <w:hideMark/>
          </w:tcPr>
          <w:p w14:paraId="5CC07CDC" w14:textId="77777777" w:rsidR="0006695B" w:rsidRPr="006449A1" w:rsidRDefault="0006695B" w:rsidP="0006695B">
            <w:r w:rsidRPr="006449A1">
              <w:t> </w:t>
            </w:r>
          </w:p>
        </w:tc>
      </w:tr>
      <w:tr w:rsidR="0006695B" w:rsidRPr="006449A1" w14:paraId="2D80D0B1" w14:textId="77777777" w:rsidTr="0006695B">
        <w:trPr>
          <w:trHeight w:val="270"/>
        </w:trPr>
        <w:tc>
          <w:tcPr>
            <w:tcW w:w="2689" w:type="dxa"/>
            <w:tcBorders>
              <w:top w:val="nil"/>
              <w:left w:val="nil"/>
              <w:bottom w:val="nil"/>
              <w:right w:val="nil"/>
            </w:tcBorders>
            <w:noWrap/>
            <w:vAlign w:val="bottom"/>
            <w:hideMark/>
          </w:tcPr>
          <w:p w14:paraId="3A9C3259" w14:textId="5DE7A437" w:rsidR="0006695B" w:rsidRPr="006449A1" w:rsidRDefault="0006695B" w:rsidP="0006695B">
            <w:r>
              <w:rPr>
                <w:rFonts w:ascii="Arial" w:hAnsi="Arial" w:cs="Arial"/>
                <w:sz w:val="20"/>
                <w:szCs w:val="20"/>
              </w:rPr>
              <w:t>vc-exact_105.gr</w:t>
            </w:r>
          </w:p>
        </w:tc>
        <w:tc>
          <w:tcPr>
            <w:tcW w:w="1134" w:type="dxa"/>
            <w:tcBorders>
              <w:top w:val="nil"/>
              <w:left w:val="nil"/>
              <w:bottom w:val="nil"/>
              <w:right w:val="nil"/>
            </w:tcBorders>
            <w:hideMark/>
          </w:tcPr>
          <w:p w14:paraId="15445B00" w14:textId="77777777" w:rsidR="0006695B" w:rsidRPr="006449A1" w:rsidRDefault="0006695B" w:rsidP="0006695B">
            <w:r w:rsidRPr="006449A1">
              <w:t>26300</w:t>
            </w:r>
          </w:p>
        </w:tc>
        <w:tc>
          <w:tcPr>
            <w:tcW w:w="1842" w:type="dxa"/>
            <w:tcBorders>
              <w:top w:val="nil"/>
              <w:left w:val="nil"/>
              <w:bottom w:val="nil"/>
              <w:right w:val="nil"/>
            </w:tcBorders>
            <w:hideMark/>
          </w:tcPr>
          <w:p w14:paraId="7A63BA3B" w14:textId="77777777" w:rsidR="0006695B" w:rsidRPr="006449A1" w:rsidRDefault="0006695B" w:rsidP="0006695B">
            <w:r w:rsidRPr="006449A1">
              <w:t>TIMEOUT</w:t>
            </w:r>
          </w:p>
        </w:tc>
        <w:tc>
          <w:tcPr>
            <w:tcW w:w="1134" w:type="dxa"/>
            <w:tcBorders>
              <w:top w:val="nil"/>
              <w:left w:val="nil"/>
              <w:bottom w:val="nil"/>
              <w:right w:val="nil"/>
            </w:tcBorders>
            <w:hideMark/>
          </w:tcPr>
          <w:p w14:paraId="5EEC6237" w14:textId="77777777" w:rsidR="0006695B" w:rsidRPr="006449A1" w:rsidRDefault="0006695B" w:rsidP="0006695B">
            <w:r w:rsidRPr="006449A1">
              <w:t> </w:t>
            </w:r>
          </w:p>
        </w:tc>
      </w:tr>
      <w:tr w:rsidR="0006695B" w:rsidRPr="006449A1" w14:paraId="336679F3" w14:textId="77777777" w:rsidTr="0006695B">
        <w:trPr>
          <w:trHeight w:val="270"/>
        </w:trPr>
        <w:tc>
          <w:tcPr>
            <w:tcW w:w="2689" w:type="dxa"/>
            <w:tcBorders>
              <w:top w:val="nil"/>
              <w:left w:val="nil"/>
              <w:bottom w:val="nil"/>
              <w:right w:val="nil"/>
            </w:tcBorders>
            <w:noWrap/>
            <w:vAlign w:val="bottom"/>
            <w:hideMark/>
          </w:tcPr>
          <w:p w14:paraId="41D2E1AE" w14:textId="2D8CB077" w:rsidR="0006695B" w:rsidRPr="006449A1" w:rsidRDefault="0006695B" w:rsidP="0006695B">
            <w:r>
              <w:rPr>
                <w:rFonts w:ascii="Arial" w:hAnsi="Arial" w:cs="Arial"/>
                <w:sz w:val="20"/>
                <w:szCs w:val="20"/>
              </w:rPr>
              <w:t>vc-exact_107.gr</w:t>
            </w:r>
          </w:p>
        </w:tc>
        <w:tc>
          <w:tcPr>
            <w:tcW w:w="1134" w:type="dxa"/>
            <w:tcBorders>
              <w:top w:val="nil"/>
              <w:left w:val="nil"/>
              <w:bottom w:val="nil"/>
              <w:right w:val="nil"/>
            </w:tcBorders>
            <w:hideMark/>
          </w:tcPr>
          <w:p w14:paraId="52289FB6" w14:textId="77777777" w:rsidR="0006695B" w:rsidRPr="006449A1" w:rsidRDefault="0006695B" w:rsidP="0006695B">
            <w:r w:rsidRPr="006449A1">
              <w:t>13590</w:t>
            </w:r>
          </w:p>
        </w:tc>
        <w:tc>
          <w:tcPr>
            <w:tcW w:w="1842" w:type="dxa"/>
            <w:tcBorders>
              <w:top w:val="nil"/>
              <w:left w:val="nil"/>
              <w:bottom w:val="nil"/>
              <w:right w:val="nil"/>
            </w:tcBorders>
            <w:hideMark/>
          </w:tcPr>
          <w:p w14:paraId="7B83D83D" w14:textId="77777777" w:rsidR="0006695B" w:rsidRPr="006449A1" w:rsidRDefault="0006695B" w:rsidP="0006695B">
            <w:r w:rsidRPr="006449A1">
              <w:t>TIMEOUT</w:t>
            </w:r>
          </w:p>
        </w:tc>
        <w:tc>
          <w:tcPr>
            <w:tcW w:w="1134" w:type="dxa"/>
            <w:tcBorders>
              <w:top w:val="nil"/>
              <w:left w:val="nil"/>
              <w:bottom w:val="nil"/>
              <w:right w:val="nil"/>
            </w:tcBorders>
            <w:hideMark/>
          </w:tcPr>
          <w:p w14:paraId="0C0B952C" w14:textId="77777777" w:rsidR="0006695B" w:rsidRPr="006449A1" w:rsidRDefault="0006695B" w:rsidP="0006695B">
            <w:r w:rsidRPr="006449A1">
              <w:t> </w:t>
            </w:r>
          </w:p>
        </w:tc>
      </w:tr>
      <w:tr w:rsidR="0006695B" w:rsidRPr="006449A1" w14:paraId="2F367B4C" w14:textId="77777777" w:rsidTr="0006695B">
        <w:trPr>
          <w:trHeight w:val="270"/>
        </w:trPr>
        <w:tc>
          <w:tcPr>
            <w:tcW w:w="2689" w:type="dxa"/>
            <w:tcBorders>
              <w:top w:val="nil"/>
              <w:left w:val="nil"/>
              <w:bottom w:val="nil"/>
              <w:right w:val="nil"/>
            </w:tcBorders>
            <w:noWrap/>
            <w:vAlign w:val="bottom"/>
            <w:hideMark/>
          </w:tcPr>
          <w:p w14:paraId="7D612542" w14:textId="70177AF0" w:rsidR="0006695B" w:rsidRPr="006449A1" w:rsidRDefault="0006695B" w:rsidP="0006695B">
            <w:r>
              <w:rPr>
                <w:rFonts w:ascii="Arial" w:hAnsi="Arial" w:cs="Arial"/>
                <w:sz w:val="20"/>
                <w:szCs w:val="20"/>
              </w:rPr>
              <w:t>vc-exact_109.gr</w:t>
            </w:r>
          </w:p>
        </w:tc>
        <w:tc>
          <w:tcPr>
            <w:tcW w:w="1134" w:type="dxa"/>
            <w:tcBorders>
              <w:top w:val="nil"/>
              <w:left w:val="nil"/>
              <w:bottom w:val="nil"/>
              <w:right w:val="nil"/>
            </w:tcBorders>
            <w:hideMark/>
          </w:tcPr>
          <w:p w14:paraId="12DF47D8" w14:textId="77777777" w:rsidR="0006695B" w:rsidRPr="006449A1" w:rsidRDefault="0006695B" w:rsidP="0006695B">
            <w:r w:rsidRPr="006449A1">
              <w:t>66992</w:t>
            </w:r>
          </w:p>
        </w:tc>
        <w:tc>
          <w:tcPr>
            <w:tcW w:w="1842" w:type="dxa"/>
            <w:tcBorders>
              <w:top w:val="nil"/>
              <w:left w:val="nil"/>
              <w:bottom w:val="nil"/>
              <w:right w:val="nil"/>
            </w:tcBorders>
            <w:hideMark/>
          </w:tcPr>
          <w:p w14:paraId="1AD3EE7B" w14:textId="77777777" w:rsidR="0006695B" w:rsidRPr="006449A1" w:rsidRDefault="0006695B" w:rsidP="0006695B">
            <w:r w:rsidRPr="006449A1">
              <w:t>TIMEOUT</w:t>
            </w:r>
          </w:p>
        </w:tc>
        <w:tc>
          <w:tcPr>
            <w:tcW w:w="1134" w:type="dxa"/>
            <w:tcBorders>
              <w:top w:val="nil"/>
              <w:left w:val="nil"/>
              <w:bottom w:val="nil"/>
              <w:right w:val="nil"/>
            </w:tcBorders>
            <w:hideMark/>
          </w:tcPr>
          <w:p w14:paraId="4F70A353" w14:textId="77777777" w:rsidR="0006695B" w:rsidRPr="006449A1" w:rsidRDefault="0006695B" w:rsidP="0006695B">
            <w:r w:rsidRPr="006449A1">
              <w:t> </w:t>
            </w:r>
          </w:p>
        </w:tc>
      </w:tr>
      <w:tr w:rsidR="0006695B" w:rsidRPr="006449A1" w14:paraId="45D40B43" w14:textId="77777777" w:rsidTr="0006695B">
        <w:trPr>
          <w:trHeight w:val="270"/>
        </w:trPr>
        <w:tc>
          <w:tcPr>
            <w:tcW w:w="2689" w:type="dxa"/>
            <w:tcBorders>
              <w:top w:val="nil"/>
              <w:left w:val="nil"/>
              <w:bottom w:val="nil"/>
              <w:right w:val="nil"/>
            </w:tcBorders>
            <w:noWrap/>
            <w:vAlign w:val="bottom"/>
            <w:hideMark/>
          </w:tcPr>
          <w:p w14:paraId="5824EBC6" w14:textId="1DD115EC" w:rsidR="0006695B" w:rsidRPr="006449A1" w:rsidRDefault="0006695B" w:rsidP="0006695B">
            <w:r>
              <w:rPr>
                <w:rFonts w:ascii="Arial" w:hAnsi="Arial" w:cs="Arial"/>
                <w:sz w:val="20"/>
                <w:szCs w:val="20"/>
              </w:rPr>
              <w:t>vc-exact_111.gr</w:t>
            </w:r>
          </w:p>
        </w:tc>
        <w:tc>
          <w:tcPr>
            <w:tcW w:w="1134" w:type="dxa"/>
            <w:tcBorders>
              <w:top w:val="nil"/>
              <w:left w:val="nil"/>
              <w:bottom w:val="nil"/>
              <w:right w:val="nil"/>
            </w:tcBorders>
            <w:hideMark/>
          </w:tcPr>
          <w:p w14:paraId="1B75EA9E" w14:textId="77777777" w:rsidR="0006695B" w:rsidRPr="006449A1" w:rsidRDefault="0006695B" w:rsidP="0006695B">
            <w:r w:rsidRPr="006449A1">
              <w:t>450</w:t>
            </w:r>
          </w:p>
        </w:tc>
        <w:tc>
          <w:tcPr>
            <w:tcW w:w="1842" w:type="dxa"/>
            <w:tcBorders>
              <w:top w:val="nil"/>
              <w:left w:val="nil"/>
              <w:bottom w:val="nil"/>
              <w:right w:val="nil"/>
            </w:tcBorders>
            <w:hideMark/>
          </w:tcPr>
          <w:p w14:paraId="15B66127" w14:textId="77777777" w:rsidR="0006695B" w:rsidRPr="006449A1" w:rsidRDefault="0006695B" w:rsidP="0006695B">
            <w:r w:rsidRPr="006449A1">
              <w:t>TIMEOUT</w:t>
            </w:r>
          </w:p>
        </w:tc>
        <w:tc>
          <w:tcPr>
            <w:tcW w:w="1134" w:type="dxa"/>
            <w:tcBorders>
              <w:top w:val="nil"/>
              <w:left w:val="nil"/>
              <w:bottom w:val="nil"/>
              <w:right w:val="nil"/>
            </w:tcBorders>
            <w:hideMark/>
          </w:tcPr>
          <w:p w14:paraId="10B9E006" w14:textId="77777777" w:rsidR="0006695B" w:rsidRPr="006449A1" w:rsidRDefault="0006695B" w:rsidP="0006695B">
            <w:r w:rsidRPr="006449A1">
              <w:t> </w:t>
            </w:r>
          </w:p>
        </w:tc>
      </w:tr>
      <w:tr w:rsidR="0006695B" w:rsidRPr="006449A1" w14:paraId="7C03C07E" w14:textId="77777777" w:rsidTr="0006695B">
        <w:trPr>
          <w:trHeight w:val="270"/>
        </w:trPr>
        <w:tc>
          <w:tcPr>
            <w:tcW w:w="2689" w:type="dxa"/>
            <w:tcBorders>
              <w:top w:val="nil"/>
              <w:left w:val="nil"/>
              <w:bottom w:val="nil"/>
              <w:right w:val="nil"/>
            </w:tcBorders>
            <w:noWrap/>
            <w:vAlign w:val="bottom"/>
            <w:hideMark/>
          </w:tcPr>
          <w:p w14:paraId="72C0F54F" w14:textId="11CC4FFC" w:rsidR="0006695B" w:rsidRPr="006449A1" w:rsidRDefault="0006695B" w:rsidP="0006695B">
            <w:r>
              <w:rPr>
                <w:rFonts w:ascii="Arial" w:hAnsi="Arial" w:cs="Arial"/>
                <w:sz w:val="20"/>
                <w:szCs w:val="20"/>
              </w:rPr>
              <w:t>vc-exact_113.gr</w:t>
            </w:r>
          </w:p>
        </w:tc>
        <w:tc>
          <w:tcPr>
            <w:tcW w:w="1134" w:type="dxa"/>
            <w:tcBorders>
              <w:top w:val="nil"/>
              <w:left w:val="nil"/>
              <w:bottom w:val="nil"/>
              <w:right w:val="nil"/>
            </w:tcBorders>
            <w:hideMark/>
          </w:tcPr>
          <w:p w14:paraId="6F8FCE15" w14:textId="77777777" w:rsidR="0006695B" w:rsidRPr="006449A1" w:rsidRDefault="0006695B" w:rsidP="0006695B">
            <w:r w:rsidRPr="006449A1">
              <w:t>26300</w:t>
            </w:r>
          </w:p>
        </w:tc>
        <w:tc>
          <w:tcPr>
            <w:tcW w:w="1842" w:type="dxa"/>
            <w:tcBorders>
              <w:top w:val="nil"/>
              <w:left w:val="nil"/>
              <w:bottom w:val="nil"/>
              <w:right w:val="nil"/>
            </w:tcBorders>
            <w:hideMark/>
          </w:tcPr>
          <w:p w14:paraId="7AE1FB87" w14:textId="77777777" w:rsidR="0006695B" w:rsidRPr="006449A1" w:rsidRDefault="0006695B" w:rsidP="0006695B">
            <w:r w:rsidRPr="006449A1">
              <w:t>TIMEOUT</w:t>
            </w:r>
          </w:p>
        </w:tc>
        <w:tc>
          <w:tcPr>
            <w:tcW w:w="1134" w:type="dxa"/>
            <w:tcBorders>
              <w:top w:val="nil"/>
              <w:left w:val="nil"/>
              <w:bottom w:val="nil"/>
              <w:right w:val="nil"/>
            </w:tcBorders>
            <w:hideMark/>
          </w:tcPr>
          <w:p w14:paraId="4A7B6CA5" w14:textId="77777777" w:rsidR="0006695B" w:rsidRPr="006449A1" w:rsidRDefault="0006695B" w:rsidP="0006695B">
            <w:r w:rsidRPr="006449A1">
              <w:t> </w:t>
            </w:r>
          </w:p>
        </w:tc>
      </w:tr>
      <w:tr w:rsidR="0006695B" w:rsidRPr="006449A1" w14:paraId="508580A7" w14:textId="77777777" w:rsidTr="0006695B">
        <w:trPr>
          <w:trHeight w:val="270"/>
        </w:trPr>
        <w:tc>
          <w:tcPr>
            <w:tcW w:w="2689" w:type="dxa"/>
            <w:tcBorders>
              <w:top w:val="nil"/>
              <w:left w:val="nil"/>
              <w:bottom w:val="nil"/>
              <w:right w:val="nil"/>
            </w:tcBorders>
            <w:noWrap/>
            <w:vAlign w:val="bottom"/>
            <w:hideMark/>
          </w:tcPr>
          <w:p w14:paraId="36FC97B6" w14:textId="3E9B4DE2" w:rsidR="0006695B" w:rsidRPr="006449A1" w:rsidRDefault="0006695B" w:rsidP="0006695B">
            <w:r>
              <w:rPr>
                <w:rFonts w:ascii="Arial" w:hAnsi="Arial" w:cs="Arial"/>
                <w:sz w:val="20"/>
                <w:szCs w:val="20"/>
              </w:rPr>
              <w:t>vc-exact_115.gr</w:t>
            </w:r>
          </w:p>
        </w:tc>
        <w:tc>
          <w:tcPr>
            <w:tcW w:w="1134" w:type="dxa"/>
            <w:tcBorders>
              <w:top w:val="nil"/>
              <w:left w:val="nil"/>
              <w:bottom w:val="nil"/>
              <w:right w:val="nil"/>
            </w:tcBorders>
            <w:hideMark/>
          </w:tcPr>
          <w:p w14:paraId="1354F75D" w14:textId="77777777" w:rsidR="0006695B" w:rsidRPr="006449A1" w:rsidRDefault="0006695B" w:rsidP="0006695B">
            <w:r w:rsidRPr="006449A1">
              <w:t>18096</w:t>
            </w:r>
          </w:p>
        </w:tc>
        <w:tc>
          <w:tcPr>
            <w:tcW w:w="1842" w:type="dxa"/>
            <w:tcBorders>
              <w:top w:val="nil"/>
              <w:left w:val="nil"/>
              <w:bottom w:val="nil"/>
              <w:right w:val="nil"/>
            </w:tcBorders>
            <w:hideMark/>
          </w:tcPr>
          <w:p w14:paraId="3DA260E2" w14:textId="77777777" w:rsidR="0006695B" w:rsidRPr="006449A1" w:rsidRDefault="0006695B" w:rsidP="0006695B">
            <w:r w:rsidRPr="006449A1">
              <w:t>TIMEOUT</w:t>
            </w:r>
          </w:p>
        </w:tc>
        <w:tc>
          <w:tcPr>
            <w:tcW w:w="1134" w:type="dxa"/>
            <w:tcBorders>
              <w:top w:val="nil"/>
              <w:left w:val="nil"/>
              <w:bottom w:val="nil"/>
              <w:right w:val="nil"/>
            </w:tcBorders>
            <w:hideMark/>
          </w:tcPr>
          <w:p w14:paraId="196B9D7D" w14:textId="77777777" w:rsidR="0006695B" w:rsidRPr="006449A1" w:rsidRDefault="0006695B" w:rsidP="0006695B">
            <w:r w:rsidRPr="006449A1">
              <w:t> </w:t>
            </w:r>
          </w:p>
        </w:tc>
      </w:tr>
      <w:tr w:rsidR="0006695B" w:rsidRPr="006449A1" w14:paraId="22FD3A36" w14:textId="77777777" w:rsidTr="0006695B">
        <w:trPr>
          <w:trHeight w:val="270"/>
        </w:trPr>
        <w:tc>
          <w:tcPr>
            <w:tcW w:w="2689" w:type="dxa"/>
            <w:tcBorders>
              <w:top w:val="nil"/>
              <w:left w:val="nil"/>
              <w:bottom w:val="nil"/>
              <w:right w:val="nil"/>
            </w:tcBorders>
            <w:noWrap/>
            <w:vAlign w:val="bottom"/>
            <w:hideMark/>
          </w:tcPr>
          <w:p w14:paraId="2CA56202" w14:textId="2A0842A9" w:rsidR="0006695B" w:rsidRPr="006449A1" w:rsidRDefault="0006695B" w:rsidP="0006695B">
            <w:r>
              <w:rPr>
                <w:rFonts w:ascii="Arial" w:hAnsi="Arial" w:cs="Arial"/>
                <w:sz w:val="20"/>
                <w:szCs w:val="20"/>
              </w:rPr>
              <w:t>vc-exact_117.gr</w:t>
            </w:r>
          </w:p>
        </w:tc>
        <w:tc>
          <w:tcPr>
            <w:tcW w:w="1134" w:type="dxa"/>
            <w:tcBorders>
              <w:top w:val="nil"/>
              <w:left w:val="nil"/>
              <w:bottom w:val="nil"/>
              <w:right w:val="nil"/>
            </w:tcBorders>
            <w:hideMark/>
          </w:tcPr>
          <w:p w14:paraId="5FADAA4F" w14:textId="77777777" w:rsidR="0006695B" w:rsidRPr="006449A1" w:rsidRDefault="0006695B" w:rsidP="0006695B">
            <w:r w:rsidRPr="006449A1">
              <w:t>18096</w:t>
            </w:r>
          </w:p>
        </w:tc>
        <w:tc>
          <w:tcPr>
            <w:tcW w:w="1842" w:type="dxa"/>
            <w:tcBorders>
              <w:top w:val="nil"/>
              <w:left w:val="nil"/>
              <w:bottom w:val="nil"/>
              <w:right w:val="nil"/>
            </w:tcBorders>
            <w:hideMark/>
          </w:tcPr>
          <w:p w14:paraId="246B92C2" w14:textId="77777777" w:rsidR="0006695B" w:rsidRPr="006449A1" w:rsidRDefault="0006695B" w:rsidP="0006695B">
            <w:r w:rsidRPr="006449A1">
              <w:t>TIMEOUT</w:t>
            </w:r>
          </w:p>
        </w:tc>
        <w:tc>
          <w:tcPr>
            <w:tcW w:w="1134" w:type="dxa"/>
            <w:tcBorders>
              <w:top w:val="nil"/>
              <w:left w:val="nil"/>
              <w:bottom w:val="nil"/>
              <w:right w:val="nil"/>
            </w:tcBorders>
            <w:hideMark/>
          </w:tcPr>
          <w:p w14:paraId="4DE9F232" w14:textId="77777777" w:rsidR="0006695B" w:rsidRPr="006449A1" w:rsidRDefault="0006695B" w:rsidP="0006695B">
            <w:r w:rsidRPr="006449A1">
              <w:t> </w:t>
            </w:r>
          </w:p>
        </w:tc>
      </w:tr>
      <w:tr w:rsidR="0006695B" w:rsidRPr="006449A1" w14:paraId="726D9DBC" w14:textId="77777777" w:rsidTr="0006695B">
        <w:trPr>
          <w:trHeight w:val="270"/>
        </w:trPr>
        <w:tc>
          <w:tcPr>
            <w:tcW w:w="2689" w:type="dxa"/>
            <w:tcBorders>
              <w:top w:val="nil"/>
              <w:left w:val="nil"/>
              <w:bottom w:val="nil"/>
              <w:right w:val="nil"/>
            </w:tcBorders>
            <w:noWrap/>
            <w:vAlign w:val="bottom"/>
            <w:hideMark/>
          </w:tcPr>
          <w:p w14:paraId="67AEFF7C" w14:textId="768520BF" w:rsidR="0006695B" w:rsidRPr="006449A1" w:rsidRDefault="0006695B" w:rsidP="0006695B">
            <w:r>
              <w:rPr>
                <w:rFonts w:ascii="Arial" w:hAnsi="Arial" w:cs="Arial"/>
                <w:sz w:val="20"/>
                <w:szCs w:val="20"/>
              </w:rPr>
              <w:t>vc-exact_119.gr</w:t>
            </w:r>
          </w:p>
        </w:tc>
        <w:tc>
          <w:tcPr>
            <w:tcW w:w="1134" w:type="dxa"/>
            <w:tcBorders>
              <w:top w:val="nil"/>
              <w:left w:val="nil"/>
              <w:bottom w:val="nil"/>
              <w:right w:val="nil"/>
            </w:tcBorders>
            <w:hideMark/>
          </w:tcPr>
          <w:p w14:paraId="3F8C1808" w14:textId="77777777" w:rsidR="0006695B" w:rsidRPr="006449A1" w:rsidRDefault="0006695B" w:rsidP="0006695B">
            <w:r w:rsidRPr="006449A1">
              <w:t>18096</w:t>
            </w:r>
          </w:p>
        </w:tc>
        <w:tc>
          <w:tcPr>
            <w:tcW w:w="1842" w:type="dxa"/>
            <w:tcBorders>
              <w:top w:val="nil"/>
              <w:left w:val="nil"/>
              <w:bottom w:val="nil"/>
              <w:right w:val="nil"/>
            </w:tcBorders>
            <w:hideMark/>
          </w:tcPr>
          <w:p w14:paraId="7C82B887" w14:textId="77777777" w:rsidR="0006695B" w:rsidRPr="006449A1" w:rsidRDefault="0006695B" w:rsidP="0006695B">
            <w:r w:rsidRPr="006449A1">
              <w:t>TIMEOUT</w:t>
            </w:r>
          </w:p>
        </w:tc>
        <w:tc>
          <w:tcPr>
            <w:tcW w:w="1134" w:type="dxa"/>
            <w:tcBorders>
              <w:top w:val="nil"/>
              <w:left w:val="nil"/>
              <w:bottom w:val="nil"/>
              <w:right w:val="nil"/>
            </w:tcBorders>
            <w:hideMark/>
          </w:tcPr>
          <w:p w14:paraId="3DEE1A24" w14:textId="77777777" w:rsidR="0006695B" w:rsidRPr="006449A1" w:rsidRDefault="0006695B" w:rsidP="0006695B">
            <w:r w:rsidRPr="006449A1">
              <w:t> </w:t>
            </w:r>
          </w:p>
        </w:tc>
      </w:tr>
      <w:tr w:rsidR="0006695B" w:rsidRPr="006449A1" w14:paraId="542E54AE" w14:textId="77777777" w:rsidTr="0006695B">
        <w:trPr>
          <w:trHeight w:val="270"/>
        </w:trPr>
        <w:tc>
          <w:tcPr>
            <w:tcW w:w="2689" w:type="dxa"/>
            <w:tcBorders>
              <w:top w:val="nil"/>
              <w:left w:val="nil"/>
              <w:bottom w:val="nil"/>
              <w:right w:val="nil"/>
            </w:tcBorders>
            <w:noWrap/>
            <w:vAlign w:val="bottom"/>
            <w:hideMark/>
          </w:tcPr>
          <w:p w14:paraId="72491A26" w14:textId="5CC623D4" w:rsidR="0006695B" w:rsidRPr="006449A1" w:rsidRDefault="0006695B" w:rsidP="0006695B">
            <w:r>
              <w:rPr>
                <w:rFonts w:ascii="Arial" w:hAnsi="Arial" w:cs="Arial"/>
                <w:sz w:val="20"/>
                <w:szCs w:val="20"/>
              </w:rPr>
              <w:t>vc-exact_121.gr</w:t>
            </w:r>
          </w:p>
        </w:tc>
        <w:tc>
          <w:tcPr>
            <w:tcW w:w="1134" w:type="dxa"/>
            <w:tcBorders>
              <w:top w:val="nil"/>
              <w:left w:val="nil"/>
              <w:bottom w:val="nil"/>
              <w:right w:val="nil"/>
            </w:tcBorders>
            <w:hideMark/>
          </w:tcPr>
          <w:p w14:paraId="797D1086" w14:textId="77777777" w:rsidR="0006695B" w:rsidRPr="006449A1" w:rsidRDefault="0006695B" w:rsidP="0006695B">
            <w:r w:rsidRPr="006449A1">
              <w:t>18096</w:t>
            </w:r>
          </w:p>
        </w:tc>
        <w:tc>
          <w:tcPr>
            <w:tcW w:w="1842" w:type="dxa"/>
            <w:tcBorders>
              <w:top w:val="nil"/>
              <w:left w:val="nil"/>
              <w:bottom w:val="nil"/>
              <w:right w:val="nil"/>
            </w:tcBorders>
            <w:hideMark/>
          </w:tcPr>
          <w:p w14:paraId="4DEFD419" w14:textId="77777777" w:rsidR="0006695B" w:rsidRPr="006449A1" w:rsidRDefault="0006695B" w:rsidP="0006695B">
            <w:r w:rsidRPr="006449A1">
              <w:t>TIMEOUT</w:t>
            </w:r>
          </w:p>
        </w:tc>
        <w:tc>
          <w:tcPr>
            <w:tcW w:w="1134" w:type="dxa"/>
            <w:tcBorders>
              <w:top w:val="nil"/>
              <w:left w:val="nil"/>
              <w:bottom w:val="nil"/>
              <w:right w:val="nil"/>
            </w:tcBorders>
            <w:hideMark/>
          </w:tcPr>
          <w:p w14:paraId="04A8A0D2" w14:textId="77777777" w:rsidR="0006695B" w:rsidRPr="006449A1" w:rsidRDefault="0006695B" w:rsidP="0006695B">
            <w:r w:rsidRPr="006449A1">
              <w:t> </w:t>
            </w:r>
          </w:p>
        </w:tc>
      </w:tr>
      <w:tr w:rsidR="0006695B" w:rsidRPr="006449A1" w14:paraId="369D2353" w14:textId="77777777" w:rsidTr="0006695B">
        <w:trPr>
          <w:trHeight w:val="270"/>
        </w:trPr>
        <w:tc>
          <w:tcPr>
            <w:tcW w:w="2689" w:type="dxa"/>
            <w:tcBorders>
              <w:top w:val="nil"/>
              <w:left w:val="nil"/>
              <w:bottom w:val="nil"/>
              <w:right w:val="nil"/>
            </w:tcBorders>
            <w:noWrap/>
            <w:vAlign w:val="bottom"/>
            <w:hideMark/>
          </w:tcPr>
          <w:p w14:paraId="1073807D" w14:textId="562E4501" w:rsidR="0006695B" w:rsidRPr="006449A1" w:rsidRDefault="0006695B" w:rsidP="0006695B">
            <w:r>
              <w:rPr>
                <w:rFonts w:ascii="Arial" w:hAnsi="Arial" w:cs="Arial"/>
                <w:sz w:val="20"/>
                <w:szCs w:val="20"/>
              </w:rPr>
              <w:t>vc-exact_123.gr</w:t>
            </w:r>
          </w:p>
        </w:tc>
        <w:tc>
          <w:tcPr>
            <w:tcW w:w="1134" w:type="dxa"/>
            <w:tcBorders>
              <w:top w:val="nil"/>
              <w:left w:val="nil"/>
              <w:bottom w:val="nil"/>
              <w:right w:val="nil"/>
            </w:tcBorders>
            <w:hideMark/>
          </w:tcPr>
          <w:p w14:paraId="3A14F6C1" w14:textId="77777777" w:rsidR="0006695B" w:rsidRPr="006449A1" w:rsidRDefault="0006695B" w:rsidP="0006695B">
            <w:r w:rsidRPr="006449A1">
              <w:t>26300</w:t>
            </w:r>
          </w:p>
        </w:tc>
        <w:tc>
          <w:tcPr>
            <w:tcW w:w="1842" w:type="dxa"/>
            <w:tcBorders>
              <w:top w:val="nil"/>
              <w:left w:val="nil"/>
              <w:bottom w:val="nil"/>
              <w:right w:val="nil"/>
            </w:tcBorders>
            <w:hideMark/>
          </w:tcPr>
          <w:p w14:paraId="514B1E8F" w14:textId="77777777" w:rsidR="0006695B" w:rsidRPr="006449A1" w:rsidRDefault="0006695B" w:rsidP="0006695B">
            <w:r w:rsidRPr="006449A1">
              <w:t>TIMEOUT</w:t>
            </w:r>
          </w:p>
        </w:tc>
        <w:tc>
          <w:tcPr>
            <w:tcW w:w="1134" w:type="dxa"/>
            <w:tcBorders>
              <w:top w:val="nil"/>
              <w:left w:val="nil"/>
              <w:bottom w:val="nil"/>
              <w:right w:val="nil"/>
            </w:tcBorders>
            <w:hideMark/>
          </w:tcPr>
          <w:p w14:paraId="49E022A0" w14:textId="77777777" w:rsidR="0006695B" w:rsidRPr="006449A1" w:rsidRDefault="0006695B" w:rsidP="0006695B">
            <w:r w:rsidRPr="006449A1">
              <w:t> </w:t>
            </w:r>
          </w:p>
        </w:tc>
      </w:tr>
      <w:tr w:rsidR="0006695B" w:rsidRPr="006449A1" w14:paraId="26C9C9F6" w14:textId="77777777" w:rsidTr="0006695B">
        <w:trPr>
          <w:trHeight w:val="270"/>
        </w:trPr>
        <w:tc>
          <w:tcPr>
            <w:tcW w:w="2689" w:type="dxa"/>
            <w:tcBorders>
              <w:top w:val="nil"/>
              <w:left w:val="nil"/>
              <w:bottom w:val="nil"/>
              <w:right w:val="nil"/>
            </w:tcBorders>
            <w:noWrap/>
            <w:vAlign w:val="bottom"/>
            <w:hideMark/>
          </w:tcPr>
          <w:p w14:paraId="456100C4" w14:textId="2EB61FAA" w:rsidR="0006695B" w:rsidRPr="006449A1" w:rsidRDefault="0006695B" w:rsidP="0006695B">
            <w:r>
              <w:rPr>
                <w:rFonts w:ascii="Arial" w:hAnsi="Arial" w:cs="Arial"/>
                <w:sz w:val="20"/>
                <w:szCs w:val="20"/>
              </w:rPr>
              <w:t>vc-exact_125.gr</w:t>
            </w:r>
          </w:p>
        </w:tc>
        <w:tc>
          <w:tcPr>
            <w:tcW w:w="1134" w:type="dxa"/>
            <w:tcBorders>
              <w:top w:val="nil"/>
              <w:left w:val="nil"/>
              <w:bottom w:val="nil"/>
              <w:right w:val="nil"/>
            </w:tcBorders>
            <w:hideMark/>
          </w:tcPr>
          <w:p w14:paraId="35674256" w14:textId="77777777" w:rsidR="0006695B" w:rsidRPr="006449A1" w:rsidRDefault="0006695B" w:rsidP="0006695B">
            <w:r w:rsidRPr="006449A1">
              <w:t>26300</w:t>
            </w:r>
          </w:p>
        </w:tc>
        <w:tc>
          <w:tcPr>
            <w:tcW w:w="1842" w:type="dxa"/>
            <w:tcBorders>
              <w:top w:val="nil"/>
              <w:left w:val="nil"/>
              <w:bottom w:val="nil"/>
              <w:right w:val="nil"/>
            </w:tcBorders>
            <w:hideMark/>
          </w:tcPr>
          <w:p w14:paraId="55689CA1" w14:textId="77777777" w:rsidR="0006695B" w:rsidRPr="006449A1" w:rsidRDefault="0006695B" w:rsidP="0006695B">
            <w:r w:rsidRPr="006449A1">
              <w:t>TIMEOUT</w:t>
            </w:r>
          </w:p>
        </w:tc>
        <w:tc>
          <w:tcPr>
            <w:tcW w:w="1134" w:type="dxa"/>
            <w:tcBorders>
              <w:top w:val="nil"/>
              <w:left w:val="nil"/>
              <w:bottom w:val="nil"/>
              <w:right w:val="nil"/>
            </w:tcBorders>
            <w:hideMark/>
          </w:tcPr>
          <w:p w14:paraId="294DBFF4" w14:textId="77777777" w:rsidR="0006695B" w:rsidRPr="006449A1" w:rsidRDefault="0006695B" w:rsidP="0006695B">
            <w:r w:rsidRPr="006449A1">
              <w:t> </w:t>
            </w:r>
          </w:p>
        </w:tc>
      </w:tr>
      <w:tr w:rsidR="0006695B" w:rsidRPr="006449A1" w14:paraId="12E93B47" w14:textId="77777777" w:rsidTr="0006695B">
        <w:trPr>
          <w:trHeight w:val="270"/>
        </w:trPr>
        <w:tc>
          <w:tcPr>
            <w:tcW w:w="2689" w:type="dxa"/>
            <w:tcBorders>
              <w:top w:val="nil"/>
              <w:left w:val="nil"/>
              <w:bottom w:val="nil"/>
              <w:right w:val="nil"/>
            </w:tcBorders>
            <w:noWrap/>
            <w:vAlign w:val="bottom"/>
            <w:hideMark/>
          </w:tcPr>
          <w:p w14:paraId="26559F70" w14:textId="6691B34F" w:rsidR="0006695B" w:rsidRPr="006449A1" w:rsidRDefault="0006695B" w:rsidP="0006695B">
            <w:r>
              <w:rPr>
                <w:rFonts w:ascii="Arial" w:hAnsi="Arial" w:cs="Arial"/>
                <w:sz w:val="20"/>
                <w:szCs w:val="20"/>
              </w:rPr>
              <w:t>vc-exact_127.gr</w:t>
            </w:r>
          </w:p>
        </w:tc>
        <w:tc>
          <w:tcPr>
            <w:tcW w:w="1134" w:type="dxa"/>
            <w:tcBorders>
              <w:top w:val="nil"/>
              <w:left w:val="nil"/>
              <w:bottom w:val="nil"/>
              <w:right w:val="nil"/>
            </w:tcBorders>
            <w:hideMark/>
          </w:tcPr>
          <w:p w14:paraId="3DD24096" w14:textId="77777777" w:rsidR="0006695B" w:rsidRPr="006449A1" w:rsidRDefault="0006695B" w:rsidP="0006695B">
            <w:r w:rsidRPr="006449A1">
              <w:t>18096</w:t>
            </w:r>
          </w:p>
        </w:tc>
        <w:tc>
          <w:tcPr>
            <w:tcW w:w="1842" w:type="dxa"/>
            <w:tcBorders>
              <w:top w:val="nil"/>
              <w:left w:val="nil"/>
              <w:bottom w:val="nil"/>
              <w:right w:val="nil"/>
            </w:tcBorders>
            <w:hideMark/>
          </w:tcPr>
          <w:p w14:paraId="46049D79" w14:textId="77777777" w:rsidR="0006695B" w:rsidRPr="006449A1" w:rsidRDefault="0006695B" w:rsidP="0006695B">
            <w:r w:rsidRPr="006449A1">
              <w:t>TIMEOUT</w:t>
            </w:r>
          </w:p>
        </w:tc>
        <w:tc>
          <w:tcPr>
            <w:tcW w:w="1134" w:type="dxa"/>
            <w:tcBorders>
              <w:top w:val="nil"/>
              <w:left w:val="nil"/>
              <w:bottom w:val="nil"/>
              <w:right w:val="nil"/>
            </w:tcBorders>
            <w:hideMark/>
          </w:tcPr>
          <w:p w14:paraId="3A1A02C6" w14:textId="77777777" w:rsidR="0006695B" w:rsidRPr="006449A1" w:rsidRDefault="0006695B" w:rsidP="0006695B">
            <w:r w:rsidRPr="006449A1">
              <w:t> </w:t>
            </w:r>
          </w:p>
        </w:tc>
      </w:tr>
      <w:tr w:rsidR="0006695B" w:rsidRPr="006449A1" w14:paraId="0F0EFC13" w14:textId="77777777" w:rsidTr="0006695B">
        <w:trPr>
          <w:trHeight w:val="270"/>
        </w:trPr>
        <w:tc>
          <w:tcPr>
            <w:tcW w:w="2689" w:type="dxa"/>
            <w:tcBorders>
              <w:top w:val="nil"/>
              <w:left w:val="nil"/>
              <w:bottom w:val="nil"/>
              <w:right w:val="nil"/>
            </w:tcBorders>
            <w:noWrap/>
            <w:vAlign w:val="bottom"/>
            <w:hideMark/>
          </w:tcPr>
          <w:p w14:paraId="1893C200" w14:textId="48E4BFD5" w:rsidR="0006695B" w:rsidRPr="006449A1" w:rsidRDefault="0006695B" w:rsidP="0006695B">
            <w:r>
              <w:rPr>
                <w:rFonts w:ascii="Arial" w:hAnsi="Arial" w:cs="Arial"/>
                <w:sz w:val="20"/>
                <w:szCs w:val="20"/>
              </w:rPr>
              <w:t>vc-exact_129.gr</w:t>
            </w:r>
          </w:p>
        </w:tc>
        <w:tc>
          <w:tcPr>
            <w:tcW w:w="1134" w:type="dxa"/>
            <w:tcBorders>
              <w:top w:val="nil"/>
              <w:left w:val="nil"/>
              <w:bottom w:val="nil"/>
              <w:right w:val="nil"/>
            </w:tcBorders>
            <w:hideMark/>
          </w:tcPr>
          <w:p w14:paraId="77863E1B" w14:textId="77777777" w:rsidR="0006695B" w:rsidRPr="006449A1" w:rsidRDefault="0006695B" w:rsidP="0006695B">
            <w:r w:rsidRPr="006449A1">
              <w:t>15783</w:t>
            </w:r>
          </w:p>
        </w:tc>
        <w:tc>
          <w:tcPr>
            <w:tcW w:w="1842" w:type="dxa"/>
            <w:tcBorders>
              <w:top w:val="nil"/>
              <w:left w:val="nil"/>
              <w:bottom w:val="nil"/>
              <w:right w:val="nil"/>
            </w:tcBorders>
            <w:hideMark/>
          </w:tcPr>
          <w:p w14:paraId="74099647" w14:textId="77777777" w:rsidR="0006695B" w:rsidRPr="006449A1" w:rsidRDefault="0006695B" w:rsidP="0006695B">
            <w:r w:rsidRPr="006449A1">
              <w:t>TIMEOUT</w:t>
            </w:r>
          </w:p>
        </w:tc>
        <w:tc>
          <w:tcPr>
            <w:tcW w:w="1134" w:type="dxa"/>
            <w:tcBorders>
              <w:top w:val="nil"/>
              <w:left w:val="nil"/>
              <w:bottom w:val="nil"/>
              <w:right w:val="nil"/>
            </w:tcBorders>
            <w:hideMark/>
          </w:tcPr>
          <w:p w14:paraId="2ED72764" w14:textId="77777777" w:rsidR="0006695B" w:rsidRPr="006449A1" w:rsidRDefault="0006695B" w:rsidP="0006695B">
            <w:r w:rsidRPr="006449A1">
              <w:t> </w:t>
            </w:r>
          </w:p>
        </w:tc>
      </w:tr>
      <w:tr w:rsidR="0006695B" w:rsidRPr="006449A1" w14:paraId="4E2BD840" w14:textId="77777777" w:rsidTr="0006695B">
        <w:trPr>
          <w:trHeight w:val="270"/>
        </w:trPr>
        <w:tc>
          <w:tcPr>
            <w:tcW w:w="2689" w:type="dxa"/>
            <w:tcBorders>
              <w:top w:val="nil"/>
              <w:left w:val="nil"/>
              <w:bottom w:val="nil"/>
              <w:right w:val="nil"/>
            </w:tcBorders>
            <w:noWrap/>
            <w:vAlign w:val="bottom"/>
            <w:hideMark/>
          </w:tcPr>
          <w:p w14:paraId="4CE92916" w14:textId="3D3F3D80" w:rsidR="0006695B" w:rsidRPr="006449A1" w:rsidRDefault="0006695B" w:rsidP="0006695B">
            <w:r>
              <w:rPr>
                <w:rFonts w:ascii="Arial" w:hAnsi="Arial" w:cs="Arial"/>
                <w:sz w:val="20"/>
                <w:szCs w:val="20"/>
              </w:rPr>
              <w:t>vc-exact_133.gr</w:t>
            </w:r>
          </w:p>
        </w:tc>
        <w:tc>
          <w:tcPr>
            <w:tcW w:w="1134" w:type="dxa"/>
            <w:tcBorders>
              <w:top w:val="nil"/>
              <w:left w:val="nil"/>
              <w:bottom w:val="nil"/>
              <w:right w:val="nil"/>
            </w:tcBorders>
            <w:hideMark/>
          </w:tcPr>
          <w:p w14:paraId="27DA1612" w14:textId="77777777" w:rsidR="0006695B" w:rsidRPr="006449A1" w:rsidRDefault="0006695B" w:rsidP="0006695B">
            <w:r w:rsidRPr="006449A1">
              <w:t>15783</w:t>
            </w:r>
          </w:p>
        </w:tc>
        <w:tc>
          <w:tcPr>
            <w:tcW w:w="1842" w:type="dxa"/>
            <w:tcBorders>
              <w:top w:val="nil"/>
              <w:left w:val="nil"/>
              <w:bottom w:val="nil"/>
              <w:right w:val="nil"/>
            </w:tcBorders>
            <w:hideMark/>
          </w:tcPr>
          <w:p w14:paraId="748D8BA6" w14:textId="77777777" w:rsidR="0006695B" w:rsidRPr="006449A1" w:rsidRDefault="0006695B" w:rsidP="0006695B">
            <w:r w:rsidRPr="006449A1">
              <w:t>TIMEOUT</w:t>
            </w:r>
          </w:p>
        </w:tc>
        <w:tc>
          <w:tcPr>
            <w:tcW w:w="1134" w:type="dxa"/>
            <w:tcBorders>
              <w:top w:val="nil"/>
              <w:left w:val="nil"/>
              <w:bottom w:val="nil"/>
              <w:right w:val="nil"/>
            </w:tcBorders>
            <w:hideMark/>
          </w:tcPr>
          <w:p w14:paraId="75335AB5" w14:textId="77777777" w:rsidR="0006695B" w:rsidRPr="006449A1" w:rsidRDefault="0006695B" w:rsidP="0006695B">
            <w:r w:rsidRPr="006449A1">
              <w:t> </w:t>
            </w:r>
          </w:p>
        </w:tc>
      </w:tr>
      <w:tr w:rsidR="0006695B" w:rsidRPr="006449A1" w14:paraId="1F4484A1" w14:textId="77777777" w:rsidTr="0006695B">
        <w:trPr>
          <w:trHeight w:val="270"/>
        </w:trPr>
        <w:tc>
          <w:tcPr>
            <w:tcW w:w="2689" w:type="dxa"/>
            <w:tcBorders>
              <w:top w:val="nil"/>
              <w:left w:val="nil"/>
              <w:bottom w:val="nil"/>
              <w:right w:val="nil"/>
            </w:tcBorders>
            <w:noWrap/>
            <w:vAlign w:val="bottom"/>
            <w:hideMark/>
          </w:tcPr>
          <w:p w14:paraId="0313EAE4" w14:textId="7E130580" w:rsidR="0006695B" w:rsidRPr="006449A1" w:rsidRDefault="0006695B" w:rsidP="0006695B">
            <w:r>
              <w:rPr>
                <w:rFonts w:ascii="Arial" w:hAnsi="Arial" w:cs="Arial"/>
                <w:sz w:val="20"/>
                <w:szCs w:val="20"/>
              </w:rPr>
              <w:t>vc-exact_135.gr</w:t>
            </w:r>
          </w:p>
        </w:tc>
        <w:tc>
          <w:tcPr>
            <w:tcW w:w="1134" w:type="dxa"/>
            <w:tcBorders>
              <w:top w:val="nil"/>
              <w:left w:val="nil"/>
              <w:bottom w:val="nil"/>
              <w:right w:val="nil"/>
            </w:tcBorders>
            <w:hideMark/>
          </w:tcPr>
          <w:p w14:paraId="2E26E5ED" w14:textId="77777777" w:rsidR="0006695B" w:rsidRPr="006449A1" w:rsidRDefault="0006695B" w:rsidP="0006695B">
            <w:r w:rsidRPr="006449A1">
              <w:t>26300</w:t>
            </w:r>
          </w:p>
        </w:tc>
        <w:tc>
          <w:tcPr>
            <w:tcW w:w="1842" w:type="dxa"/>
            <w:tcBorders>
              <w:top w:val="nil"/>
              <w:left w:val="nil"/>
              <w:bottom w:val="nil"/>
              <w:right w:val="nil"/>
            </w:tcBorders>
            <w:hideMark/>
          </w:tcPr>
          <w:p w14:paraId="254F7850" w14:textId="77777777" w:rsidR="0006695B" w:rsidRPr="006449A1" w:rsidRDefault="0006695B" w:rsidP="0006695B">
            <w:r w:rsidRPr="006449A1">
              <w:t>TIMEOUT</w:t>
            </w:r>
          </w:p>
        </w:tc>
        <w:tc>
          <w:tcPr>
            <w:tcW w:w="1134" w:type="dxa"/>
            <w:tcBorders>
              <w:top w:val="nil"/>
              <w:left w:val="nil"/>
              <w:bottom w:val="nil"/>
              <w:right w:val="nil"/>
            </w:tcBorders>
            <w:hideMark/>
          </w:tcPr>
          <w:p w14:paraId="74C75CEA" w14:textId="77777777" w:rsidR="0006695B" w:rsidRPr="006449A1" w:rsidRDefault="0006695B" w:rsidP="0006695B">
            <w:r w:rsidRPr="006449A1">
              <w:t> </w:t>
            </w:r>
          </w:p>
        </w:tc>
      </w:tr>
      <w:tr w:rsidR="0006695B" w:rsidRPr="006449A1" w14:paraId="79391678" w14:textId="77777777" w:rsidTr="0006695B">
        <w:trPr>
          <w:trHeight w:val="270"/>
        </w:trPr>
        <w:tc>
          <w:tcPr>
            <w:tcW w:w="2689" w:type="dxa"/>
            <w:tcBorders>
              <w:top w:val="nil"/>
              <w:left w:val="nil"/>
              <w:bottom w:val="nil"/>
              <w:right w:val="nil"/>
            </w:tcBorders>
            <w:noWrap/>
            <w:vAlign w:val="bottom"/>
            <w:hideMark/>
          </w:tcPr>
          <w:p w14:paraId="22A0E5A3" w14:textId="00D35C8E" w:rsidR="0006695B" w:rsidRPr="006449A1" w:rsidRDefault="0006695B" w:rsidP="0006695B">
            <w:r>
              <w:rPr>
                <w:rFonts w:ascii="Arial" w:hAnsi="Arial" w:cs="Arial"/>
                <w:sz w:val="20"/>
                <w:szCs w:val="20"/>
              </w:rPr>
              <w:t>vc-exact_137.gr</w:t>
            </w:r>
          </w:p>
        </w:tc>
        <w:tc>
          <w:tcPr>
            <w:tcW w:w="1134" w:type="dxa"/>
            <w:tcBorders>
              <w:top w:val="nil"/>
              <w:left w:val="nil"/>
              <w:bottom w:val="nil"/>
              <w:right w:val="nil"/>
            </w:tcBorders>
            <w:hideMark/>
          </w:tcPr>
          <w:p w14:paraId="11966D31" w14:textId="77777777" w:rsidR="0006695B" w:rsidRPr="006449A1" w:rsidRDefault="0006695B" w:rsidP="0006695B">
            <w:r w:rsidRPr="006449A1">
              <w:t>26300</w:t>
            </w:r>
          </w:p>
        </w:tc>
        <w:tc>
          <w:tcPr>
            <w:tcW w:w="1842" w:type="dxa"/>
            <w:tcBorders>
              <w:top w:val="nil"/>
              <w:left w:val="nil"/>
              <w:bottom w:val="nil"/>
              <w:right w:val="nil"/>
            </w:tcBorders>
            <w:hideMark/>
          </w:tcPr>
          <w:p w14:paraId="52E7B582" w14:textId="77777777" w:rsidR="0006695B" w:rsidRPr="006449A1" w:rsidRDefault="0006695B" w:rsidP="0006695B">
            <w:r w:rsidRPr="006449A1">
              <w:t>TIMEOUT</w:t>
            </w:r>
          </w:p>
        </w:tc>
        <w:tc>
          <w:tcPr>
            <w:tcW w:w="1134" w:type="dxa"/>
            <w:tcBorders>
              <w:top w:val="nil"/>
              <w:left w:val="nil"/>
              <w:bottom w:val="nil"/>
              <w:right w:val="nil"/>
            </w:tcBorders>
            <w:hideMark/>
          </w:tcPr>
          <w:p w14:paraId="1E2B2BB9" w14:textId="77777777" w:rsidR="0006695B" w:rsidRPr="006449A1" w:rsidRDefault="0006695B" w:rsidP="0006695B">
            <w:r w:rsidRPr="006449A1">
              <w:t> </w:t>
            </w:r>
          </w:p>
        </w:tc>
      </w:tr>
      <w:tr w:rsidR="0006695B" w:rsidRPr="006449A1" w14:paraId="1BD08D07" w14:textId="77777777" w:rsidTr="0006695B">
        <w:trPr>
          <w:trHeight w:val="270"/>
        </w:trPr>
        <w:tc>
          <w:tcPr>
            <w:tcW w:w="2689" w:type="dxa"/>
            <w:tcBorders>
              <w:top w:val="nil"/>
              <w:left w:val="nil"/>
              <w:bottom w:val="nil"/>
              <w:right w:val="nil"/>
            </w:tcBorders>
            <w:noWrap/>
            <w:vAlign w:val="bottom"/>
            <w:hideMark/>
          </w:tcPr>
          <w:p w14:paraId="1E1FF7A0" w14:textId="5401DF95" w:rsidR="0006695B" w:rsidRPr="006449A1" w:rsidRDefault="0006695B" w:rsidP="0006695B">
            <w:r>
              <w:rPr>
                <w:rFonts w:ascii="Arial" w:hAnsi="Arial" w:cs="Arial"/>
                <w:sz w:val="20"/>
                <w:szCs w:val="20"/>
              </w:rPr>
              <w:t>vc-exact_139.gr</w:t>
            </w:r>
          </w:p>
        </w:tc>
        <w:tc>
          <w:tcPr>
            <w:tcW w:w="1134" w:type="dxa"/>
            <w:tcBorders>
              <w:top w:val="nil"/>
              <w:left w:val="nil"/>
              <w:bottom w:val="nil"/>
              <w:right w:val="nil"/>
            </w:tcBorders>
            <w:hideMark/>
          </w:tcPr>
          <w:p w14:paraId="4B6B7CAE" w14:textId="77777777" w:rsidR="0006695B" w:rsidRPr="006449A1" w:rsidRDefault="0006695B" w:rsidP="0006695B">
            <w:r w:rsidRPr="006449A1">
              <w:t>18096</w:t>
            </w:r>
          </w:p>
        </w:tc>
        <w:tc>
          <w:tcPr>
            <w:tcW w:w="1842" w:type="dxa"/>
            <w:tcBorders>
              <w:top w:val="nil"/>
              <w:left w:val="nil"/>
              <w:bottom w:val="nil"/>
              <w:right w:val="nil"/>
            </w:tcBorders>
            <w:hideMark/>
          </w:tcPr>
          <w:p w14:paraId="759B0AF4" w14:textId="77777777" w:rsidR="0006695B" w:rsidRPr="006449A1" w:rsidRDefault="0006695B" w:rsidP="0006695B">
            <w:r w:rsidRPr="006449A1">
              <w:t>TIMEOUT</w:t>
            </w:r>
          </w:p>
        </w:tc>
        <w:tc>
          <w:tcPr>
            <w:tcW w:w="1134" w:type="dxa"/>
            <w:tcBorders>
              <w:top w:val="nil"/>
              <w:left w:val="nil"/>
              <w:bottom w:val="nil"/>
              <w:right w:val="nil"/>
            </w:tcBorders>
            <w:hideMark/>
          </w:tcPr>
          <w:p w14:paraId="58003A7C" w14:textId="77777777" w:rsidR="0006695B" w:rsidRPr="006449A1" w:rsidRDefault="0006695B" w:rsidP="0006695B">
            <w:r w:rsidRPr="006449A1">
              <w:t> </w:t>
            </w:r>
          </w:p>
        </w:tc>
      </w:tr>
      <w:tr w:rsidR="0006695B" w:rsidRPr="006449A1" w14:paraId="4A1011BE" w14:textId="77777777" w:rsidTr="0006695B">
        <w:trPr>
          <w:trHeight w:val="270"/>
        </w:trPr>
        <w:tc>
          <w:tcPr>
            <w:tcW w:w="2689" w:type="dxa"/>
            <w:tcBorders>
              <w:top w:val="nil"/>
              <w:left w:val="nil"/>
              <w:bottom w:val="nil"/>
              <w:right w:val="nil"/>
            </w:tcBorders>
            <w:noWrap/>
            <w:vAlign w:val="bottom"/>
            <w:hideMark/>
          </w:tcPr>
          <w:p w14:paraId="2ABF0130" w14:textId="6A630D80" w:rsidR="0006695B" w:rsidRPr="006449A1" w:rsidRDefault="0006695B" w:rsidP="0006695B">
            <w:r>
              <w:rPr>
                <w:rFonts w:ascii="Arial" w:hAnsi="Arial" w:cs="Arial"/>
                <w:sz w:val="20"/>
                <w:szCs w:val="20"/>
              </w:rPr>
              <w:t>vc-exact_141.gr</w:t>
            </w:r>
          </w:p>
        </w:tc>
        <w:tc>
          <w:tcPr>
            <w:tcW w:w="1134" w:type="dxa"/>
            <w:tcBorders>
              <w:top w:val="nil"/>
              <w:left w:val="nil"/>
              <w:bottom w:val="nil"/>
              <w:right w:val="nil"/>
            </w:tcBorders>
            <w:hideMark/>
          </w:tcPr>
          <w:p w14:paraId="7C9D5863" w14:textId="77777777" w:rsidR="0006695B" w:rsidRPr="006449A1" w:rsidRDefault="0006695B" w:rsidP="0006695B">
            <w:r w:rsidRPr="006449A1">
              <w:t>18096</w:t>
            </w:r>
          </w:p>
        </w:tc>
        <w:tc>
          <w:tcPr>
            <w:tcW w:w="1842" w:type="dxa"/>
            <w:tcBorders>
              <w:top w:val="nil"/>
              <w:left w:val="nil"/>
              <w:bottom w:val="nil"/>
              <w:right w:val="nil"/>
            </w:tcBorders>
            <w:hideMark/>
          </w:tcPr>
          <w:p w14:paraId="3B54D8E2" w14:textId="77777777" w:rsidR="0006695B" w:rsidRPr="006449A1" w:rsidRDefault="0006695B" w:rsidP="0006695B">
            <w:r w:rsidRPr="006449A1">
              <w:t>TIMEOUT</w:t>
            </w:r>
          </w:p>
        </w:tc>
        <w:tc>
          <w:tcPr>
            <w:tcW w:w="1134" w:type="dxa"/>
            <w:tcBorders>
              <w:top w:val="nil"/>
              <w:left w:val="nil"/>
              <w:bottom w:val="nil"/>
              <w:right w:val="nil"/>
            </w:tcBorders>
            <w:hideMark/>
          </w:tcPr>
          <w:p w14:paraId="411126F3" w14:textId="77777777" w:rsidR="0006695B" w:rsidRPr="006449A1" w:rsidRDefault="0006695B" w:rsidP="0006695B">
            <w:r w:rsidRPr="006449A1">
              <w:t> </w:t>
            </w:r>
          </w:p>
        </w:tc>
      </w:tr>
      <w:tr w:rsidR="0006695B" w:rsidRPr="006449A1" w14:paraId="3FEF743F" w14:textId="77777777" w:rsidTr="0006695B">
        <w:trPr>
          <w:trHeight w:val="270"/>
        </w:trPr>
        <w:tc>
          <w:tcPr>
            <w:tcW w:w="2689" w:type="dxa"/>
            <w:tcBorders>
              <w:top w:val="nil"/>
              <w:left w:val="nil"/>
              <w:bottom w:val="nil"/>
              <w:right w:val="nil"/>
            </w:tcBorders>
            <w:noWrap/>
            <w:vAlign w:val="bottom"/>
            <w:hideMark/>
          </w:tcPr>
          <w:p w14:paraId="65857B37" w14:textId="17303FE5" w:rsidR="0006695B" w:rsidRPr="006449A1" w:rsidRDefault="0006695B" w:rsidP="0006695B">
            <w:r>
              <w:rPr>
                <w:rFonts w:ascii="Arial" w:hAnsi="Arial" w:cs="Arial"/>
                <w:sz w:val="20"/>
                <w:szCs w:val="20"/>
              </w:rPr>
              <w:t>vc-exact_143.gr</w:t>
            </w:r>
          </w:p>
        </w:tc>
        <w:tc>
          <w:tcPr>
            <w:tcW w:w="1134" w:type="dxa"/>
            <w:tcBorders>
              <w:top w:val="nil"/>
              <w:left w:val="nil"/>
              <w:bottom w:val="nil"/>
              <w:right w:val="nil"/>
            </w:tcBorders>
            <w:hideMark/>
          </w:tcPr>
          <w:p w14:paraId="4CD4DAFA" w14:textId="77777777" w:rsidR="0006695B" w:rsidRPr="006449A1" w:rsidRDefault="0006695B" w:rsidP="0006695B">
            <w:r w:rsidRPr="006449A1">
              <w:t>18096</w:t>
            </w:r>
          </w:p>
        </w:tc>
        <w:tc>
          <w:tcPr>
            <w:tcW w:w="1842" w:type="dxa"/>
            <w:tcBorders>
              <w:top w:val="nil"/>
              <w:left w:val="nil"/>
              <w:bottom w:val="nil"/>
              <w:right w:val="nil"/>
            </w:tcBorders>
            <w:hideMark/>
          </w:tcPr>
          <w:p w14:paraId="1CE1752D" w14:textId="77777777" w:rsidR="0006695B" w:rsidRPr="006449A1" w:rsidRDefault="0006695B" w:rsidP="0006695B">
            <w:r w:rsidRPr="006449A1">
              <w:t>TIMEOUT</w:t>
            </w:r>
          </w:p>
        </w:tc>
        <w:tc>
          <w:tcPr>
            <w:tcW w:w="1134" w:type="dxa"/>
            <w:tcBorders>
              <w:top w:val="nil"/>
              <w:left w:val="nil"/>
              <w:bottom w:val="nil"/>
              <w:right w:val="nil"/>
            </w:tcBorders>
            <w:hideMark/>
          </w:tcPr>
          <w:p w14:paraId="1058F659" w14:textId="77777777" w:rsidR="0006695B" w:rsidRPr="006449A1" w:rsidRDefault="0006695B" w:rsidP="0006695B">
            <w:r w:rsidRPr="006449A1">
              <w:t> </w:t>
            </w:r>
          </w:p>
        </w:tc>
      </w:tr>
      <w:tr w:rsidR="0006695B" w:rsidRPr="006449A1" w14:paraId="6E3C761C" w14:textId="77777777" w:rsidTr="0006695B">
        <w:trPr>
          <w:trHeight w:val="270"/>
        </w:trPr>
        <w:tc>
          <w:tcPr>
            <w:tcW w:w="2689" w:type="dxa"/>
            <w:tcBorders>
              <w:top w:val="nil"/>
              <w:left w:val="nil"/>
              <w:bottom w:val="nil"/>
              <w:right w:val="nil"/>
            </w:tcBorders>
            <w:noWrap/>
            <w:vAlign w:val="bottom"/>
            <w:hideMark/>
          </w:tcPr>
          <w:p w14:paraId="604B6C67" w14:textId="4B1D5272" w:rsidR="0006695B" w:rsidRPr="006449A1" w:rsidRDefault="0006695B" w:rsidP="0006695B">
            <w:r>
              <w:rPr>
                <w:rFonts w:ascii="Arial" w:hAnsi="Arial" w:cs="Arial"/>
                <w:sz w:val="20"/>
                <w:szCs w:val="20"/>
              </w:rPr>
              <w:t>vc-exact_145.gr</w:t>
            </w:r>
          </w:p>
        </w:tc>
        <w:tc>
          <w:tcPr>
            <w:tcW w:w="1134" w:type="dxa"/>
            <w:tcBorders>
              <w:top w:val="nil"/>
              <w:left w:val="nil"/>
              <w:bottom w:val="nil"/>
              <w:right w:val="nil"/>
            </w:tcBorders>
            <w:hideMark/>
          </w:tcPr>
          <w:p w14:paraId="488A8B40" w14:textId="77777777" w:rsidR="0006695B" w:rsidRPr="006449A1" w:rsidRDefault="0006695B" w:rsidP="0006695B">
            <w:r w:rsidRPr="006449A1">
              <w:t>18096</w:t>
            </w:r>
          </w:p>
        </w:tc>
        <w:tc>
          <w:tcPr>
            <w:tcW w:w="1842" w:type="dxa"/>
            <w:tcBorders>
              <w:top w:val="nil"/>
              <w:left w:val="nil"/>
              <w:bottom w:val="nil"/>
              <w:right w:val="nil"/>
            </w:tcBorders>
            <w:hideMark/>
          </w:tcPr>
          <w:p w14:paraId="060CFC4E" w14:textId="77777777" w:rsidR="0006695B" w:rsidRPr="006449A1" w:rsidRDefault="0006695B" w:rsidP="0006695B">
            <w:r w:rsidRPr="006449A1">
              <w:t>TIMEOUT</w:t>
            </w:r>
          </w:p>
        </w:tc>
        <w:tc>
          <w:tcPr>
            <w:tcW w:w="1134" w:type="dxa"/>
            <w:tcBorders>
              <w:top w:val="nil"/>
              <w:left w:val="nil"/>
              <w:bottom w:val="nil"/>
              <w:right w:val="nil"/>
            </w:tcBorders>
            <w:hideMark/>
          </w:tcPr>
          <w:p w14:paraId="3B37FEF3" w14:textId="77777777" w:rsidR="0006695B" w:rsidRPr="006449A1" w:rsidRDefault="0006695B" w:rsidP="0006695B">
            <w:r w:rsidRPr="006449A1">
              <w:t> </w:t>
            </w:r>
          </w:p>
        </w:tc>
      </w:tr>
      <w:tr w:rsidR="0006695B" w:rsidRPr="006449A1" w14:paraId="5FDE62F6" w14:textId="77777777" w:rsidTr="0006695B">
        <w:trPr>
          <w:trHeight w:val="270"/>
        </w:trPr>
        <w:tc>
          <w:tcPr>
            <w:tcW w:w="2689" w:type="dxa"/>
            <w:tcBorders>
              <w:top w:val="nil"/>
              <w:left w:val="nil"/>
              <w:bottom w:val="nil"/>
              <w:right w:val="nil"/>
            </w:tcBorders>
            <w:noWrap/>
            <w:vAlign w:val="bottom"/>
            <w:hideMark/>
          </w:tcPr>
          <w:p w14:paraId="208BF51A" w14:textId="36446A2A" w:rsidR="0006695B" w:rsidRPr="006449A1" w:rsidRDefault="0006695B" w:rsidP="0006695B">
            <w:r>
              <w:rPr>
                <w:rFonts w:ascii="Arial" w:hAnsi="Arial" w:cs="Arial"/>
                <w:sz w:val="20"/>
                <w:szCs w:val="20"/>
              </w:rPr>
              <w:t>vc-exact_147.gr</w:t>
            </w:r>
          </w:p>
        </w:tc>
        <w:tc>
          <w:tcPr>
            <w:tcW w:w="1134" w:type="dxa"/>
            <w:tcBorders>
              <w:top w:val="nil"/>
              <w:left w:val="nil"/>
              <w:bottom w:val="nil"/>
              <w:right w:val="nil"/>
            </w:tcBorders>
            <w:hideMark/>
          </w:tcPr>
          <w:p w14:paraId="3446B3B3" w14:textId="77777777" w:rsidR="0006695B" w:rsidRPr="006449A1" w:rsidRDefault="0006695B" w:rsidP="0006695B">
            <w:r w:rsidRPr="006449A1">
              <w:t>18096</w:t>
            </w:r>
          </w:p>
        </w:tc>
        <w:tc>
          <w:tcPr>
            <w:tcW w:w="1842" w:type="dxa"/>
            <w:tcBorders>
              <w:top w:val="nil"/>
              <w:left w:val="nil"/>
              <w:bottom w:val="nil"/>
              <w:right w:val="nil"/>
            </w:tcBorders>
            <w:hideMark/>
          </w:tcPr>
          <w:p w14:paraId="176897EC" w14:textId="77777777" w:rsidR="0006695B" w:rsidRPr="006449A1" w:rsidRDefault="0006695B" w:rsidP="0006695B">
            <w:r w:rsidRPr="006449A1">
              <w:t>TIMEOUT</w:t>
            </w:r>
          </w:p>
        </w:tc>
        <w:tc>
          <w:tcPr>
            <w:tcW w:w="1134" w:type="dxa"/>
            <w:tcBorders>
              <w:top w:val="nil"/>
              <w:left w:val="nil"/>
              <w:bottom w:val="nil"/>
              <w:right w:val="nil"/>
            </w:tcBorders>
            <w:hideMark/>
          </w:tcPr>
          <w:p w14:paraId="2298ED90" w14:textId="77777777" w:rsidR="0006695B" w:rsidRPr="006449A1" w:rsidRDefault="0006695B" w:rsidP="0006695B">
            <w:r w:rsidRPr="006449A1">
              <w:t> </w:t>
            </w:r>
          </w:p>
        </w:tc>
      </w:tr>
      <w:tr w:rsidR="0006695B" w:rsidRPr="006449A1" w14:paraId="10C12FF4" w14:textId="77777777" w:rsidTr="0006695B">
        <w:trPr>
          <w:trHeight w:val="270"/>
        </w:trPr>
        <w:tc>
          <w:tcPr>
            <w:tcW w:w="2689" w:type="dxa"/>
            <w:tcBorders>
              <w:top w:val="nil"/>
              <w:left w:val="nil"/>
              <w:bottom w:val="nil"/>
              <w:right w:val="nil"/>
            </w:tcBorders>
            <w:noWrap/>
            <w:vAlign w:val="bottom"/>
            <w:hideMark/>
          </w:tcPr>
          <w:p w14:paraId="7187534D" w14:textId="7865EAD3" w:rsidR="0006695B" w:rsidRPr="006449A1" w:rsidRDefault="0006695B" w:rsidP="0006695B">
            <w:r>
              <w:rPr>
                <w:rFonts w:ascii="Arial" w:hAnsi="Arial" w:cs="Arial"/>
                <w:sz w:val="20"/>
                <w:szCs w:val="20"/>
              </w:rPr>
              <w:t>vc-exact_149.gr</w:t>
            </w:r>
          </w:p>
        </w:tc>
        <w:tc>
          <w:tcPr>
            <w:tcW w:w="1134" w:type="dxa"/>
            <w:tcBorders>
              <w:top w:val="nil"/>
              <w:left w:val="nil"/>
              <w:bottom w:val="nil"/>
              <w:right w:val="nil"/>
            </w:tcBorders>
            <w:hideMark/>
          </w:tcPr>
          <w:p w14:paraId="6F93AC4D" w14:textId="77777777" w:rsidR="0006695B" w:rsidRPr="006449A1" w:rsidRDefault="0006695B" w:rsidP="0006695B">
            <w:r w:rsidRPr="006449A1">
              <w:t>26300</w:t>
            </w:r>
          </w:p>
        </w:tc>
        <w:tc>
          <w:tcPr>
            <w:tcW w:w="1842" w:type="dxa"/>
            <w:tcBorders>
              <w:top w:val="nil"/>
              <w:left w:val="nil"/>
              <w:bottom w:val="nil"/>
              <w:right w:val="nil"/>
            </w:tcBorders>
            <w:hideMark/>
          </w:tcPr>
          <w:p w14:paraId="0F460594" w14:textId="77777777" w:rsidR="0006695B" w:rsidRPr="006449A1" w:rsidRDefault="0006695B" w:rsidP="0006695B">
            <w:r w:rsidRPr="006449A1">
              <w:t>TIMEOUT</w:t>
            </w:r>
          </w:p>
        </w:tc>
        <w:tc>
          <w:tcPr>
            <w:tcW w:w="1134" w:type="dxa"/>
            <w:tcBorders>
              <w:top w:val="nil"/>
              <w:left w:val="nil"/>
              <w:bottom w:val="nil"/>
              <w:right w:val="nil"/>
            </w:tcBorders>
            <w:hideMark/>
          </w:tcPr>
          <w:p w14:paraId="0C50BF22" w14:textId="77777777" w:rsidR="0006695B" w:rsidRPr="006449A1" w:rsidRDefault="0006695B" w:rsidP="0006695B">
            <w:r w:rsidRPr="006449A1">
              <w:t> </w:t>
            </w:r>
          </w:p>
        </w:tc>
      </w:tr>
      <w:tr w:rsidR="0006695B" w:rsidRPr="006449A1" w14:paraId="24ADEADE" w14:textId="77777777" w:rsidTr="0006695B">
        <w:trPr>
          <w:trHeight w:val="270"/>
        </w:trPr>
        <w:tc>
          <w:tcPr>
            <w:tcW w:w="2689" w:type="dxa"/>
            <w:tcBorders>
              <w:top w:val="nil"/>
              <w:left w:val="nil"/>
              <w:bottom w:val="nil"/>
              <w:right w:val="nil"/>
            </w:tcBorders>
            <w:noWrap/>
            <w:vAlign w:val="bottom"/>
            <w:hideMark/>
          </w:tcPr>
          <w:p w14:paraId="5E596ABF" w14:textId="7627BD18" w:rsidR="0006695B" w:rsidRPr="006449A1" w:rsidRDefault="0006695B" w:rsidP="0006695B">
            <w:r>
              <w:rPr>
                <w:rFonts w:ascii="Arial" w:hAnsi="Arial" w:cs="Arial"/>
                <w:sz w:val="20"/>
                <w:szCs w:val="20"/>
              </w:rPr>
              <w:t>vc-exact_151.gr</w:t>
            </w:r>
          </w:p>
        </w:tc>
        <w:tc>
          <w:tcPr>
            <w:tcW w:w="1134" w:type="dxa"/>
            <w:tcBorders>
              <w:top w:val="nil"/>
              <w:left w:val="nil"/>
              <w:bottom w:val="nil"/>
              <w:right w:val="nil"/>
            </w:tcBorders>
            <w:hideMark/>
          </w:tcPr>
          <w:p w14:paraId="276109B0" w14:textId="77777777" w:rsidR="0006695B" w:rsidRPr="006449A1" w:rsidRDefault="0006695B" w:rsidP="0006695B">
            <w:r w:rsidRPr="006449A1">
              <w:t>15783</w:t>
            </w:r>
          </w:p>
        </w:tc>
        <w:tc>
          <w:tcPr>
            <w:tcW w:w="1842" w:type="dxa"/>
            <w:tcBorders>
              <w:top w:val="nil"/>
              <w:left w:val="nil"/>
              <w:bottom w:val="nil"/>
              <w:right w:val="nil"/>
            </w:tcBorders>
            <w:hideMark/>
          </w:tcPr>
          <w:p w14:paraId="50BD78C8" w14:textId="77777777" w:rsidR="0006695B" w:rsidRPr="006449A1" w:rsidRDefault="0006695B" w:rsidP="0006695B">
            <w:r w:rsidRPr="006449A1">
              <w:t>TIMEOUT</w:t>
            </w:r>
          </w:p>
        </w:tc>
        <w:tc>
          <w:tcPr>
            <w:tcW w:w="1134" w:type="dxa"/>
            <w:tcBorders>
              <w:top w:val="nil"/>
              <w:left w:val="nil"/>
              <w:bottom w:val="nil"/>
              <w:right w:val="nil"/>
            </w:tcBorders>
            <w:hideMark/>
          </w:tcPr>
          <w:p w14:paraId="0FCF7450" w14:textId="77777777" w:rsidR="0006695B" w:rsidRPr="006449A1" w:rsidRDefault="0006695B" w:rsidP="0006695B">
            <w:r w:rsidRPr="006449A1">
              <w:t> </w:t>
            </w:r>
          </w:p>
        </w:tc>
      </w:tr>
      <w:tr w:rsidR="0006695B" w:rsidRPr="006449A1" w14:paraId="4134F2E2" w14:textId="77777777" w:rsidTr="0006695B">
        <w:trPr>
          <w:trHeight w:val="270"/>
        </w:trPr>
        <w:tc>
          <w:tcPr>
            <w:tcW w:w="2689" w:type="dxa"/>
            <w:tcBorders>
              <w:top w:val="nil"/>
              <w:left w:val="nil"/>
              <w:bottom w:val="nil"/>
              <w:right w:val="nil"/>
            </w:tcBorders>
            <w:noWrap/>
            <w:vAlign w:val="bottom"/>
            <w:hideMark/>
          </w:tcPr>
          <w:p w14:paraId="3F181D44" w14:textId="059ACB73" w:rsidR="0006695B" w:rsidRPr="006449A1" w:rsidRDefault="0006695B" w:rsidP="0006695B">
            <w:r>
              <w:rPr>
                <w:rFonts w:ascii="Arial" w:hAnsi="Arial" w:cs="Arial"/>
                <w:sz w:val="20"/>
                <w:szCs w:val="20"/>
              </w:rPr>
              <w:t>vc-exact_153.gr</w:t>
            </w:r>
          </w:p>
        </w:tc>
        <w:tc>
          <w:tcPr>
            <w:tcW w:w="1134" w:type="dxa"/>
            <w:tcBorders>
              <w:top w:val="nil"/>
              <w:left w:val="nil"/>
              <w:bottom w:val="nil"/>
              <w:right w:val="nil"/>
            </w:tcBorders>
            <w:hideMark/>
          </w:tcPr>
          <w:p w14:paraId="1B2792A5" w14:textId="77777777" w:rsidR="0006695B" w:rsidRPr="006449A1" w:rsidRDefault="0006695B" w:rsidP="0006695B">
            <w:r w:rsidRPr="006449A1">
              <w:t>29076</w:t>
            </w:r>
          </w:p>
        </w:tc>
        <w:tc>
          <w:tcPr>
            <w:tcW w:w="1842" w:type="dxa"/>
            <w:tcBorders>
              <w:top w:val="nil"/>
              <w:left w:val="nil"/>
              <w:bottom w:val="nil"/>
              <w:right w:val="nil"/>
            </w:tcBorders>
            <w:hideMark/>
          </w:tcPr>
          <w:p w14:paraId="58318EB8" w14:textId="77777777" w:rsidR="0006695B" w:rsidRPr="006449A1" w:rsidRDefault="0006695B" w:rsidP="0006695B">
            <w:r w:rsidRPr="006449A1">
              <w:t>TIMEOUT</w:t>
            </w:r>
          </w:p>
        </w:tc>
        <w:tc>
          <w:tcPr>
            <w:tcW w:w="1134" w:type="dxa"/>
            <w:tcBorders>
              <w:top w:val="nil"/>
              <w:left w:val="nil"/>
              <w:bottom w:val="nil"/>
              <w:right w:val="nil"/>
            </w:tcBorders>
            <w:hideMark/>
          </w:tcPr>
          <w:p w14:paraId="003D0D54" w14:textId="77777777" w:rsidR="0006695B" w:rsidRPr="006449A1" w:rsidRDefault="0006695B" w:rsidP="0006695B">
            <w:r w:rsidRPr="006449A1">
              <w:t> </w:t>
            </w:r>
          </w:p>
        </w:tc>
      </w:tr>
      <w:tr w:rsidR="0006695B" w:rsidRPr="006449A1" w14:paraId="5BA03833" w14:textId="77777777" w:rsidTr="0006695B">
        <w:trPr>
          <w:trHeight w:val="270"/>
        </w:trPr>
        <w:tc>
          <w:tcPr>
            <w:tcW w:w="2689" w:type="dxa"/>
            <w:tcBorders>
              <w:top w:val="nil"/>
              <w:left w:val="nil"/>
              <w:bottom w:val="nil"/>
              <w:right w:val="nil"/>
            </w:tcBorders>
            <w:noWrap/>
            <w:vAlign w:val="bottom"/>
            <w:hideMark/>
          </w:tcPr>
          <w:p w14:paraId="275697C1" w14:textId="0BA4B099" w:rsidR="0006695B" w:rsidRPr="006449A1" w:rsidRDefault="0006695B" w:rsidP="0006695B">
            <w:r>
              <w:rPr>
                <w:rFonts w:ascii="Arial" w:hAnsi="Arial" w:cs="Arial"/>
                <w:sz w:val="20"/>
                <w:szCs w:val="20"/>
              </w:rPr>
              <w:t>vc-exact_155.gr</w:t>
            </w:r>
          </w:p>
        </w:tc>
        <w:tc>
          <w:tcPr>
            <w:tcW w:w="1134" w:type="dxa"/>
            <w:tcBorders>
              <w:top w:val="nil"/>
              <w:left w:val="nil"/>
              <w:bottom w:val="nil"/>
              <w:right w:val="nil"/>
            </w:tcBorders>
            <w:hideMark/>
          </w:tcPr>
          <w:p w14:paraId="40088C33" w14:textId="77777777" w:rsidR="0006695B" w:rsidRPr="006449A1" w:rsidRDefault="0006695B" w:rsidP="0006695B">
            <w:r w:rsidRPr="006449A1">
              <w:t>26300</w:t>
            </w:r>
          </w:p>
        </w:tc>
        <w:tc>
          <w:tcPr>
            <w:tcW w:w="1842" w:type="dxa"/>
            <w:tcBorders>
              <w:top w:val="nil"/>
              <w:left w:val="nil"/>
              <w:bottom w:val="nil"/>
              <w:right w:val="nil"/>
            </w:tcBorders>
            <w:hideMark/>
          </w:tcPr>
          <w:p w14:paraId="22F74623" w14:textId="77777777" w:rsidR="0006695B" w:rsidRPr="006449A1" w:rsidRDefault="0006695B" w:rsidP="0006695B">
            <w:r w:rsidRPr="006449A1">
              <w:t>TIMEOUT</w:t>
            </w:r>
          </w:p>
        </w:tc>
        <w:tc>
          <w:tcPr>
            <w:tcW w:w="1134" w:type="dxa"/>
            <w:tcBorders>
              <w:top w:val="nil"/>
              <w:left w:val="nil"/>
              <w:bottom w:val="nil"/>
              <w:right w:val="nil"/>
            </w:tcBorders>
            <w:hideMark/>
          </w:tcPr>
          <w:p w14:paraId="034A7CBE" w14:textId="77777777" w:rsidR="0006695B" w:rsidRPr="006449A1" w:rsidRDefault="0006695B" w:rsidP="0006695B">
            <w:r w:rsidRPr="006449A1">
              <w:t> </w:t>
            </w:r>
          </w:p>
        </w:tc>
      </w:tr>
      <w:tr w:rsidR="0006695B" w:rsidRPr="006449A1" w14:paraId="141C4600" w14:textId="77777777" w:rsidTr="0006695B">
        <w:trPr>
          <w:trHeight w:val="270"/>
        </w:trPr>
        <w:tc>
          <w:tcPr>
            <w:tcW w:w="2689" w:type="dxa"/>
            <w:tcBorders>
              <w:top w:val="nil"/>
              <w:left w:val="nil"/>
              <w:bottom w:val="nil"/>
              <w:right w:val="nil"/>
            </w:tcBorders>
            <w:noWrap/>
            <w:vAlign w:val="bottom"/>
            <w:hideMark/>
          </w:tcPr>
          <w:p w14:paraId="2C98D8B1" w14:textId="49FF8B50" w:rsidR="0006695B" w:rsidRPr="006449A1" w:rsidRDefault="0006695B" w:rsidP="0006695B">
            <w:r>
              <w:rPr>
                <w:rFonts w:ascii="Arial" w:hAnsi="Arial" w:cs="Arial"/>
                <w:sz w:val="20"/>
                <w:szCs w:val="20"/>
              </w:rPr>
              <w:t>vc-exact_157.gr</w:t>
            </w:r>
          </w:p>
        </w:tc>
        <w:tc>
          <w:tcPr>
            <w:tcW w:w="1134" w:type="dxa"/>
            <w:tcBorders>
              <w:top w:val="nil"/>
              <w:left w:val="nil"/>
              <w:bottom w:val="nil"/>
              <w:right w:val="nil"/>
            </w:tcBorders>
            <w:hideMark/>
          </w:tcPr>
          <w:p w14:paraId="7EBDD8D0" w14:textId="77777777" w:rsidR="0006695B" w:rsidRPr="006449A1" w:rsidRDefault="0006695B" w:rsidP="0006695B">
            <w:r w:rsidRPr="006449A1">
              <w:t>2980</w:t>
            </w:r>
          </w:p>
        </w:tc>
        <w:tc>
          <w:tcPr>
            <w:tcW w:w="1842" w:type="dxa"/>
            <w:tcBorders>
              <w:top w:val="nil"/>
              <w:left w:val="nil"/>
              <w:bottom w:val="nil"/>
              <w:right w:val="nil"/>
            </w:tcBorders>
            <w:hideMark/>
          </w:tcPr>
          <w:p w14:paraId="54338D96" w14:textId="77777777" w:rsidR="0006695B" w:rsidRPr="006449A1" w:rsidRDefault="0006695B" w:rsidP="0006695B">
            <w:r w:rsidRPr="006449A1">
              <w:t>TIMEOUT</w:t>
            </w:r>
          </w:p>
        </w:tc>
        <w:tc>
          <w:tcPr>
            <w:tcW w:w="1134" w:type="dxa"/>
            <w:tcBorders>
              <w:top w:val="nil"/>
              <w:left w:val="nil"/>
              <w:bottom w:val="nil"/>
              <w:right w:val="nil"/>
            </w:tcBorders>
            <w:hideMark/>
          </w:tcPr>
          <w:p w14:paraId="58CB8E3B" w14:textId="77777777" w:rsidR="0006695B" w:rsidRPr="006449A1" w:rsidRDefault="0006695B" w:rsidP="0006695B">
            <w:r w:rsidRPr="006449A1">
              <w:t> </w:t>
            </w:r>
          </w:p>
        </w:tc>
      </w:tr>
      <w:tr w:rsidR="0006695B" w:rsidRPr="006449A1" w14:paraId="28AAE767" w14:textId="77777777" w:rsidTr="0006695B">
        <w:trPr>
          <w:trHeight w:val="270"/>
        </w:trPr>
        <w:tc>
          <w:tcPr>
            <w:tcW w:w="2689" w:type="dxa"/>
            <w:tcBorders>
              <w:top w:val="nil"/>
              <w:left w:val="nil"/>
              <w:bottom w:val="nil"/>
              <w:right w:val="nil"/>
            </w:tcBorders>
            <w:noWrap/>
            <w:vAlign w:val="bottom"/>
            <w:hideMark/>
          </w:tcPr>
          <w:p w14:paraId="1BB63C4D" w14:textId="1AEBD437" w:rsidR="0006695B" w:rsidRPr="006449A1" w:rsidRDefault="0006695B" w:rsidP="0006695B">
            <w:r>
              <w:rPr>
                <w:rFonts w:ascii="Arial" w:hAnsi="Arial" w:cs="Arial"/>
                <w:sz w:val="20"/>
                <w:szCs w:val="20"/>
              </w:rPr>
              <w:t>vc-exact_159.gr</w:t>
            </w:r>
          </w:p>
        </w:tc>
        <w:tc>
          <w:tcPr>
            <w:tcW w:w="1134" w:type="dxa"/>
            <w:tcBorders>
              <w:top w:val="nil"/>
              <w:left w:val="nil"/>
              <w:bottom w:val="nil"/>
              <w:right w:val="nil"/>
            </w:tcBorders>
            <w:hideMark/>
          </w:tcPr>
          <w:p w14:paraId="393428B2" w14:textId="77777777" w:rsidR="0006695B" w:rsidRPr="006449A1" w:rsidRDefault="0006695B" w:rsidP="0006695B">
            <w:r w:rsidRPr="006449A1">
              <w:t>18096</w:t>
            </w:r>
          </w:p>
        </w:tc>
        <w:tc>
          <w:tcPr>
            <w:tcW w:w="1842" w:type="dxa"/>
            <w:tcBorders>
              <w:top w:val="nil"/>
              <w:left w:val="nil"/>
              <w:bottom w:val="nil"/>
              <w:right w:val="nil"/>
            </w:tcBorders>
            <w:hideMark/>
          </w:tcPr>
          <w:p w14:paraId="2109FC86" w14:textId="77777777" w:rsidR="0006695B" w:rsidRPr="006449A1" w:rsidRDefault="0006695B" w:rsidP="0006695B">
            <w:r w:rsidRPr="006449A1">
              <w:t>TIMEOUT</w:t>
            </w:r>
          </w:p>
        </w:tc>
        <w:tc>
          <w:tcPr>
            <w:tcW w:w="1134" w:type="dxa"/>
            <w:tcBorders>
              <w:top w:val="nil"/>
              <w:left w:val="nil"/>
              <w:bottom w:val="nil"/>
              <w:right w:val="nil"/>
            </w:tcBorders>
            <w:hideMark/>
          </w:tcPr>
          <w:p w14:paraId="17295B93" w14:textId="77777777" w:rsidR="0006695B" w:rsidRPr="006449A1" w:rsidRDefault="0006695B" w:rsidP="0006695B">
            <w:r w:rsidRPr="006449A1">
              <w:t> </w:t>
            </w:r>
          </w:p>
        </w:tc>
      </w:tr>
      <w:tr w:rsidR="0006695B" w:rsidRPr="006449A1" w14:paraId="350B0F72" w14:textId="77777777" w:rsidTr="0006695B">
        <w:trPr>
          <w:trHeight w:val="270"/>
        </w:trPr>
        <w:tc>
          <w:tcPr>
            <w:tcW w:w="2689" w:type="dxa"/>
            <w:tcBorders>
              <w:top w:val="nil"/>
              <w:left w:val="nil"/>
              <w:bottom w:val="nil"/>
              <w:right w:val="nil"/>
            </w:tcBorders>
            <w:noWrap/>
            <w:vAlign w:val="bottom"/>
            <w:hideMark/>
          </w:tcPr>
          <w:p w14:paraId="3F7C1B75" w14:textId="782D5B2C" w:rsidR="0006695B" w:rsidRPr="006449A1" w:rsidRDefault="0006695B" w:rsidP="0006695B">
            <w:r>
              <w:rPr>
                <w:rFonts w:ascii="Arial" w:hAnsi="Arial" w:cs="Arial"/>
                <w:sz w:val="20"/>
                <w:szCs w:val="20"/>
              </w:rPr>
              <w:t>vc-exact_161.gr</w:t>
            </w:r>
          </w:p>
        </w:tc>
        <w:tc>
          <w:tcPr>
            <w:tcW w:w="1134" w:type="dxa"/>
            <w:tcBorders>
              <w:top w:val="nil"/>
              <w:left w:val="nil"/>
              <w:bottom w:val="nil"/>
              <w:right w:val="nil"/>
            </w:tcBorders>
            <w:hideMark/>
          </w:tcPr>
          <w:p w14:paraId="17362475" w14:textId="77777777" w:rsidR="0006695B" w:rsidRPr="006449A1" w:rsidRDefault="0006695B" w:rsidP="0006695B">
            <w:r w:rsidRPr="006449A1">
              <w:t>138141</w:t>
            </w:r>
          </w:p>
        </w:tc>
        <w:tc>
          <w:tcPr>
            <w:tcW w:w="1842" w:type="dxa"/>
            <w:tcBorders>
              <w:top w:val="nil"/>
              <w:left w:val="nil"/>
              <w:bottom w:val="nil"/>
              <w:right w:val="nil"/>
            </w:tcBorders>
            <w:hideMark/>
          </w:tcPr>
          <w:p w14:paraId="132164E3" w14:textId="77777777" w:rsidR="0006695B" w:rsidRPr="006449A1" w:rsidRDefault="0006695B" w:rsidP="0006695B">
            <w:r w:rsidRPr="006449A1">
              <w:t>TIMEOUT</w:t>
            </w:r>
          </w:p>
        </w:tc>
        <w:tc>
          <w:tcPr>
            <w:tcW w:w="1134" w:type="dxa"/>
            <w:tcBorders>
              <w:top w:val="nil"/>
              <w:left w:val="nil"/>
              <w:bottom w:val="nil"/>
              <w:right w:val="nil"/>
            </w:tcBorders>
            <w:hideMark/>
          </w:tcPr>
          <w:p w14:paraId="03281DC7" w14:textId="77777777" w:rsidR="0006695B" w:rsidRPr="006449A1" w:rsidRDefault="0006695B" w:rsidP="0006695B">
            <w:r w:rsidRPr="006449A1">
              <w:t> </w:t>
            </w:r>
          </w:p>
        </w:tc>
      </w:tr>
      <w:tr w:rsidR="0006695B" w:rsidRPr="006449A1" w14:paraId="2673D5CB" w14:textId="77777777" w:rsidTr="0006695B">
        <w:trPr>
          <w:trHeight w:val="270"/>
        </w:trPr>
        <w:tc>
          <w:tcPr>
            <w:tcW w:w="2689" w:type="dxa"/>
            <w:tcBorders>
              <w:top w:val="nil"/>
              <w:left w:val="nil"/>
              <w:bottom w:val="nil"/>
              <w:right w:val="nil"/>
            </w:tcBorders>
            <w:noWrap/>
            <w:vAlign w:val="bottom"/>
            <w:hideMark/>
          </w:tcPr>
          <w:p w14:paraId="045C4C15" w14:textId="167C6EF7" w:rsidR="0006695B" w:rsidRPr="006449A1" w:rsidRDefault="0006695B" w:rsidP="0006695B">
            <w:r>
              <w:rPr>
                <w:rFonts w:ascii="Arial" w:hAnsi="Arial" w:cs="Arial"/>
                <w:sz w:val="20"/>
                <w:szCs w:val="20"/>
              </w:rPr>
              <w:t>vc-exact_163.gr</w:t>
            </w:r>
          </w:p>
        </w:tc>
        <w:tc>
          <w:tcPr>
            <w:tcW w:w="1134" w:type="dxa"/>
            <w:tcBorders>
              <w:top w:val="nil"/>
              <w:left w:val="nil"/>
              <w:bottom w:val="nil"/>
              <w:right w:val="nil"/>
            </w:tcBorders>
            <w:hideMark/>
          </w:tcPr>
          <w:p w14:paraId="63DF6691" w14:textId="77777777" w:rsidR="0006695B" w:rsidRPr="006449A1" w:rsidRDefault="0006695B" w:rsidP="0006695B">
            <w:r w:rsidRPr="006449A1">
              <w:t>18096</w:t>
            </w:r>
          </w:p>
        </w:tc>
        <w:tc>
          <w:tcPr>
            <w:tcW w:w="1842" w:type="dxa"/>
            <w:tcBorders>
              <w:top w:val="nil"/>
              <w:left w:val="nil"/>
              <w:bottom w:val="nil"/>
              <w:right w:val="nil"/>
            </w:tcBorders>
            <w:hideMark/>
          </w:tcPr>
          <w:p w14:paraId="0C6EB793" w14:textId="77777777" w:rsidR="0006695B" w:rsidRPr="006449A1" w:rsidRDefault="0006695B" w:rsidP="0006695B">
            <w:r w:rsidRPr="006449A1">
              <w:t>TIMEOUT</w:t>
            </w:r>
          </w:p>
        </w:tc>
        <w:tc>
          <w:tcPr>
            <w:tcW w:w="1134" w:type="dxa"/>
            <w:tcBorders>
              <w:top w:val="nil"/>
              <w:left w:val="nil"/>
              <w:bottom w:val="nil"/>
              <w:right w:val="nil"/>
            </w:tcBorders>
            <w:hideMark/>
          </w:tcPr>
          <w:p w14:paraId="0E852F4A" w14:textId="77777777" w:rsidR="0006695B" w:rsidRPr="006449A1" w:rsidRDefault="0006695B" w:rsidP="0006695B">
            <w:r w:rsidRPr="006449A1">
              <w:t> </w:t>
            </w:r>
          </w:p>
        </w:tc>
      </w:tr>
      <w:tr w:rsidR="0006695B" w:rsidRPr="006449A1" w14:paraId="4D5F24A1" w14:textId="77777777" w:rsidTr="0006695B">
        <w:trPr>
          <w:trHeight w:val="270"/>
        </w:trPr>
        <w:tc>
          <w:tcPr>
            <w:tcW w:w="2689" w:type="dxa"/>
            <w:tcBorders>
              <w:top w:val="nil"/>
              <w:left w:val="nil"/>
              <w:bottom w:val="nil"/>
              <w:right w:val="nil"/>
            </w:tcBorders>
            <w:noWrap/>
            <w:vAlign w:val="bottom"/>
            <w:hideMark/>
          </w:tcPr>
          <w:p w14:paraId="44DD9128" w14:textId="73286814" w:rsidR="0006695B" w:rsidRPr="006449A1" w:rsidRDefault="0006695B" w:rsidP="0006695B">
            <w:r>
              <w:rPr>
                <w:rFonts w:ascii="Arial" w:hAnsi="Arial" w:cs="Arial"/>
                <w:sz w:val="20"/>
                <w:szCs w:val="20"/>
              </w:rPr>
              <w:t>vc-exact_165.gr</w:t>
            </w:r>
          </w:p>
        </w:tc>
        <w:tc>
          <w:tcPr>
            <w:tcW w:w="1134" w:type="dxa"/>
            <w:tcBorders>
              <w:top w:val="nil"/>
              <w:left w:val="nil"/>
              <w:bottom w:val="nil"/>
              <w:right w:val="nil"/>
            </w:tcBorders>
            <w:hideMark/>
          </w:tcPr>
          <w:p w14:paraId="03167F28" w14:textId="77777777" w:rsidR="0006695B" w:rsidRPr="006449A1" w:rsidRDefault="0006695B" w:rsidP="0006695B">
            <w:r w:rsidRPr="006449A1">
              <w:t>18096</w:t>
            </w:r>
          </w:p>
        </w:tc>
        <w:tc>
          <w:tcPr>
            <w:tcW w:w="1842" w:type="dxa"/>
            <w:tcBorders>
              <w:top w:val="nil"/>
              <w:left w:val="nil"/>
              <w:bottom w:val="nil"/>
              <w:right w:val="nil"/>
            </w:tcBorders>
            <w:hideMark/>
          </w:tcPr>
          <w:p w14:paraId="1118C9EC" w14:textId="77777777" w:rsidR="0006695B" w:rsidRPr="006449A1" w:rsidRDefault="0006695B" w:rsidP="0006695B">
            <w:r w:rsidRPr="006449A1">
              <w:t>TIMEOUT</w:t>
            </w:r>
          </w:p>
        </w:tc>
        <w:tc>
          <w:tcPr>
            <w:tcW w:w="1134" w:type="dxa"/>
            <w:tcBorders>
              <w:top w:val="nil"/>
              <w:left w:val="nil"/>
              <w:bottom w:val="nil"/>
              <w:right w:val="nil"/>
            </w:tcBorders>
            <w:hideMark/>
          </w:tcPr>
          <w:p w14:paraId="7F07128A" w14:textId="77777777" w:rsidR="0006695B" w:rsidRPr="006449A1" w:rsidRDefault="0006695B" w:rsidP="0006695B">
            <w:r w:rsidRPr="006449A1">
              <w:t> </w:t>
            </w:r>
          </w:p>
        </w:tc>
      </w:tr>
      <w:tr w:rsidR="0006695B" w:rsidRPr="006449A1" w14:paraId="2B47883B" w14:textId="77777777" w:rsidTr="0006695B">
        <w:trPr>
          <w:trHeight w:val="270"/>
        </w:trPr>
        <w:tc>
          <w:tcPr>
            <w:tcW w:w="2689" w:type="dxa"/>
            <w:tcBorders>
              <w:top w:val="nil"/>
              <w:left w:val="nil"/>
              <w:bottom w:val="nil"/>
              <w:right w:val="nil"/>
            </w:tcBorders>
            <w:noWrap/>
            <w:vAlign w:val="bottom"/>
            <w:hideMark/>
          </w:tcPr>
          <w:p w14:paraId="560D0EED" w14:textId="27C892A7" w:rsidR="0006695B" w:rsidRPr="006449A1" w:rsidRDefault="0006695B" w:rsidP="0006695B">
            <w:r>
              <w:rPr>
                <w:rFonts w:ascii="Arial" w:hAnsi="Arial" w:cs="Arial"/>
                <w:sz w:val="20"/>
                <w:szCs w:val="20"/>
              </w:rPr>
              <w:t>vc-exact_167.gr</w:t>
            </w:r>
          </w:p>
        </w:tc>
        <w:tc>
          <w:tcPr>
            <w:tcW w:w="1134" w:type="dxa"/>
            <w:tcBorders>
              <w:top w:val="nil"/>
              <w:left w:val="nil"/>
              <w:bottom w:val="nil"/>
              <w:right w:val="nil"/>
            </w:tcBorders>
            <w:hideMark/>
          </w:tcPr>
          <w:p w14:paraId="4E027D27" w14:textId="77777777" w:rsidR="0006695B" w:rsidRPr="006449A1" w:rsidRDefault="0006695B" w:rsidP="0006695B">
            <w:r w:rsidRPr="006449A1">
              <w:t>15783</w:t>
            </w:r>
          </w:p>
        </w:tc>
        <w:tc>
          <w:tcPr>
            <w:tcW w:w="1842" w:type="dxa"/>
            <w:tcBorders>
              <w:top w:val="nil"/>
              <w:left w:val="nil"/>
              <w:bottom w:val="nil"/>
              <w:right w:val="nil"/>
            </w:tcBorders>
            <w:hideMark/>
          </w:tcPr>
          <w:p w14:paraId="50881FF4" w14:textId="77777777" w:rsidR="0006695B" w:rsidRPr="006449A1" w:rsidRDefault="0006695B" w:rsidP="0006695B">
            <w:r w:rsidRPr="006449A1">
              <w:t>TIMEOUT</w:t>
            </w:r>
          </w:p>
        </w:tc>
        <w:tc>
          <w:tcPr>
            <w:tcW w:w="1134" w:type="dxa"/>
            <w:tcBorders>
              <w:top w:val="nil"/>
              <w:left w:val="nil"/>
              <w:bottom w:val="nil"/>
              <w:right w:val="nil"/>
            </w:tcBorders>
            <w:hideMark/>
          </w:tcPr>
          <w:p w14:paraId="113EA4DE" w14:textId="77777777" w:rsidR="0006695B" w:rsidRPr="006449A1" w:rsidRDefault="0006695B" w:rsidP="0006695B">
            <w:r w:rsidRPr="006449A1">
              <w:t> </w:t>
            </w:r>
          </w:p>
        </w:tc>
      </w:tr>
      <w:tr w:rsidR="0006695B" w:rsidRPr="006449A1" w14:paraId="10C10163" w14:textId="77777777" w:rsidTr="0006695B">
        <w:trPr>
          <w:trHeight w:val="270"/>
        </w:trPr>
        <w:tc>
          <w:tcPr>
            <w:tcW w:w="2689" w:type="dxa"/>
            <w:tcBorders>
              <w:top w:val="nil"/>
              <w:left w:val="nil"/>
              <w:bottom w:val="nil"/>
              <w:right w:val="nil"/>
            </w:tcBorders>
            <w:noWrap/>
            <w:vAlign w:val="bottom"/>
            <w:hideMark/>
          </w:tcPr>
          <w:p w14:paraId="72420005" w14:textId="5236F3A0" w:rsidR="0006695B" w:rsidRPr="006449A1" w:rsidRDefault="0006695B" w:rsidP="0006695B">
            <w:r>
              <w:rPr>
                <w:rFonts w:ascii="Arial" w:hAnsi="Arial" w:cs="Arial"/>
                <w:sz w:val="20"/>
                <w:szCs w:val="20"/>
              </w:rPr>
              <w:t>vc-exact_169.gr</w:t>
            </w:r>
          </w:p>
        </w:tc>
        <w:tc>
          <w:tcPr>
            <w:tcW w:w="1134" w:type="dxa"/>
            <w:tcBorders>
              <w:top w:val="nil"/>
              <w:left w:val="nil"/>
              <w:bottom w:val="nil"/>
              <w:right w:val="nil"/>
            </w:tcBorders>
            <w:hideMark/>
          </w:tcPr>
          <w:p w14:paraId="6907AFAF" w14:textId="77777777" w:rsidR="0006695B" w:rsidRPr="006449A1" w:rsidRDefault="0006695B" w:rsidP="0006695B">
            <w:r w:rsidRPr="006449A1">
              <w:t>4768</w:t>
            </w:r>
          </w:p>
        </w:tc>
        <w:tc>
          <w:tcPr>
            <w:tcW w:w="1842" w:type="dxa"/>
            <w:tcBorders>
              <w:top w:val="nil"/>
              <w:left w:val="nil"/>
              <w:bottom w:val="nil"/>
              <w:right w:val="nil"/>
            </w:tcBorders>
            <w:hideMark/>
          </w:tcPr>
          <w:p w14:paraId="66EBADC1" w14:textId="77777777" w:rsidR="0006695B" w:rsidRPr="006449A1" w:rsidRDefault="0006695B" w:rsidP="0006695B">
            <w:r w:rsidRPr="006449A1">
              <w:t>TIMEOUT</w:t>
            </w:r>
          </w:p>
        </w:tc>
        <w:tc>
          <w:tcPr>
            <w:tcW w:w="1134" w:type="dxa"/>
            <w:tcBorders>
              <w:top w:val="nil"/>
              <w:left w:val="nil"/>
              <w:bottom w:val="nil"/>
              <w:right w:val="nil"/>
            </w:tcBorders>
            <w:hideMark/>
          </w:tcPr>
          <w:p w14:paraId="7A75B581" w14:textId="77777777" w:rsidR="0006695B" w:rsidRPr="006449A1" w:rsidRDefault="0006695B" w:rsidP="0006695B">
            <w:r w:rsidRPr="006449A1">
              <w:t> </w:t>
            </w:r>
          </w:p>
        </w:tc>
      </w:tr>
      <w:tr w:rsidR="0006695B" w:rsidRPr="006449A1" w14:paraId="754373CD" w14:textId="77777777" w:rsidTr="0006695B">
        <w:trPr>
          <w:trHeight w:val="270"/>
        </w:trPr>
        <w:tc>
          <w:tcPr>
            <w:tcW w:w="2689" w:type="dxa"/>
            <w:tcBorders>
              <w:top w:val="nil"/>
              <w:left w:val="nil"/>
              <w:bottom w:val="nil"/>
              <w:right w:val="nil"/>
            </w:tcBorders>
            <w:noWrap/>
            <w:vAlign w:val="bottom"/>
            <w:hideMark/>
          </w:tcPr>
          <w:p w14:paraId="575EFF9E" w14:textId="5D4A668D" w:rsidR="0006695B" w:rsidRPr="006449A1" w:rsidRDefault="0006695B" w:rsidP="0006695B">
            <w:r>
              <w:rPr>
                <w:rFonts w:ascii="Arial" w:hAnsi="Arial" w:cs="Arial"/>
                <w:sz w:val="20"/>
                <w:szCs w:val="20"/>
              </w:rPr>
              <w:t>vc-exact_171.gr</w:t>
            </w:r>
          </w:p>
        </w:tc>
        <w:tc>
          <w:tcPr>
            <w:tcW w:w="1134" w:type="dxa"/>
            <w:tcBorders>
              <w:top w:val="nil"/>
              <w:left w:val="nil"/>
              <w:bottom w:val="nil"/>
              <w:right w:val="nil"/>
            </w:tcBorders>
            <w:hideMark/>
          </w:tcPr>
          <w:p w14:paraId="72812344" w14:textId="77777777" w:rsidR="0006695B" w:rsidRPr="006449A1" w:rsidRDefault="0006695B" w:rsidP="0006695B">
            <w:r w:rsidRPr="006449A1">
              <w:t>18096</w:t>
            </w:r>
          </w:p>
        </w:tc>
        <w:tc>
          <w:tcPr>
            <w:tcW w:w="1842" w:type="dxa"/>
            <w:tcBorders>
              <w:top w:val="nil"/>
              <w:left w:val="nil"/>
              <w:bottom w:val="nil"/>
              <w:right w:val="nil"/>
            </w:tcBorders>
            <w:hideMark/>
          </w:tcPr>
          <w:p w14:paraId="5F32E3DC" w14:textId="77777777" w:rsidR="0006695B" w:rsidRPr="006449A1" w:rsidRDefault="0006695B" w:rsidP="0006695B">
            <w:r w:rsidRPr="006449A1">
              <w:t>TIMEOUT</w:t>
            </w:r>
          </w:p>
        </w:tc>
        <w:tc>
          <w:tcPr>
            <w:tcW w:w="1134" w:type="dxa"/>
            <w:tcBorders>
              <w:top w:val="nil"/>
              <w:left w:val="nil"/>
              <w:bottom w:val="nil"/>
              <w:right w:val="nil"/>
            </w:tcBorders>
            <w:hideMark/>
          </w:tcPr>
          <w:p w14:paraId="3E5C4803" w14:textId="77777777" w:rsidR="0006695B" w:rsidRPr="006449A1" w:rsidRDefault="0006695B" w:rsidP="0006695B">
            <w:r w:rsidRPr="006449A1">
              <w:t> </w:t>
            </w:r>
          </w:p>
        </w:tc>
      </w:tr>
      <w:tr w:rsidR="0006695B" w:rsidRPr="006449A1" w14:paraId="23C061F3" w14:textId="77777777" w:rsidTr="0006695B">
        <w:trPr>
          <w:trHeight w:val="270"/>
        </w:trPr>
        <w:tc>
          <w:tcPr>
            <w:tcW w:w="2689" w:type="dxa"/>
            <w:tcBorders>
              <w:top w:val="nil"/>
              <w:left w:val="nil"/>
              <w:bottom w:val="nil"/>
              <w:right w:val="nil"/>
            </w:tcBorders>
            <w:noWrap/>
            <w:vAlign w:val="bottom"/>
            <w:hideMark/>
          </w:tcPr>
          <w:p w14:paraId="37BE8213" w14:textId="4C6C4DED" w:rsidR="0006695B" w:rsidRPr="006449A1" w:rsidRDefault="0006695B" w:rsidP="0006695B">
            <w:r>
              <w:rPr>
                <w:rFonts w:ascii="Arial" w:hAnsi="Arial" w:cs="Arial"/>
                <w:sz w:val="20"/>
                <w:szCs w:val="20"/>
              </w:rPr>
              <w:t>vc-exact_173.gr</w:t>
            </w:r>
          </w:p>
        </w:tc>
        <w:tc>
          <w:tcPr>
            <w:tcW w:w="1134" w:type="dxa"/>
            <w:tcBorders>
              <w:top w:val="nil"/>
              <w:left w:val="nil"/>
              <w:bottom w:val="nil"/>
              <w:right w:val="nil"/>
            </w:tcBorders>
            <w:hideMark/>
          </w:tcPr>
          <w:p w14:paraId="2290DD75" w14:textId="77777777" w:rsidR="0006695B" w:rsidRPr="006449A1" w:rsidRDefault="0006695B" w:rsidP="0006695B">
            <w:r w:rsidRPr="006449A1">
              <w:t>56860</w:t>
            </w:r>
          </w:p>
        </w:tc>
        <w:tc>
          <w:tcPr>
            <w:tcW w:w="1842" w:type="dxa"/>
            <w:tcBorders>
              <w:top w:val="nil"/>
              <w:left w:val="nil"/>
              <w:bottom w:val="nil"/>
              <w:right w:val="nil"/>
            </w:tcBorders>
            <w:hideMark/>
          </w:tcPr>
          <w:p w14:paraId="2A8CA114" w14:textId="77777777" w:rsidR="0006695B" w:rsidRPr="006449A1" w:rsidRDefault="0006695B" w:rsidP="0006695B">
            <w:r w:rsidRPr="006449A1">
              <w:t>TIMEOUT</w:t>
            </w:r>
          </w:p>
        </w:tc>
        <w:tc>
          <w:tcPr>
            <w:tcW w:w="1134" w:type="dxa"/>
            <w:tcBorders>
              <w:top w:val="nil"/>
              <w:left w:val="nil"/>
              <w:bottom w:val="nil"/>
              <w:right w:val="nil"/>
            </w:tcBorders>
            <w:hideMark/>
          </w:tcPr>
          <w:p w14:paraId="700C525B" w14:textId="77777777" w:rsidR="0006695B" w:rsidRPr="006449A1" w:rsidRDefault="0006695B" w:rsidP="0006695B">
            <w:r w:rsidRPr="006449A1">
              <w:t> </w:t>
            </w:r>
          </w:p>
        </w:tc>
      </w:tr>
      <w:tr w:rsidR="0006695B" w:rsidRPr="006449A1" w14:paraId="58F6D929" w14:textId="77777777" w:rsidTr="0006695B">
        <w:trPr>
          <w:trHeight w:val="270"/>
        </w:trPr>
        <w:tc>
          <w:tcPr>
            <w:tcW w:w="2689" w:type="dxa"/>
            <w:tcBorders>
              <w:top w:val="nil"/>
              <w:left w:val="nil"/>
              <w:bottom w:val="nil"/>
              <w:right w:val="nil"/>
            </w:tcBorders>
            <w:noWrap/>
            <w:vAlign w:val="bottom"/>
            <w:hideMark/>
          </w:tcPr>
          <w:p w14:paraId="267A688B" w14:textId="1443B1E9" w:rsidR="0006695B" w:rsidRPr="006449A1" w:rsidRDefault="0006695B" w:rsidP="0006695B">
            <w:r>
              <w:rPr>
                <w:rFonts w:ascii="Arial" w:hAnsi="Arial" w:cs="Arial"/>
                <w:sz w:val="20"/>
                <w:szCs w:val="20"/>
              </w:rPr>
              <w:t>vc-exact_179.gr</w:t>
            </w:r>
          </w:p>
        </w:tc>
        <w:tc>
          <w:tcPr>
            <w:tcW w:w="1134" w:type="dxa"/>
            <w:tcBorders>
              <w:top w:val="nil"/>
              <w:left w:val="nil"/>
              <w:bottom w:val="nil"/>
              <w:right w:val="nil"/>
            </w:tcBorders>
            <w:hideMark/>
          </w:tcPr>
          <w:p w14:paraId="410957FD" w14:textId="77777777" w:rsidR="0006695B" w:rsidRPr="006449A1" w:rsidRDefault="0006695B" w:rsidP="0006695B">
            <w:r w:rsidRPr="006449A1">
              <w:t>15783</w:t>
            </w:r>
          </w:p>
        </w:tc>
        <w:tc>
          <w:tcPr>
            <w:tcW w:w="1842" w:type="dxa"/>
            <w:tcBorders>
              <w:top w:val="nil"/>
              <w:left w:val="nil"/>
              <w:bottom w:val="nil"/>
              <w:right w:val="nil"/>
            </w:tcBorders>
            <w:hideMark/>
          </w:tcPr>
          <w:p w14:paraId="1E81674B" w14:textId="77777777" w:rsidR="0006695B" w:rsidRPr="006449A1" w:rsidRDefault="0006695B" w:rsidP="0006695B">
            <w:r w:rsidRPr="006449A1">
              <w:t>TIMEOUT</w:t>
            </w:r>
          </w:p>
        </w:tc>
        <w:tc>
          <w:tcPr>
            <w:tcW w:w="1134" w:type="dxa"/>
            <w:tcBorders>
              <w:top w:val="nil"/>
              <w:left w:val="nil"/>
              <w:bottom w:val="nil"/>
              <w:right w:val="nil"/>
            </w:tcBorders>
            <w:hideMark/>
          </w:tcPr>
          <w:p w14:paraId="65646EAD" w14:textId="77777777" w:rsidR="0006695B" w:rsidRPr="006449A1" w:rsidRDefault="0006695B" w:rsidP="0006695B">
            <w:r w:rsidRPr="006449A1">
              <w:t> </w:t>
            </w:r>
          </w:p>
        </w:tc>
      </w:tr>
      <w:tr w:rsidR="0006695B" w:rsidRPr="006449A1" w14:paraId="53C53464" w14:textId="77777777" w:rsidTr="0006695B">
        <w:trPr>
          <w:trHeight w:val="270"/>
        </w:trPr>
        <w:tc>
          <w:tcPr>
            <w:tcW w:w="2689" w:type="dxa"/>
            <w:tcBorders>
              <w:top w:val="nil"/>
              <w:left w:val="nil"/>
              <w:bottom w:val="nil"/>
              <w:right w:val="nil"/>
            </w:tcBorders>
            <w:noWrap/>
            <w:vAlign w:val="bottom"/>
            <w:hideMark/>
          </w:tcPr>
          <w:p w14:paraId="10F5CC78" w14:textId="02032F24" w:rsidR="0006695B" w:rsidRPr="006449A1" w:rsidRDefault="0006695B" w:rsidP="0006695B">
            <w:r>
              <w:rPr>
                <w:rFonts w:ascii="Arial" w:hAnsi="Arial" w:cs="Arial"/>
                <w:sz w:val="20"/>
                <w:szCs w:val="20"/>
              </w:rPr>
              <w:t>vc-exact_181.gr</w:t>
            </w:r>
          </w:p>
        </w:tc>
        <w:tc>
          <w:tcPr>
            <w:tcW w:w="1134" w:type="dxa"/>
            <w:tcBorders>
              <w:top w:val="nil"/>
              <w:left w:val="nil"/>
              <w:bottom w:val="nil"/>
              <w:right w:val="nil"/>
            </w:tcBorders>
            <w:hideMark/>
          </w:tcPr>
          <w:p w14:paraId="40B1D183" w14:textId="77777777" w:rsidR="0006695B" w:rsidRPr="006449A1" w:rsidRDefault="0006695B" w:rsidP="0006695B">
            <w:r w:rsidRPr="006449A1">
              <w:t>18096</w:t>
            </w:r>
          </w:p>
        </w:tc>
        <w:tc>
          <w:tcPr>
            <w:tcW w:w="1842" w:type="dxa"/>
            <w:tcBorders>
              <w:top w:val="nil"/>
              <w:left w:val="nil"/>
              <w:bottom w:val="nil"/>
              <w:right w:val="nil"/>
            </w:tcBorders>
            <w:hideMark/>
          </w:tcPr>
          <w:p w14:paraId="00BF7818" w14:textId="77777777" w:rsidR="0006695B" w:rsidRPr="006449A1" w:rsidRDefault="0006695B" w:rsidP="0006695B">
            <w:r w:rsidRPr="006449A1">
              <w:t>TIMEOUT</w:t>
            </w:r>
          </w:p>
        </w:tc>
        <w:tc>
          <w:tcPr>
            <w:tcW w:w="1134" w:type="dxa"/>
            <w:tcBorders>
              <w:top w:val="nil"/>
              <w:left w:val="nil"/>
              <w:bottom w:val="nil"/>
              <w:right w:val="nil"/>
            </w:tcBorders>
            <w:hideMark/>
          </w:tcPr>
          <w:p w14:paraId="4C6EDA9A" w14:textId="77777777" w:rsidR="0006695B" w:rsidRPr="006449A1" w:rsidRDefault="0006695B" w:rsidP="0006695B">
            <w:r w:rsidRPr="006449A1">
              <w:t> </w:t>
            </w:r>
          </w:p>
        </w:tc>
      </w:tr>
      <w:tr w:rsidR="0006695B" w:rsidRPr="006449A1" w14:paraId="0DCA94D1" w14:textId="77777777" w:rsidTr="0006695B">
        <w:trPr>
          <w:trHeight w:val="270"/>
        </w:trPr>
        <w:tc>
          <w:tcPr>
            <w:tcW w:w="2689" w:type="dxa"/>
            <w:tcBorders>
              <w:top w:val="nil"/>
              <w:left w:val="nil"/>
              <w:bottom w:val="nil"/>
              <w:right w:val="nil"/>
            </w:tcBorders>
            <w:noWrap/>
            <w:vAlign w:val="bottom"/>
            <w:hideMark/>
          </w:tcPr>
          <w:p w14:paraId="4F77BB97" w14:textId="1E19080A" w:rsidR="0006695B" w:rsidRPr="006449A1" w:rsidRDefault="0006695B" w:rsidP="0006695B">
            <w:r>
              <w:rPr>
                <w:rFonts w:ascii="Arial" w:hAnsi="Arial" w:cs="Arial"/>
                <w:sz w:val="20"/>
                <w:szCs w:val="20"/>
              </w:rPr>
              <w:t>vc-exact_183.gr</w:t>
            </w:r>
          </w:p>
        </w:tc>
        <w:tc>
          <w:tcPr>
            <w:tcW w:w="1134" w:type="dxa"/>
            <w:tcBorders>
              <w:top w:val="nil"/>
              <w:left w:val="nil"/>
              <w:bottom w:val="nil"/>
              <w:right w:val="nil"/>
            </w:tcBorders>
            <w:hideMark/>
          </w:tcPr>
          <w:p w14:paraId="3F6472D6" w14:textId="77777777" w:rsidR="0006695B" w:rsidRPr="006449A1" w:rsidRDefault="0006695B" w:rsidP="0006695B">
            <w:r w:rsidRPr="006449A1">
              <w:t>72420</w:t>
            </w:r>
          </w:p>
        </w:tc>
        <w:tc>
          <w:tcPr>
            <w:tcW w:w="1842" w:type="dxa"/>
            <w:tcBorders>
              <w:top w:val="nil"/>
              <w:left w:val="nil"/>
              <w:bottom w:val="nil"/>
              <w:right w:val="nil"/>
            </w:tcBorders>
            <w:hideMark/>
          </w:tcPr>
          <w:p w14:paraId="0B965390" w14:textId="77777777" w:rsidR="0006695B" w:rsidRPr="006449A1" w:rsidRDefault="0006695B" w:rsidP="0006695B">
            <w:r w:rsidRPr="006449A1">
              <w:t>TIMEOUT</w:t>
            </w:r>
          </w:p>
        </w:tc>
        <w:tc>
          <w:tcPr>
            <w:tcW w:w="1134" w:type="dxa"/>
            <w:tcBorders>
              <w:top w:val="nil"/>
              <w:left w:val="nil"/>
              <w:bottom w:val="nil"/>
              <w:right w:val="nil"/>
            </w:tcBorders>
            <w:hideMark/>
          </w:tcPr>
          <w:p w14:paraId="21106A4B" w14:textId="77777777" w:rsidR="0006695B" w:rsidRPr="006449A1" w:rsidRDefault="0006695B" w:rsidP="0006695B">
            <w:r w:rsidRPr="006449A1">
              <w:t> </w:t>
            </w:r>
          </w:p>
        </w:tc>
      </w:tr>
      <w:tr w:rsidR="0006695B" w:rsidRPr="006449A1" w14:paraId="6E86F0B4" w14:textId="77777777" w:rsidTr="0006695B">
        <w:trPr>
          <w:trHeight w:val="270"/>
        </w:trPr>
        <w:tc>
          <w:tcPr>
            <w:tcW w:w="2689" w:type="dxa"/>
            <w:tcBorders>
              <w:top w:val="nil"/>
              <w:left w:val="nil"/>
              <w:bottom w:val="nil"/>
              <w:right w:val="nil"/>
            </w:tcBorders>
            <w:noWrap/>
            <w:vAlign w:val="bottom"/>
            <w:hideMark/>
          </w:tcPr>
          <w:p w14:paraId="2FBBDA09" w14:textId="235744EF" w:rsidR="0006695B" w:rsidRPr="006449A1" w:rsidRDefault="0006695B" w:rsidP="0006695B">
            <w:r>
              <w:rPr>
                <w:rFonts w:ascii="Arial" w:hAnsi="Arial" w:cs="Arial"/>
                <w:sz w:val="20"/>
                <w:szCs w:val="20"/>
              </w:rPr>
              <w:t>vc-exact_189.gr</w:t>
            </w:r>
          </w:p>
        </w:tc>
        <w:tc>
          <w:tcPr>
            <w:tcW w:w="1134" w:type="dxa"/>
            <w:tcBorders>
              <w:top w:val="nil"/>
              <w:left w:val="nil"/>
              <w:bottom w:val="nil"/>
              <w:right w:val="nil"/>
            </w:tcBorders>
            <w:hideMark/>
          </w:tcPr>
          <w:p w14:paraId="54A86961" w14:textId="77777777" w:rsidR="0006695B" w:rsidRPr="006449A1" w:rsidRDefault="0006695B" w:rsidP="0006695B">
            <w:r w:rsidRPr="006449A1">
              <w:t>7400</w:t>
            </w:r>
          </w:p>
        </w:tc>
        <w:tc>
          <w:tcPr>
            <w:tcW w:w="1842" w:type="dxa"/>
            <w:tcBorders>
              <w:top w:val="nil"/>
              <w:left w:val="nil"/>
              <w:bottom w:val="nil"/>
              <w:right w:val="nil"/>
            </w:tcBorders>
            <w:hideMark/>
          </w:tcPr>
          <w:p w14:paraId="5BDF8D79" w14:textId="77777777" w:rsidR="0006695B" w:rsidRPr="006449A1" w:rsidRDefault="0006695B" w:rsidP="0006695B">
            <w:r w:rsidRPr="006449A1">
              <w:t>TIMEOUT</w:t>
            </w:r>
          </w:p>
        </w:tc>
        <w:tc>
          <w:tcPr>
            <w:tcW w:w="1134" w:type="dxa"/>
            <w:tcBorders>
              <w:top w:val="nil"/>
              <w:left w:val="nil"/>
              <w:bottom w:val="nil"/>
              <w:right w:val="nil"/>
            </w:tcBorders>
            <w:hideMark/>
          </w:tcPr>
          <w:p w14:paraId="2A432FA1" w14:textId="77777777" w:rsidR="0006695B" w:rsidRPr="006449A1" w:rsidRDefault="0006695B" w:rsidP="0006695B">
            <w:r w:rsidRPr="006449A1">
              <w:t> </w:t>
            </w:r>
          </w:p>
        </w:tc>
      </w:tr>
      <w:tr w:rsidR="0006695B" w:rsidRPr="006449A1" w14:paraId="38AD2583" w14:textId="77777777" w:rsidTr="0006695B">
        <w:trPr>
          <w:trHeight w:val="270"/>
        </w:trPr>
        <w:tc>
          <w:tcPr>
            <w:tcW w:w="2689" w:type="dxa"/>
            <w:tcBorders>
              <w:top w:val="nil"/>
              <w:left w:val="nil"/>
              <w:bottom w:val="nil"/>
              <w:right w:val="nil"/>
            </w:tcBorders>
            <w:noWrap/>
            <w:vAlign w:val="bottom"/>
            <w:hideMark/>
          </w:tcPr>
          <w:p w14:paraId="49CD1297" w14:textId="1CF0DB22" w:rsidR="0006695B" w:rsidRPr="006449A1" w:rsidRDefault="0006695B" w:rsidP="0006695B">
            <w:r>
              <w:rPr>
                <w:rFonts w:ascii="Arial" w:hAnsi="Arial" w:cs="Arial"/>
                <w:sz w:val="20"/>
                <w:szCs w:val="20"/>
              </w:rPr>
              <w:t>vc-exact_193.gr</w:t>
            </w:r>
          </w:p>
        </w:tc>
        <w:tc>
          <w:tcPr>
            <w:tcW w:w="1134" w:type="dxa"/>
            <w:tcBorders>
              <w:top w:val="nil"/>
              <w:left w:val="nil"/>
              <w:bottom w:val="nil"/>
              <w:right w:val="nil"/>
            </w:tcBorders>
            <w:hideMark/>
          </w:tcPr>
          <w:p w14:paraId="5B4F0598" w14:textId="77777777" w:rsidR="0006695B" w:rsidRPr="006449A1" w:rsidRDefault="0006695B" w:rsidP="0006695B">
            <w:r w:rsidRPr="006449A1">
              <w:t>7030</w:t>
            </w:r>
          </w:p>
        </w:tc>
        <w:tc>
          <w:tcPr>
            <w:tcW w:w="1842" w:type="dxa"/>
            <w:tcBorders>
              <w:top w:val="nil"/>
              <w:left w:val="nil"/>
              <w:bottom w:val="nil"/>
              <w:right w:val="nil"/>
            </w:tcBorders>
            <w:hideMark/>
          </w:tcPr>
          <w:p w14:paraId="019670CA" w14:textId="77777777" w:rsidR="0006695B" w:rsidRPr="006449A1" w:rsidRDefault="0006695B" w:rsidP="0006695B">
            <w:r w:rsidRPr="006449A1">
              <w:t>TIMEOUT</w:t>
            </w:r>
          </w:p>
        </w:tc>
        <w:tc>
          <w:tcPr>
            <w:tcW w:w="1134" w:type="dxa"/>
            <w:tcBorders>
              <w:top w:val="nil"/>
              <w:left w:val="nil"/>
              <w:bottom w:val="nil"/>
              <w:right w:val="nil"/>
            </w:tcBorders>
            <w:hideMark/>
          </w:tcPr>
          <w:p w14:paraId="03719D53" w14:textId="77777777" w:rsidR="0006695B" w:rsidRPr="006449A1" w:rsidRDefault="0006695B" w:rsidP="0006695B">
            <w:r w:rsidRPr="006449A1">
              <w:t> </w:t>
            </w:r>
          </w:p>
        </w:tc>
      </w:tr>
      <w:tr w:rsidR="0006695B" w:rsidRPr="006449A1" w14:paraId="2CFE9CD7" w14:textId="77777777" w:rsidTr="0006695B">
        <w:trPr>
          <w:trHeight w:val="270"/>
        </w:trPr>
        <w:tc>
          <w:tcPr>
            <w:tcW w:w="2689" w:type="dxa"/>
            <w:tcBorders>
              <w:top w:val="nil"/>
              <w:left w:val="nil"/>
              <w:bottom w:val="nil"/>
              <w:right w:val="nil"/>
            </w:tcBorders>
            <w:noWrap/>
            <w:vAlign w:val="bottom"/>
            <w:hideMark/>
          </w:tcPr>
          <w:p w14:paraId="6584E5F1" w14:textId="04D265B8" w:rsidR="0006695B" w:rsidRPr="006449A1" w:rsidRDefault="0006695B" w:rsidP="0006695B">
            <w:r>
              <w:rPr>
                <w:rFonts w:ascii="Arial" w:hAnsi="Arial" w:cs="Arial"/>
                <w:sz w:val="20"/>
                <w:szCs w:val="20"/>
              </w:rPr>
              <w:t>vc-exact_195.gr</w:t>
            </w:r>
          </w:p>
        </w:tc>
        <w:tc>
          <w:tcPr>
            <w:tcW w:w="1134" w:type="dxa"/>
            <w:tcBorders>
              <w:top w:val="nil"/>
              <w:left w:val="nil"/>
              <w:bottom w:val="nil"/>
              <w:right w:val="nil"/>
            </w:tcBorders>
            <w:hideMark/>
          </w:tcPr>
          <w:p w14:paraId="367636DA" w14:textId="77777777" w:rsidR="0006695B" w:rsidRPr="006449A1" w:rsidRDefault="0006695B" w:rsidP="0006695B">
            <w:r w:rsidRPr="006449A1">
              <w:t>1150</w:t>
            </w:r>
          </w:p>
        </w:tc>
        <w:tc>
          <w:tcPr>
            <w:tcW w:w="1842" w:type="dxa"/>
            <w:tcBorders>
              <w:top w:val="nil"/>
              <w:left w:val="nil"/>
              <w:bottom w:val="nil"/>
              <w:right w:val="nil"/>
            </w:tcBorders>
            <w:hideMark/>
          </w:tcPr>
          <w:p w14:paraId="70231D0A" w14:textId="77777777" w:rsidR="0006695B" w:rsidRPr="006449A1" w:rsidRDefault="0006695B" w:rsidP="0006695B">
            <w:r w:rsidRPr="006449A1">
              <w:t>TIMEOUT</w:t>
            </w:r>
          </w:p>
        </w:tc>
        <w:tc>
          <w:tcPr>
            <w:tcW w:w="1134" w:type="dxa"/>
            <w:tcBorders>
              <w:top w:val="nil"/>
              <w:left w:val="nil"/>
              <w:bottom w:val="nil"/>
              <w:right w:val="nil"/>
            </w:tcBorders>
            <w:hideMark/>
          </w:tcPr>
          <w:p w14:paraId="0E1DEC4A" w14:textId="77777777" w:rsidR="0006695B" w:rsidRPr="006449A1" w:rsidRDefault="0006695B" w:rsidP="0006695B">
            <w:r w:rsidRPr="006449A1">
              <w:t> </w:t>
            </w:r>
          </w:p>
        </w:tc>
      </w:tr>
      <w:tr w:rsidR="0006695B" w:rsidRPr="006449A1" w14:paraId="7608502E" w14:textId="77777777" w:rsidTr="0006695B">
        <w:trPr>
          <w:trHeight w:val="270"/>
        </w:trPr>
        <w:tc>
          <w:tcPr>
            <w:tcW w:w="2689" w:type="dxa"/>
            <w:tcBorders>
              <w:top w:val="nil"/>
              <w:left w:val="nil"/>
              <w:bottom w:val="nil"/>
              <w:right w:val="nil"/>
            </w:tcBorders>
            <w:noWrap/>
            <w:vAlign w:val="bottom"/>
            <w:hideMark/>
          </w:tcPr>
          <w:p w14:paraId="3ED3A24C" w14:textId="691AD667" w:rsidR="0006695B" w:rsidRPr="006449A1" w:rsidRDefault="0006695B" w:rsidP="0006695B">
            <w:r>
              <w:rPr>
                <w:rFonts w:ascii="Arial" w:hAnsi="Arial" w:cs="Arial"/>
                <w:sz w:val="20"/>
                <w:szCs w:val="20"/>
              </w:rPr>
              <w:t>vc-exact_197.gr</w:t>
            </w:r>
          </w:p>
        </w:tc>
        <w:tc>
          <w:tcPr>
            <w:tcW w:w="1134" w:type="dxa"/>
            <w:tcBorders>
              <w:top w:val="nil"/>
              <w:left w:val="nil"/>
              <w:bottom w:val="nil"/>
              <w:right w:val="nil"/>
            </w:tcBorders>
            <w:hideMark/>
          </w:tcPr>
          <w:p w14:paraId="58060E4E" w14:textId="77777777" w:rsidR="0006695B" w:rsidRPr="006449A1" w:rsidRDefault="0006695B" w:rsidP="0006695B">
            <w:r w:rsidRPr="006449A1">
              <w:t>1534</w:t>
            </w:r>
          </w:p>
        </w:tc>
        <w:tc>
          <w:tcPr>
            <w:tcW w:w="1842" w:type="dxa"/>
            <w:tcBorders>
              <w:top w:val="nil"/>
              <w:left w:val="nil"/>
              <w:bottom w:val="nil"/>
              <w:right w:val="nil"/>
            </w:tcBorders>
            <w:hideMark/>
          </w:tcPr>
          <w:p w14:paraId="7B5FB839" w14:textId="77777777" w:rsidR="0006695B" w:rsidRPr="006449A1" w:rsidRDefault="0006695B" w:rsidP="0006695B">
            <w:r w:rsidRPr="006449A1">
              <w:t>TIMEOUT</w:t>
            </w:r>
          </w:p>
        </w:tc>
        <w:tc>
          <w:tcPr>
            <w:tcW w:w="1134" w:type="dxa"/>
            <w:tcBorders>
              <w:top w:val="nil"/>
              <w:left w:val="nil"/>
              <w:bottom w:val="nil"/>
              <w:right w:val="nil"/>
            </w:tcBorders>
            <w:hideMark/>
          </w:tcPr>
          <w:p w14:paraId="222B6682" w14:textId="77777777" w:rsidR="0006695B" w:rsidRPr="006449A1" w:rsidRDefault="0006695B" w:rsidP="0006695B">
            <w:r w:rsidRPr="006449A1">
              <w:t> </w:t>
            </w:r>
          </w:p>
        </w:tc>
      </w:tr>
      <w:tr w:rsidR="0006695B" w:rsidRPr="006449A1" w14:paraId="345CEBBA" w14:textId="77777777" w:rsidTr="0006695B">
        <w:trPr>
          <w:trHeight w:val="270"/>
        </w:trPr>
        <w:tc>
          <w:tcPr>
            <w:tcW w:w="2689" w:type="dxa"/>
            <w:tcBorders>
              <w:top w:val="nil"/>
              <w:left w:val="nil"/>
              <w:bottom w:val="nil"/>
              <w:right w:val="nil"/>
            </w:tcBorders>
            <w:noWrap/>
            <w:vAlign w:val="bottom"/>
            <w:hideMark/>
          </w:tcPr>
          <w:p w14:paraId="37F8F570" w14:textId="2A42BE1F" w:rsidR="0006695B" w:rsidRPr="006449A1" w:rsidRDefault="0006695B" w:rsidP="0006695B">
            <w:r>
              <w:rPr>
                <w:rFonts w:ascii="Arial" w:hAnsi="Arial" w:cs="Arial"/>
                <w:sz w:val="20"/>
                <w:szCs w:val="20"/>
              </w:rPr>
              <w:t>vc-exact_199.gr</w:t>
            </w:r>
          </w:p>
        </w:tc>
        <w:tc>
          <w:tcPr>
            <w:tcW w:w="1134" w:type="dxa"/>
            <w:tcBorders>
              <w:top w:val="nil"/>
              <w:left w:val="nil"/>
              <w:bottom w:val="nil"/>
              <w:right w:val="nil"/>
            </w:tcBorders>
            <w:hideMark/>
          </w:tcPr>
          <w:p w14:paraId="64ECA5EC" w14:textId="77777777" w:rsidR="0006695B" w:rsidRPr="006449A1" w:rsidRDefault="0006695B" w:rsidP="0006695B">
            <w:r w:rsidRPr="006449A1">
              <w:t>1534</w:t>
            </w:r>
          </w:p>
        </w:tc>
        <w:tc>
          <w:tcPr>
            <w:tcW w:w="1842" w:type="dxa"/>
            <w:tcBorders>
              <w:top w:val="nil"/>
              <w:left w:val="nil"/>
              <w:bottom w:val="nil"/>
              <w:right w:val="nil"/>
            </w:tcBorders>
            <w:hideMark/>
          </w:tcPr>
          <w:p w14:paraId="65A63F93" w14:textId="77777777" w:rsidR="0006695B" w:rsidRPr="006449A1" w:rsidRDefault="0006695B" w:rsidP="0006695B">
            <w:r w:rsidRPr="006449A1">
              <w:t>TIMEOUT</w:t>
            </w:r>
          </w:p>
        </w:tc>
        <w:tc>
          <w:tcPr>
            <w:tcW w:w="1134" w:type="dxa"/>
            <w:tcBorders>
              <w:top w:val="nil"/>
              <w:left w:val="nil"/>
              <w:bottom w:val="nil"/>
              <w:right w:val="nil"/>
            </w:tcBorders>
            <w:hideMark/>
          </w:tcPr>
          <w:p w14:paraId="35E1D95F" w14:textId="77777777" w:rsidR="0006695B" w:rsidRPr="006449A1" w:rsidRDefault="0006695B" w:rsidP="0006695B">
            <w:r w:rsidRPr="006449A1">
              <w:t> </w:t>
            </w:r>
          </w:p>
        </w:tc>
      </w:tr>
      <w:tr w:rsidR="0006695B" w:rsidRPr="006449A1" w14:paraId="2BF011A4" w14:textId="77777777" w:rsidTr="0006695B">
        <w:trPr>
          <w:trHeight w:val="270"/>
        </w:trPr>
        <w:tc>
          <w:tcPr>
            <w:tcW w:w="2689" w:type="dxa"/>
            <w:tcBorders>
              <w:top w:val="nil"/>
              <w:left w:val="nil"/>
              <w:bottom w:val="nil"/>
              <w:right w:val="nil"/>
            </w:tcBorders>
            <w:noWrap/>
            <w:vAlign w:val="bottom"/>
            <w:hideMark/>
          </w:tcPr>
          <w:p w14:paraId="6BCC0CB8" w14:textId="605F0597" w:rsidR="0006695B" w:rsidRPr="006449A1" w:rsidRDefault="0006695B" w:rsidP="0006695B">
            <w:r>
              <w:rPr>
                <w:rFonts w:ascii="Arial" w:hAnsi="Arial" w:cs="Arial"/>
                <w:sz w:val="20"/>
                <w:szCs w:val="20"/>
              </w:rPr>
              <w:t>vc-exact_177.gr</w:t>
            </w:r>
          </w:p>
        </w:tc>
        <w:tc>
          <w:tcPr>
            <w:tcW w:w="1134" w:type="dxa"/>
            <w:tcBorders>
              <w:top w:val="nil"/>
              <w:left w:val="nil"/>
              <w:bottom w:val="nil"/>
              <w:right w:val="nil"/>
            </w:tcBorders>
            <w:hideMark/>
          </w:tcPr>
          <w:p w14:paraId="0E10D9FF" w14:textId="77777777" w:rsidR="0006695B" w:rsidRPr="006449A1" w:rsidRDefault="0006695B" w:rsidP="0006695B">
            <w:r w:rsidRPr="006449A1">
              <w:t>5066</w:t>
            </w:r>
          </w:p>
        </w:tc>
        <w:tc>
          <w:tcPr>
            <w:tcW w:w="1842" w:type="dxa"/>
            <w:tcBorders>
              <w:top w:val="nil"/>
              <w:left w:val="nil"/>
              <w:bottom w:val="nil"/>
              <w:right w:val="nil"/>
            </w:tcBorders>
            <w:hideMark/>
          </w:tcPr>
          <w:p w14:paraId="3787B586" w14:textId="77777777" w:rsidR="0006695B" w:rsidRPr="006449A1" w:rsidRDefault="0006695B" w:rsidP="0006695B">
            <w:r w:rsidRPr="006449A1">
              <w:t>74.7946373</w:t>
            </w:r>
          </w:p>
        </w:tc>
        <w:tc>
          <w:tcPr>
            <w:tcW w:w="1134" w:type="dxa"/>
            <w:tcBorders>
              <w:top w:val="nil"/>
              <w:left w:val="nil"/>
              <w:bottom w:val="nil"/>
              <w:right w:val="nil"/>
            </w:tcBorders>
            <w:hideMark/>
          </w:tcPr>
          <w:p w14:paraId="6C4B9DC2" w14:textId="77777777" w:rsidR="0006695B" w:rsidRPr="006449A1" w:rsidRDefault="0006695B" w:rsidP="0006695B">
            <w:r w:rsidRPr="006449A1">
              <w:t>17612308</w:t>
            </w:r>
          </w:p>
        </w:tc>
      </w:tr>
      <w:tr w:rsidR="0006695B" w:rsidRPr="006449A1" w14:paraId="7E5A0EF0" w14:textId="77777777" w:rsidTr="0006695B">
        <w:trPr>
          <w:trHeight w:val="270"/>
        </w:trPr>
        <w:tc>
          <w:tcPr>
            <w:tcW w:w="2689" w:type="dxa"/>
            <w:tcBorders>
              <w:top w:val="nil"/>
              <w:left w:val="nil"/>
              <w:bottom w:val="nil"/>
              <w:right w:val="nil"/>
            </w:tcBorders>
            <w:noWrap/>
            <w:vAlign w:val="bottom"/>
            <w:hideMark/>
          </w:tcPr>
          <w:p w14:paraId="33E1854A" w14:textId="4B720F4C" w:rsidR="0006695B" w:rsidRPr="006449A1" w:rsidRDefault="0006695B" w:rsidP="0006695B">
            <w:r>
              <w:rPr>
                <w:rFonts w:ascii="Arial" w:hAnsi="Arial" w:cs="Arial"/>
                <w:sz w:val="20"/>
                <w:szCs w:val="20"/>
              </w:rPr>
              <w:t>vc-exact_191.gr</w:t>
            </w:r>
          </w:p>
        </w:tc>
        <w:tc>
          <w:tcPr>
            <w:tcW w:w="1134" w:type="dxa"/>
            <w:tcBorders>
              <w:top w:val="nil"/>
              <w:left w:val="nil"/>
              <w:bottom w:val="nil"/>
              <w:right w:val="nil"/>
            </w:tcBorders>
            <w:hideMark/>
          </w:tcPr>
          <w:p w14:paraId="6DC33103" w14:textId="77777777" w:rsidR="0006695B" w:rsidRPr="006449A1" w:rsidRDefault="0006695B" w:rsidP="0006695B">
            <w:r w:rsidRPr="006449A1">
              <w:t>4579</w:t>
            </w:r>
          </w:p>
        </w:tc>
        <w:tc>
          <w:tcPr>
            <w:tcW w:w="1842" w:type="dxa"/>
            <w:tcBorders>
              <w:top w:val="nil"/>
              <w:left w:val="nil"/>
              <w:bottom w:val="nil"/>
              <w:right w:val="nil"/>
            </w:tcBorders>
            <w:hideMark/>
          </w:tcPr>
          <w:p w14:paraId="743C24B7" w14:textId="77777777" w:rsidR="0006695B" w:rsidRPr="006449A1" w:rsidRDefault="0006695B" w:rsidP="0006695B">
            <w:r w:rsidRPr="006449A1">
              <w:t>62.5852474</w:t>
            </w:r>
          </w:p>
        </w:tc>
        <w:tc>
          <w:tcPr>
            <w:tcW w:w="1134" w:type="dxa"/>
            <w:tcBorders>
              <w:top w:val="nil"/>
              <w:left w:val="nil"/>
              <w:bottom w:val="nil"/>
              <w:right w:val="nil"/>
            </w:tcBorders>
            <w:hideMark/>
          </w:tcPr>
          <w:p w14:paraId="42597E96" w14:textId="77777777" w:rsidR="0006695B" w:rsidRPr="006449A1" w:rsidRDefault="0006695B" w:rsidP="0006695B">
            <w:r w:rsidRPr="006449A1">
              <w:t>13586683</w:t>
            </w:r>
          </w:p>
        </w:tc>
      </w:tr>
      <w:tr w:rsidR="0006695B" w:rsidRPr="006449A1" w14:paraId="06C3A867" w14:textId="77777777" w:rsidTr="0006695B">
        <w:trPr>
          <w:trHeight w:val="270"/>
        </w:trPr>
        <w:tc>
          <w:tcPr>
            <w:tcW w:w="2689" w:type="dxa"/>
            <w:tcBorders>
              <w:top w:val="nil"/>
              <w:left w:val="nil"/>
              <w:bottom w:val="nil"/>
              <w:right w:val="nil"/>
            </w:tcBorders>
            <w:noWrap/>
            <w:vAlign w:val="bottom"/>
            <w:hideMark/>
          </w:tcPr>
          <w:p w14:paraId="5FFC1435" w14:textId="2D254E43" w:rsidR="0006695B" w:rsidRPr="006449A1" w:rsidRDefault="0006695B" w:rsidP="0006695B">
            <w:r>
              <w:rPr>
                <w:rFonts w:ascii="Arial" w:hAnsi="Arial" w:cs="Arial"/>
                <w:sz w:val="20"/>
                <w:szCs w:val="20"/>
              </w:rPr>
              <w:t>vc-exact_187.gr</w:t>
            </w:r>
          </w:p>
        </w:tc>
        <w:tc>
          <w:tcPr>
            <w:tcW w:w="1134" w:type="dxa"/>
            <w:tcBorders>
              <w:top w:val="nil"/>
              <w:left w:val="nil"/>
              <w:bottom w:val="nil"/>
              <w:right w:val="nil"/>
            </w:tcBorders>
            <w:hideMark/>
          </w:tcPr>
          <w:p w14:paraId="64A01B61" w14:textId="77777777" w:rsidR="0006695B" w:rsidRPr="006449A1" w:rsidRDefault="0006695B" w:rsidP="0006695B">
            <w:r w:rsidRPr="006449A1">
              <w:t>4227</w:t>
            </w:r>
          </w:p>
        </w:tc>
        <w:tc>
          <w:tcPr>
            <w:tcW w:w="1842" w:type="dxa"/>
            <w:tcBorders>
              <w:top w:val="nil"/>
              <w:left w:val="nil"/>
              <w:bottom w:val="nil"/>
              <w:right w:val="nil"/>
            </w:tcBorders>
            <w:hideMark/>
          </w:tcPr>
          <w:p w14:paraId="6D47482E" w14:textId="77777777" w:rsidR="0006695B" w:rsidRPr="006449A1" w:rsidRDefault="0006695B" w:rsidP="0006695B">
            <w:r w:rsidRPr="006449A1">
              <w:t>53.0780551</w:t>
            </w:r>
          </w:p>
        </w:tc>
        <w:tc>
          <w:tcPr>
            <w:tcW w:w="1134" w:type="dxa"/>
            <w:tcBorders>
              <w:top w:val="nil"/>
              <w:left w:val="nil"/>
              <w:bottom w:val="nil"/>
              <w:right w:val="nil"/>
            </w:tcBorders>
            <w:hideMark/>
          </w:tcPr>
          <w:p w14:paraId="62A8F4C9" w14:textId="77777777" w:rsidR="0006695B" w:rsidRPr="006449A1" w:rsidRDefault="0006695B" w:rsidP="0006695B">
            <w:r w:rsidRPr="006449A1">
              <w:t>10966147</w:t>
            </w:r>
          </w:p>
        </w:tc>
      </w:tr>
      <w:tr w:rsidR="0006695B" w:rsidRPr="006449A1" w14:paraId="4EB1FC45" w14:textId="77777777" w:rsidTr="0006695B">
        <w:trPr>
          <w:trHeight w:val="270"/>
        </w:trPr>
        <w:tc>
          <w:tcPr>
            <w:tcW w:w="2689" w:type="dxa"/>
            <w:tcBorders>
              <w:top w:val="nil"/>
              <w:left w:val="nil"/>
              <w:bottom w:val="nil"/>
              <w:right w:val="nil"/>
            </w:tcBorders>
            <w:noWrap/>
            <w:vAlign w:val="bottom"/>
            <w:hideMark/>
          </w:tcPr>
          <w:p w14:paraId="1B2021AE" w14:textId="06D7CB7E" w:rsidR="0006695B" w:rsidRPr="006449A1" w:rsidRDefault="0006695B" w:rsidP="0006695B">
            <w:r>
              <w:rPr>
                <w:rFonts w:ascii="Arial" w:hAnsi="Arial" w:cs="Arial"/>
                <w:sz w:val="20"/>
                <w:szCs w:val="20"/>
              </w:rPr>
              <w:t>vc-exact_085.gr</w:t>
            </w:r>
          </w:p>
        </w:tc>
        <w:tc>
          <w:tcPr>
            <w:tcW w:w="1134" w:type="dxa"/>
            <w:tcBorders>
              <w:top w:val="nil"/>
              <w:left w:val="nil"/>
              <w:bottom w:val="nil"/>
              <w:right w:val="nil"/>
            </w:tcBorders>
            <w:hideMark/>
          </w:tcPr>
          <w:p w14:paraId="3AB8D4C5" w14:textId="77777777" w:rsidR="0006695B" w:rsidRPr="006449A1" w:rsidRDefault="0006695B" w:rsidP="0006695B">
            <w:r w:rsidRPr="006449A1">
              <w:t>11470</w:t>
            </w:r>
          </w:p>
        </w:tc>
        <w:tc>
          <w:tcPr>
            <w:tcW w:w="1842" w:type="dxa"/>
            <w:tcBorders>
              <w:top w:val="nil"/>
              <w:left w:val="nil"/>
              <w:bottom w:val="nil"/>
              <w:right w:val="nil"/>
            </w:tcBorders>
            <w:hideMark/>
          </w:tcPr>
          <w:p w14:paraId="5FC76B1F" w14:textId="77777777" w:rsidR="0006695B" w:rsidRPr="006449A1" w:rsidRDefault="0006695B" w:rsidP="0006695B">
            <w:r w:rsidRPr="006449A1">
              <w:t>49.5567036</w:t>
            </w:r>
          </w:p>
        </w:tc>
        <w:tc>
          <w:tcPr>
            <w:tcW w:w="1134" w:type="dxa"/>
            <w:tcBorders>
              <w:top w:val="nil"/>
              <w:left w:val="nil"/>
              <w:bottom w:val="nil"/>
              <w:right w:val="nil"/>
            </w:tcBorders>
            <w:hideMark/>
          </w:tcPr>
          <w:p w14:paraId="00657123" w14:textId="77777777" w:rsidR="0006695B" w:rsidRPr="006449A1" w:rsidRDefault="0006695B" w:rsidP="0006695B">
            <w:r w:rsidRPr="006449A1">
              <w:t>27252144</w:t>
            </w:r>
          </w:p>
        </w:tc>
      </w:tr>
      <w:tr w:rsidR="0006695B" w:rsidRPr="006449A1" w14:paraId="458326F3" w14:textId="77777777" w:rsidTr="0006695B">
        <w:trPr>
          <w:trHeight w:val="270"/>
        </w:trPr>
        <w:tc>
          <w:tcPr>
            <w:tcW w:w="2689" w:type="dxa"/>
            <w:tcBorders>
              <w:top w:val="nil"/>
              <w:left w:val="nil"/>
              <w:bottom w:val="nil"/>
              <w:right w:val="nil"/>
            </w:tcBorders>
            <w:noWrap/>
            <w:vAlign w:val="bottom"/>
            <w:hideMark/>
          </w:tcPr>
          <w:p w14:paraId="1D27B185" w14:textId="487CC9A2" w:rsidR="0006695B" w:rsidRPr="006449A1" w:rsidRDefault="0006695B" w:rsidP="0006695B">
            <w:r>
              <w:rPr>
                <w:rFonts w:ascii="Arial" w:hAnsi="Arial" w:cs="Arial"/>
                <w:sz w:val="20"/>
                <w:szCs w:val="20"/>
              </w:rPr>
              <w:t>vc-exact_175.gr</w:t>
            </w:r>
          </w:p>
        </w:tc>
        <w:tc>
          <w:tcPr>
            <w:tcW w:w="1134" w:type="dxa"/>
            <w:tcBorders>
              <w:top w:val="nil"/>
              <w:left w:val="nil"/>
              <w:bottom w:val="nil"/>
              <w:right w:val="nil"/>
            </w:tcBorders>
            <w:hideMark/>
          </w:tcPr>
          <w:p w14:paraId="16D20400" w14:textId="77777777" w:rsidR="0006695B" w:rsidRPr="006449A1" w:rsidRDefault="0006695B" w:rsidP="0006695B">
            <w:r w:rsidRPr="006449A1">
              <w:t>3523</w:t>
            </w:r>
          </w:p>
        </w:tc>
        <w:tc>
          <w:tcPr>
            <w:tcW w:w="1842" w:type="dxa"/>
            <w:tcBorders>
              <w:top w:val="nil"/>
              <w:left w:val="nil"/>
              <w:bottom w:val="nil"/>
              <w:right w:val="nil"/>
            </w:tcBorders>
            <w:hideMark/>
          </w:tcPr>
          <w:p w14:paraId="11F02ED2" w14:textId="77777777" w:rsidR="0006695B" w:rsidRPr="006449A1" w:rsidRDefault="0006695B" w:rsidP="0006695B">
            <w:r w:rsidRPr="006449A1">
              <w:t>36.9099557</w:t>
            </w:r>
          </w:p>
        </w:tc>
        <w:tc>
          <w:tcPr>
            <w:tcW w:w="1134" w:type="dxa"/>
            <w:tcBorders>
              <w:top w:val="nil"/>
              <w:left w:val="nil"/>
              <w:bottom w:val="nil"/>
              <w:right w:val="nil"/>
            </w:tcBorders>
            <w:hideMark/>
          </w:tcPr>
          <w:p w14:paraId="4640F851" w14:textId="77777777" w:rsidR="0006695B" w:rsidRPr="006449A1" w:rsidRDefault="0006695B" w:rsidP="0006695B">
            <w:r w:rsidRPr="006449A1">
              <w:t>7935483</w:t>
            </w:r>
          </w:p>
        </w:tc>
      </w:tr>
      <w:tr w:rsidR="0006695B" w:rsidRPr="006449A1" w14:paraId="71D242E0" w14:textId="77777777" w:rsidTr="0006695B">
        <w:trPr>
          <w:trHeight w:val="270"/>
        </w:trPr>
        <w:tc>
          <w:tcPr>
            <w:tcW w:w="2689" w:type="dxa"/>
            <w:tcBorders>
              <w:top w:val="nil"/>
              <w:left w:val="nil"/>
              <w:bottom w:val="nil"/>
              <w:right w:val="nil"/>
            </w:tcBorders>
            <w:noWrap/>
            <w:vAlign w:val="bottom"/>
            <w:hideMark/>
          </w:tcPr>
          <w:p w14:paraId="537A04DA" w14:textId="7AD153D5" w:rsidR="0006695B" w:rsidRPr="006449A1" w:rsidRDefault="0006695B" w:rsidP="0006695B">
            <w:r>
              <w:rPr>
                <w:rFonts w:ascii="Arial" w:hAnsi="Arial" w:cs="Arial"/>
                <w:sz w:val="20"/>
                <w:szCs w:val="20"/>
              </w:rPr>
              <w:t>vc-exact_185.gr</w:t>
            </w:r>
          </w:p>
        </w:tc>
        <w:tc>
          <w:tcPr>
            <w:tcW w:w="1134" w:type="dxa"/>
            <w:tcBorders>
              <w:top w:val="nil"/>
              <w:left w:val="nil"/>
              <w:bottom w:val="nil"/>
              <w:right w:val="nil"/>
            </w:tcBorders>
            <w:hideMark/>
          </w:tcPr>
          <w:p w14:paraId="0B191177" w14:textId="77777777" w:rsidR="0006695B" w:rsidRPr="006449A1" w:rsidRDefault="0006695B" w:rsidP="0006695B">
            <w:r w:rsidRPr="006449A1">
              <w:t>3523</w:t>
            </w:r>
          </w:p>
        </w:tc>
        <w:tc>
          <w:tcPr>
            <w:tcW w:w="1842" w:type="dxa"/>
            <w:tcBorders>
              <w:top w:val="nil"/>
              <w:left w:val="nil"/>
              <w:bottom w:val="nil"/>
              <w:right w:val="nil"/>
            </w:tcBorders>
            <w:hideMark/>
          </w:tcPr>
          <w:p w14:paraId="5BBFB5C8" w14:textId="77777777" w:rsidR="0006695B" w:rsidRPr="006449A1" w:rsidRDefault="0006695B" w:rsidP="0006695B">
            <w:r w:rsidRPr="006449A1">
              <w:t>36.7892153</w:t>
            </w:r>
          </w:p>
        </w:tc>
        <w:tc>
          <w:tcPr>
            <w:tcW w:w="1134" w:type="dxa"/>
            <w:tcBorders>
              <w:top w:val="nil"/>
              <w:left w:val="nil"/>
              <w:bottom w:val="nil"/>
              <w:right w:val="nil"/>
            </w:tcBorders>
            <w:hideMark/>
          </w:tcPr>
          <w:p w14:paraId="64AD924B" w14:textId="77777777" w:rsidR="0006695B" w:rsidRPr="006449A1" w:rsidRDefault="0006695B" w:rsidP="0006695B">
            <w:r w:rsidRPr="006449A1">
              <w:t>8004151</w:t>
            </w:r>
          </w:p>
        </w:tc>
      </w:tr>
      <w:tr w:rsidR="0006695B" w:rsidRPr="006449A1" w14:paraId="2F98ED61" w14:textId="77777777" w:rsidTr="0006695B">
        <w:trPr>
          <w:trHeight w:val="270"/>
        </w:trPr>
        <w:tc>
          <w:tcPr>
            <w:tcW w:w="2689" w:type="dxa"/>
            <w:tcBorders>
              <w:top w:val="nil"/>
              <w:left w:val="nil"/>
              <w:bottom w:val="nil"/>
              <w:right w:val="nil"/>
            </w:tcBorders>
            <w:noWrap/>
            <w:vAlign w:val="bottom"/>
            <w:hideMark/>
          </w:tcPr>
          <w:p w14:paraId="2A5C8057" w14:textId="0B0EAED8" w:rsidR="0006695B" w:rsidRPr="006449A1" w:rsidRDefault="0006695B" w:rsidP="0006695B">
            <w:r>
              <w:rPr>
                <w:rFonts w:ascii="Arial" w:hAnsi="Arial" w:cs="Arial"/>
                <w:sz w:val="20"/>
                <w:szCs w:val="20"/>
              </w:rPr>
              <w:t>vc-exact_033.gr</w:t>
            </w:r>
          </w:p>
        </w:tc>
        <w:tc>
          <w:tcPr>
            <w:tcW w:w="1134" w:type="dxa"/>
            <w:tcBorders>
              <w:top w:val="nil"/>
              <w:left w:val="nil"/>
              <w:bottom w:val="nil"/>
              <w:right w:val="nil"/>
            </w:tcBorders>
            <w:hideMark/>
          </w:tcPr>
          <w:p w14:paraId="39B451E9" w14:textId="77777777" w:rsidR="0006695B" w:rsidRPr="006449A1" w:rsidRDefault="0006695B" w:rsidP="0006695B">
            <w:r w:rsidRPr="006449A1">
              <w:t>4410</w:t>
            </w:r>
          </w:p>
        </w:tc>
        <w:tc>
          <w:tcPr>
            <w:tcW w:w="1842" w:type="dxa"/>
            <w:tcBorders>
              <w:top w:val="nil"/>
              <w:left w:val="nil"/>
              <w:bottom w:val="nil"/>
              <w:right w:val="nil"/>
            </w:tcBorders>
            <w:hideMark/>
          </w:tcPr>
          <w:p w14:paraId="55B73C59" w14:textId="77777777" w:rsidR="0006695B" w:rsidRPr="006449A1" w:rsidRDefault="0006695B" w:rsidP="0006695B">
            <w:r w:rsidRPr="006449A1">
              <w:t>33.6643743</w:t>
            </w:r>
          </w:p>
        </w:tc>
        <w:tc>
          <w:tcPr>
            <w:tcW w:w="1134" w:type="dxa"/>
            <w:tcBorders>
              <w:top w:val="nil"/>
              <w:left w:val="nil"/>
              <w:bottom w:val="nil"/>
              <w:right w:val="nil"/>
            </w:tcBorders>
            <w:hideMark/>
          </w:tcPr>
          <w:p w14:paraId="719300F7" w14:textId="77777777" w:rsidR="0006695B" w:rsidRPr="006449A1" w:rsidRDefault="0006695B" w:rsidP="0006695B">
            <w:r w:rsidRPr="006449A1">
              <w:t>12395728</w:t>
            </w:r>
          </w:p>
        </w:tc>
      </w:tr>
      <w:tr w:rsidR="0006695B" w:rsidRPr="006449A1" w14:paraId="155F212B" w14:textId="77777777" w:rsidTr="0006695B">
        <w:trPr>
          <w:trHeight w:val="270"/>
        </w:trPr>
        <w:tc>
          <w:tcPr>
            <w:tcW w:w="2689" w:type="dxa"/>
            <w:tcBorders>
              <w:top w:val="nil"/>
              <w:left w:val="nil"/>
              <w:bottom w:val="nil"/>
              <w:right w:val="nil"/>
            </w:tcBorders>
            <w:noWrap/>
            <w:vAlign w:val="bottom"/>
            <w:hideMark/>
          </w:tcPr>
          <w:p w14:paraId="18D78093" w14:textId="03DBEC07" w:rsidR="0006695B" w:rsidRPr="006449A1" w:rsidRDefault="0006695B" w:rsidP="0006695B">
            <w:r>
              <w:rPr>
                <w:rFonts w:ascii="Arial" w:hAnsi="Arial" w:cs="Arial"/>
                <w:sz w:val="20"/>
                <w:szCs w:val="20"/>
              </w:rPr>
              <w:t>vc-exact_131.gr</w:t>
            </w:r>
          </w:p>
        </w:tc>
        <w:tc>
          <w:tcPr>
            <w:tcW w:w="1134" w:type="dxa"/>
            <w:tcBorders>
              <w:top w:val="nil"/>
              <w:left w:val="nil"/>
              <w:bottom w:val="nil"/>
              <w:right w:val="nil"/>
            </w:tcBorders>
            <w:hideMark/>
          </w:tcPr>
          <w:p w14:paraId="1E6C552E" w14:textId="77777777" w:rsidR="0006695B" w:rsidRPr="006449A1" w:rsidRDefault="0006695B" w:rsidP="0006695B">
            <w:r w:rsidRPr="006449A1">
              <w:t>2980</w:t>
            </w:r>
          </w:p>
        </w:tc>
        <w:tc>
          <w:tcPr>
            <w:tcW w:w="1842" w:type="dxa"/>
            <w:tcBorders>
              <w:top w:val="nil"/>
              <w:left w:val="nil"/>
              <w:bottom w:val="nil"/>
              <w:right w:val="nil"/>
            </w:tcBorders>
            <w:hideMark/>
          </w:tcPr>
          <w:p w14:paraId="3D0C8E04" w14:textId="77777777" w:rsidR="0006695B" w:rsidRPr="006449A1" w:rsidRDefault="0006695B" w:rsidP="0006695B">
            <w:r w:rsidRPr="006449A1">
              <w:t>27.4342354</w:t>
            </w:r>
          </w:p>
        </w:tc>
        <w:tc>
          <w:tcPr>
            <w:tcW w:w="1134" w:type="dxa"/>
            <w:tcBorders>
              <w:top w:val="nil"/>
              <w:left w:val="nil"/>
              <w:bottom w:val="nil"/>
              <w:right w:val="nil"/>
            </w:tcBorders>
            <w:hideMark/>
          </w:tcPr>
          <w:p w14:paraId="25B11429" w14:textId="77777777" w:rsidR="0006695B" w:rsidRPr="006449A1" w:rsidRDefault="0006695B" w:rsidP="0006695B">
            <w:r w:rsidRPr="006449A1">
              <w:t>6126310</w:t>
            </w:r>
          </w:p>
        </w:tc>
      </w:tr>
      <w:tr w:rsidR="0006695B" w:rsidRPr="006449A1" w14:paraId="6EAB00BA" w14:textId="77777777" w:rsidTr="0006695B">
        <w:trPr>
          <w:trHeight w:val="270"/>
        </w:trPr>
        <w:tc>
          <w:tcPr>
            <w:tcW w:w="2689" w:type="dxa"/>
            <w:tcBorders>
              <w:top w:val="nil"/>
              <w:left w:val="nil"/>
              <w:bottom w:val="nil"/>
              <w:right w:val="nil"/>
            </w:tcBorders>
            <w:noWrap/>
            <w:vAlign w:val="bottom"/>
            <w:hideMark/>
          </w:tcPr>
          <w:p w14:paraId="7D8831E7" w14:textId="71ED8390" w:rsidR="0006695B" w:rsidRPr="006449A1" w:rsidRDefault="0006695B" w:rsidP="0006695B">
            <w:r>
              <w:rPr>
                <w:rFonts w:ascii="Arial" w:hAnsi="Arial" w:cs="Arial"/>
                <w:sz w:val="20"/>
                <w:szCs w:val="20"/>
              </w:rPr>
              <w:t>vc-exact_091.gr</w:t>
            </w:r>
          </w:p>
        </w:tc>
        <w:tc>
          <w:tcPr>
            <w:tcW w:w="1134" w:type="dxa"/>
            <w:tcBorders>
              <w:top w:val="nil"/>
              <w:left w:val="nil"/>
              <w:bottom w:val="nil"/>
              <w:right w:val="nil"/>
            </w:tcBorders>
            <w:hideMark/>
          </w:tcPr>
          <w:p w14:paraId="6CEF6F77" w14:textId="77777777" w:rsidR="0006695B" w:rsidRPr="006449A1" w:rsidRDefault="0006695B" w:rsidP="0006695B">
            <w:r w:rsidRPr="006449A1">
              <w:t>200</w:t>
            </w:r>
          </w:p>
        </w:tc>
        <w:tc>
          <w:tcPr>
            <w:tcW w:w="1842" w:type="dxa"/>
            <w:tcBorders>
              <w:top w:val="nil"/>
              <w:left w:val="nil"/>
              <w:bottom w:val="nil"/>
              <w:right w:val="nil"/>
            </w:tcBorders>
            <w:hideMark/>
          </w:tcPr>
          <w:p w14:paraId="38940E82" w14:textId="77777777" w:rsidR="0006695B" w:rsidRPr="006449A1" w:rsidRDefault="0006695B" w:rsidP="0006695B">
            <w:r w:rsidRPr="006449A1">
              <w:t>5.62535871</w:t>
            </w:r>
          </w:p>
        </w:tc>
        <w:tc>
          <w:tcPr>
            <w:tcW w:w="1134" w:type="dxa"/>
            <w:tcBorders>
              <w:top w:val="nil"/>
              <w:left w:val="nil"/>
              <w:bottom w:val="nil"/>
              <w:right w:val="nil"/>
            </w:tcBorders>
            <w:hideMark/>
          </w:tcPr>
          <w:p w14:paraId="22FD68D2" w14:textId="77777777" w:rsidR="0006695B" w:rsidRPr="006449A1" w:rsidRDefault="0006695B" w:rsidP="0006695B">
            <w:r w:rsidRPr="006449A1">
              <w:t>421432</w:t>
            </w:r>
          </w:p>
        </w:tc>
      </w:tr>
      <w:tr w:rsidR="0006695B" w:rsidRPr="006449A1" w14:paraId="4043187A" w14:textId="77777777" w:rsidTr="0006695B">
        <w:trPr>
          <w:trHeight w:val="270"/>
        </w:trPr>
        <w:tc>
          <w:tcPr>
            <w:tcW w:w="2689" w:type="dxa"/>
            <w:tcBorders>
              <w:top w:val="nil"/>
              <w:left w:val="nil"/>
              <w:bottom w:val="nil"/>
              <w:right w:val="nil"/>
            </w:tcBorders>
            <w:noWrap/>
            <w:vAlign w:val="bottom"/>
            <w:hideMark/>
          </w:tcPr>
          <w:p w14:paraId="3147C181" w14:textId="2311D652" w:rsidR="0006695B" w:rsidRPr="006449A1" w:rsidRDefault="0006695B" w:rsidP="0006695B">
            <w:r>
              <w:rPr>
                <w:rFonts w:ascii="Arial" w:hAnsi="Arial" w:cs="Arial"/>
                <w:sz w:val="20"/>
                <w:szCs w:val="20"/>
              </w:rPr>
              <w:t>vc-exact_057.gr</w:t>
            </w:r>
          </w:p>
        </w:tc>
        <w:tc>
          <w:tcPr>
            <w:tcW w:w="1134" w:type="dxa"/>
            <w:tcBorders>
              <w:top w:val="nil"/>
              <w:left w:val="nil"/>
              <w:bottom w:val="nil"/>
              <w:right w:val="nil"/>
            </w:tcBorders>
            <w:hideMark/>
          </w:tcPr>
          <w:p w14:paraId="28D734ED" w14:textId="77777777" w:rsidR="0006695B" w:rsidRPr="006449A1" w:rsidRDefault="0006695B" w:rsidP="0006695B">
            <w:r w:rsidRPr="006449A1">
              <w:t>200</w:t>
            </w:r>
          </w:p>
        </w:tc>
        <w:tc>
          <w:tcPr>
            <w:tcW w:w="1842" w:type="dxa"/>
            <w:tcBorders>
              <w:top w:val="nil"/>
              <w:left w:val="nil"/>
              <w:bottom w:val="nil"/>
              <w:right w:val="nil"/>
            </w:tcBorders>
            <w:hideMark/>
          </w:tcPr>
          <w:p w14:paraId="63163160" w14:textId="77777777" w:rsidR="0006695B" w:rsidRPr="006449A1" w:rsidRDefault="0006695B" w:rsidP="0006695B">
            <w:r w:rsidRPr="006449A1">
              <w:t>5.32362473</w:t>
            </w:r>
          </w:p>
        </w:tc>
        <w:tc>
          <w:tcPr>
            <w:tcW w:w="1134" w:type="dxa"/>
            <w:tcBorders>
              <w:top w:val="nil"/>
              <w:left w:val="nil"/>
              <w:bottom w:val="nil"/>
              <w:right w:val="nil"/>
            </w:tcBorders>
            <w:hideMark/>
          </w:tcPr>
          <w:p w14:paraId="65712270" w14:textId="77777777" w:rsidR="0006695B" w:rsidRPr="006449A1" w:rsidRDefault="0006695B" w:rsidP="0006695B">
            <w:r w:rsidRPr="006449A1">
              <w:t>392446</w:t>
            </w:r>
          </w:p>
        </w:tc>
      </w:tr>
      <w:tr w:rsidR="0006695B" w:rsidRPr="006449A1" w14:paraId="74973DF5" w14:textId="77777777" w:rsidTr="0006695B">
        <w:trPr>
          <w:trHeight w:val="270"/>
        </w:trPr>
        <w:tc>
          <w:tcPr>
            <w:tcW w:w="2689" w:type="dxa"/>
            <w:tcBorders>
              <w:top w:val="nil"/>
              <w:left w:val="nil"/>
              <w:bottom w:val="nil"/>
              <w:right w:val="nil"/>
            </w:tcBorders>
            <w:noWrap/>
            <w:vAlign w:val="bottom"/>
            <w:hideMark/>
          </w:tcPr>
          <w:p w14:paraId="690EC879" w14:textId="0880FCD1" w:rsidR="0006695B" w:rsidRPr="006449A1" w:rsidRDefault="0006695B" w:rsidP="0006695B">
            <w:r>
              <w:rPr>
                <w:rFonts w:ascii="Arial" w:hAnsi="Arial" w:cs="Arial"/>
                <w:sz w:val="20"/>
                <w:szCs w:val="20"/>
              </w:rPr>
              <w:t>vc-exact_083.gr</w:t>
            </w:r>
          </w:p>
        </w:tc>
        <w:tc>
          <w:tcPr>
            <w:tcW w:w="1134" w:type="dxa"/>
            <w:tcBorders>
              <w:top w:val="nil"/>
              <w:left w:val="nil"/>
              <w:bottom w:val="nil"/>
              <w:right w:val="nil"/>
            </w:tcBorders>
            <w:hideMark/>
          </w:tcPr>
          <w:p w14:paraId="772DC716" w14:textId="77777777" w:rsidR="0006695B" w:rsidRPr="006449A1" w:rsidRDefault="0006695B" w:rsidP="0006695B">
            <w:r w:rsidRPr="006449A1">
              <w:t>200</w:t>
            </w:r>
          </w:p>
        </w:tc>
        <w:tc>
          <w:tcPr>
            <w:tcW w:w="1842" w:type="dxa"/>
            <w:tcBorders>
              <w:top w:val="nil"/>
              <w:left w:val="nil"/>
              <w:bottom w:val="nil"/>
              <w:right w:val="nil"/>
            </w:tcBorders>
            <w:hideMark/>
          </w:tcPr>
          <w:p w14:paraId="323B7DDF" w14:textId="77777777" w:rsidR="0006695B" w:rsidRPr="006449A1" w:rsidRDefault="0006695B" w:rsidP="0006695B">
            <w:r w:rsidRPr="006449A1">
              <w:t>5.17146441</w:t>
            </w:r>
          </w:p>
        </w:tc>
        <w:tc>
          <w:tcPr>
            <w:tcW w:w="1134" w:type="dxa"/>
            <w:tcBorders>
              <w:top w:val="nil"/>
              <w:left w:val="nil"/>
              <w:bottom w:val="nil"/>
              <w:right w:val="nil"/>
            </w:tcBorders>
            <w:hideMark/>
          </w:tcPr>
          <w:p w14:paraId="2F5896A0" w14:textId="77777777" w:rsidR="0006695B" w:rsidRPr="006449A1" w:rsidRDefault="0006695B" w:rsidP="0006695B">
            <w:r w:rsidRPr="006449A1">
              <w:t>368178</w:t>
            </w:r>
          </w:p>
        </w:tc>
      </w:tr>
      <w:tr w:rsidR="0006695B" w:rsidRPr="006449A1" w14:paraId="5B2AC2DB" w14:textId="77777777" w:rsidTr="0006695B">
        <w:trPr>
          <w:trHeight w:val="270"/>
        </w:trPr>
        <w:tc>
          <w:tcPr>
            <w:tcW w:w="2689" w:type="dxa"/>
            <w:tcBorders>
              <w:top w:val="nil"/>
              <w:left w:val="nil"/>
              <w:bottom w:val="nil"/>
              <w:right w:val="nil"/>
            </w:tcBorders>
            <w:noWrap/>
            <w:vAlign w:val="bottom"/>
            <w:hideMark/>
          </w:tcPr>
          <w:p w14:paraId="6930C4EE" w14:textId="6DA5B409" w:rsidR="0006695B" w:rsidRPr="006449A1" w:rsidRDefault="0006695B" w:rsidP="0006695B">
            <w:r>
              <w:rPr>
                <w:rFonts w:ascii="Arial" w:hAnsi="Arial" w:cs="Arial"/>
                <w:sz w:val="20"/>
                <w:szCs w:val="20"/>
              </w:rPr>
              <w:t>vc-exact_093.gr</w:t>
            </w:r>
          </w:p>
        </w:tc>
        <w:tc>
          <w:tcPr>
            <w:tcW w:w="1134" w:type="dxa"/>
            <w:tcBorders>
              <w:top w:val="nil"/>
              <w:left w:val="nil"/>
              <w:bottom w:val="nil"/>
              <w:right w:val="nil"/>
            </w:tcBorders>
            <w:hideMark/>
          </w:tcPr>
          <w:p w14:paraId="0EFFD214" w14:textId="77777777" w:rsidR="0006695B" w:rsidRPr="006449A1" w:rsidRDefault="0006695B" w:rsidP="0006695B">
            <w:r w:rsidRPr="006449A1">
              <w:t>200</w:t>
            </w:r>
          </w:p>
        </w:tc>
        <w:tc>
          <w:tcPr>
            <w:tcW w:w="1842" w:type="dxa"/>
            <w:tcBorders>
              <w:top w:val="nil"/>
              <w:left w:val="nil"/>
              <w:bottom w:val="nil"/>
              <w:right w:val="nil"/>
            </w:tcBorders>
            <w:hideMark/>
          </w:tcPr>
          <w:p w14:paraId="072B0729" w14:textId="77777777" w:rsidR="0006695B" w:rsidRPr="006449A1" w:rsidRDefault="0006695B" w:rsidP="0006695B">
            <w:r w:rsidRPr="006449A1">
              <w:t>5.13506833</w:t>
            </w:r>
          </w:p>
        </w:tc>
        <w:tc>
          <w:tcPr>
            <w:tcW w:w="1134" w:type="dxa"/>
            <w:tcBorders>
              <w:top w:val="nil"/>
              <w:left w:val="nil"/>
              <w:bottom w:val="nil"/>
              <w:right w:val="nil"/>
            </w:tcBorders>
            <w:hideMark/>
          </w:tcPr>
          <w:p w14:paraId="18BE64B9" w14:textId="77777777" w:rsidR="0006695B" w:rsidRPr="006449A1" w:rsidRDefault="0006695B" w:rsidP="0006695B">
            <w:r w:rsidRPr="006449A1">
              <w:t>395642</w:t>
            </w:r>
          </w:p>
        </w:tc>
      </w:tr>
      <w:tr w:rsidR="0006695B" w:rsidRPr="006449A1" w14:paraId="42F86F4E" w14:textId="77777777" w:rsidTr="0006695B">
        <w:trPr>
          <w:trHeight w:val="270"/>
        </w:trPr>
        <w:tc>
          <w:tcPr>
            <w:tcW w:w="2689" w:type="dxa"/>
            <w:tcBorders>
              <w:top w:val="nil"/>
              <w:left w:val="nil"/>
              <w:bottom w:val="nil"/>
              <w:right w:val="nil"/>
            </w:tcBorders>
            <w:noWrap/>
            <w:vAlign w:val="bottom"/>
            <w:hideMark/>
          </w:tcPr>
          <w:p w14:paraId="12822780" w14:textId="4922215C" w:rsidR="0006695B" w:rsidRPr="006449A1" w:rsidRDefault="0006695B" w:rsidP="0006695B">
            <w:r>
              <w:rPr>
                <w:rFonts w:ascii="Arial" w:hAnsi="Arial" w:cs="Arial"/>
                <w:sz w:val="20"/>
                <w:szCs w:val="20"/>
              </w:rPr>
              <w:t>vc-exact_067.gr</w:t>
            </w:r>
          </w:p>
        </w:tc>
        <w:tc>
          <w:tcPr>
            <w:tcW w:w="1134" w:type="dxa"/>
            <w:tcBorders>
              <w:top w:val="nil"/>
              <w:left w:val="nil"/>
              <w:bottom w:val="nil"/>
              <w:right w:val="nil"/>
            </w:tcBorders>
            <w:hideMark/>
          </w:tcPr>
          <w:p w14:paraId="2632081B" w14:textId="77777777" w:rsidR="0006695B" w:rsidRPr="006449A1" w:rsidRDefault="0006695B" w:rsidP="0006695B">
            <w:r w:rsidRPr="006449A1">
              <w:t>200</w:t>
            </w:r>
          </w:p>
        </w:tc>
        <w:tc>
          <w:tcPr>
            <w:tcW w:w="1842" w:type="dxa"/>
            <w:tcBorders>
              <w:top w:val="nil"/>
              <w:left w:val="nil"/>
              <w:bottom w:val="nil"/>
              <w:right w:val="nil"/>
            </w:tcBorders>
            <w:hideMark/>
          </w:tcPr>
          <w:p w14:paraId="686DCCE5" w14:textId="77777777" w:rsidR="0006695B" w:rsidRPr="006449A1" w:rsidRDefault="0006695B" w:rsidP="0006695B">
            <w:r w:rsidRPr="006449A1">
              <w:t>5.07773096</w:t>
            </w:r>
          </w:p>
        </w:tc>
        <w:tc>
          <w:tcPr>
            <w:tcW w:w="1134" w:type="dxa"/>
            <w:tcBorders>
              <w:top w:val="nil"/>
              <w:left w:val="nil"/>
              <w:bottom w:val="nil"/>
              <w:right w:val="nil"/>
            </w:tcBorders>
            <w:hideMark/>
          </w:tcPr>
          <w:p w14:paraId="575A6C45" w14:textId="77777777" w:rsidR="0006695B" w:rsidRPr="006449A1" w:rsidRDefault="0006695B" w:rsidP="0006695B">
            <w:r w:rsidRPr="006449A1">
              <w:t>360184</w:t>
            </w:r>
          </w:p>
        </w:tc>
      </w:tr>
      <w:tr w:rsidR="0006695B" w:rsidRPr="006449A1" w14:paraId="47CB84CB" w14:textId="77777777" w:rsidTr="0006695B">
        <w:trPr>
          <w:trHeight w:val="270"/>
        </w:trPr>
        <w:tc>
          <w:tcPr>
            <w:tcW w:w="2689" w:type="dxa"/>
            <w:tcBorders>
              <w:top w:val="nil"/>
              <w:left w:val="nil"/>
              <w:bottom w:val="nil"/>
              <w:right w:val="nil"/>
            </w:tcBorders>
            <w:noWrap/>
            <w:vAlign w:val="bottom"/>
            <w:hideMark/>
          </w:tcPr>
          <w:p w14:paraId="4FD2CDD0" w14:textId="2555998E" w:rsidR="0006695B" w:rsidRPr="006449A1" w:rsidRDefault="0006695B" w:rsidP="0006695B">
            <w:r>
              <w:rPr>
                <w:rFonts w:ascii="Arial" w:hAnsi="Arial" w:cs="Arial"/>
                <w:sz w:val="20"/>
                <w:szCs w:val="20"/>
              </w:rPr>
              <w:t>vc-exact_081.gr</w:t>
            </w:r>
          </w:p>
        </w:tc>
        <w:tc>
          <w:tcPr>
            <w:tcW w:w="1134" w:type="dxa"/>
            <w:tcBorders>
              <w:top w:val="nil"/>
              <w:left w:val="nil"/>
              <w:bottom w:val="nil"/>
              <w:right w:val="nil"/>
            </w:tcBorders>
            <w:hideMark/>
          </w:tcPr>
          <w:p w14:paraId="652E9388" w14:textId="77777777" w:rsidR="0006695B" w:rsidRPr="006449A1" w:rsidRDefault="0006695B" w:rsidP="0006695B">
            <w:r w:rsidRPr="006449A1">
              <w:t>199</w:t>
            </w:r>
          </w:p>
        </w:tc>
        <w:tc>
          <w:tcPr>
            <w:tcW w:w="1842" w:type="dxa"/>
            <w:tcBorders>
              <w:top w:val="nil"/>
              <w:left w:val="nil"/>
              <w:bottom w:val="nil"/>
              <w:right w:val="nil"/>
            </w:tcBorders>
            <w:hideMark/>
          </w:tcPr>
          <w:p w14:paraId="46DEA29F" w14:textId="77777777" w:rsidR="0006695B" w:rsidRPr="006449A1" w:rsidRDefault="0006695B" w:rsidP="0006695B">
            <w:r w:rsidRPr="006449A1">
              <w:t>5.04589218</w:t>
            </w:r>
          </w:p>
        </w:tc>
        <w:tc>
          <w:tcPr>
            <w:tcW w:w="1134" w:type="dxa"/>
            <w:tcBorders>
              <w:top w:val="nil"/>
              <w:left w:val="nil"/>
              <w:bottom w:val="nil"/>
              <w:right w:val="nil"/>
            </w:tcBorders>
            <w:hideMark/>
          </w:tcPr>
          <w:p w14:paraId="66117BE9" w14:textId="77777777" w:rsidR="0006695B" w:rsidRPr="006449A1" w:rsidRDefault="0006695B" w:rsidP="0006695B">
            <w:r w:rsidRPr="006449A1">
              <w:t>373481</w:t>
            </w:r>
          </w:p>
        </w:tc>
      </w:tr>
      <w:tr w:rsidR="0006695B" w:rsidRPr="006449A1" w14:paraId="0C162E10" w14:textId="77777777" w:rsidTr="0006695B">
        <w:trPr>
          <w:trHeight w:val="270"/>
        </w:trPr>
        <w:tc>
          <w:tcPr>
            <w:tcW w:w="2689" w:type="dxa"/>
            <w:tcBorders>
              <w:top w:val="nil"/>
              <w:left w:val="nil"/>
              <w:bottom w:val="nil"/>
              <w:right w:val="nil"/>
            </w:tcBorders>
            <w:noWrap/>
            <w:vAlign w:val="bottom"/>
            <w:hideMark/>
          </w:tcPr>
          <w:p w14:paraId="65B22FD8" w14:textId="3045A8C3" w:rsidR="0006695B" w:rsidRPr="006449A1" w:rsidRDefault="0006695B" w:rsidP="0006695B">
            <w:r>
              <w:rPr>
                <w:rFonts w:ascii="Arial" w:hAnsi="Arial" w:cs="Arial"/>
                <w:sz w:val="20"/>
                <w:szCs w:val="20"/>
              </w:rPr>
              <w:t>vc-exact_051.gr</w:t>
            </w:r>
          </w:p>
        </w:tc>
        <w:tc>
          <w:tcPr>
            <w:tcW w:w="1134" w:type="dxa"/>
            <w:tcBorders>
              <w:top w:val="nil"/>
              <w:left w:val="nil"/>
              <w:bottom w:val="nil"/>
              <w:right w:val="nil"/>
            </w:tcBorders>
            <w:hideMark/>
          </w:tcPr>
          <w:p w14:paraId="7FE251F9" w14:textId="77777777" w:rsidR="0006695B" w:rsidRPr="006449A1" w:rsidRDefault="0006695B" w:rsidP="0006695B">
            <w:r w:rsidRPr="006449A1">
              <w:t>200</w:t>
            </w:r>
          </w:p>
        </w:tc>
        <w:tc>
          <w:tcPr>
            <w:tcW w:w="1842" w:type="dxa"/>
            <w:tcBorders>
              <w:top w:val="nil"/>
              <w:left w:val="nil"/>
              <w:bottom w:val="nil"/>
              <w:right w:val="nil"/>
            </w:tcBorders>
            <w:hideMark/>
          </w:tcPr>
          <w:p w14:paraId="286FBBDD" w14:textId="77777777" w:rsidR="0006695B" w:rsidRPr="006449A1" w:rsidRDefault="0006695B" w:rsidP="0006695B">
            <w:r w:rsidRPr="006449A1">
              <w:t>4.7935966</w:t>
            </w:r>
          </w:p>
        </w:tc>
        <w:tc>
          <w:tcPr>
            <w:tcW w:w="1134" w:type="dxa"/>
            <w:tcBorders>
              <w:top w:val="nil"/>
              <w:left w:val="nil"/>
              <w:bottom w:val="nil"/>
              <w:right w:val="nil"/>
            </w:tcBorders>
            <w:hideMark/>
          </w:tcPr>
          <w:p w14:paraId="6186D13E" w14:textId="77777777" w:rsidR="0006695B" w:rsidRPr="006449A1" w:rsidRDefault="0006695B" w:rsidP="0006695B">
            <w:r w:rsidRPr="006449A1">
              <w:t>375226</w:t>
            </w:r>
          </w:p>
        </w:tc>
      </w:tr>
      <w:tr w:rsidR="0006695B" w:rsidRPr="006449A1" w14:paraId="7DBE6D6A" w14:textId="77777777" w:rsidTr="0006695B">
        <w:trPr>
          <w:trHeight w:val="270"/>
        </w:trPr>
        <w:tc>
          <w:tcPr>
            <w:tcW w:w="2689" w:type="dxa"/>
            <w:tcBorders>
              <w:top w:val="nil"/>
              <w:left w:val="nil"/>
              <w:bottom w:val="nil"/>
              <w:right w:val="nil"/>
            </w:tcBorders>
            <w:noWrap/>
            <w:vAlign w:val="bottom"/>
            <w:hideMark/>
          </w:tcPr>
          <w:p w14:paraId="49F1DCED" w14:textId="63307E41" w:rsidR="0006695B" w:rsidRPr="006449A1" w:rsidRDefault="0006695B" w:rsidP="0006695B">
            <w:r>
              <w:rPr>
                <w:rFonts w:ascii="Arial" w:hAnsi="Arial" w:cs="Arial"/>
                <w:sz w:val="20"/>
                <w:szCs w:val="20"/>
              </w:rPr>
              <w:t>vc-exact_073.gr</w:t>
            </w:r>
          </w:p>
        </w:tc>
        <w:tc>
          <w:tcPr>
            <w:tcW w:w="1134" w:type="dxa"/>
            <w:tcBorders>
              <w:top w:val="nil"/>
              <w:left w:val="nil"/>
              <w:bottom w:val="nil"/>
              <w:right w:val="nil"/>
            </w:tcBorders>
            <w:hideMark/>
          </w:tcPr>
          <w:p w14:paraId="5EB54404" w14:textId="77777777" w:rsidR="0006695B" w:rsidRPr="006449A1" w:rsidRDefault="0006695B" w:rsidP="0006695B">
            <w:r w:rsidRPr="006449A1">
              <w:t>200</w:t>
            </w:r>
          </w:p>
        </w:tc>
        <w:tc>
          <w:tcPr>
            <w:tcW w:w="1842" w:type="dxa"/>
            <w:tcBorders>
              <w:top w:val="nil"/>
              <w:left w:val="nil"/>
              <w:bottom w:val="nil"/>
              <w:right w:val="nil"/>
            </w:tcBorders>
            <w:hideMark/>
          </w:tcPr>
          <w:p w14:paraId="6AFF3813" w14:textId="77777777" w:rsidR="0006695B" w:rsidRPr="006449A1" w:rsidRDefault="0006695B" w:rsidP="0006695B">
            <w:r w:rsidRPr="006449A1">
              <w:t>4.73089617</w:t>
            </w:r>
          </w:p>
        </w:tc>
        <w:tc>
          <w:tcPr>
            <w:tcW w:w="1134" w:type="dxa"/>
            <w:tcBorders>
              <w:top w:val="nil"/>
              <w:left w:val="nil"/>
              <w:bottom w:val="nil"/>
              <w:right w:val="nil"/>
            </w:tcBorders>
            <w:hideMark/>
          </w:tcPr>
          <w:p w14:paraId="5C171CF3" w14:textId="77777777" w:rsidR="0006695B" w:rsidRPr="006449A1" w:rsidRDefault="0006695B" w:rsidP="0006695B">
            <w:r w:rsidRPr="006449A1">
              <w:t>399112</w:t>
            </w:r>
          </w:p>
        </w:tc>
      </w:tr>
      <w:tr w:rsidR="0006695B" w:rsidRPr="006449A1" w14:paraId="4B9B00A0" w14:textId="77777777" w:rsidTr="0006695B">
        <w:trPr>
          <w:trHeight w:val="270"/>
        </w:trPr>
        <w:tc>
          <w:tcPr>
            <w:tcW w:w="2689" w:type="dxa"/>
            <w:tcBorders>
              <w:top w:val="nil"/>
              <w:left w:val="nil"/>
              <w:bottom w:val="nil"/>
              <w:right w:val="nil"/>
            </w:tcBorders>
            <w:noWrap/>
            <w:vAlign w:val="bottom"/>
            <w:hideMark/>
          </w:tcPr>
          <w:p w14:paraId="0D78853B" w14:textId="7D7CB54F" w:rsidR="0006695B" w:rsidRPr="006449A1" w:rsidRDefault="0006695B" w:rsidP="0006695B">
            <w:r>
              <w:rPr>
                <w:rFonts w:ascii="Arial" w:hAnsi="Arial" w:cs="Arial"/>
                <w:sz w:val="20"/>
                <w:szCs w:val="20"/>
              </w:rPr>
              <w:t>vc-exact_053.gr</w:t>
            </w:r>
          </w:p>
        </w:tc>
        <w:tc>
          <w:tcPr>
            <w:tcW w:w="1134" w:type="dxa"/>
            <w:tcBorders>
              <w:top w:val="nil"/>
              <w:left w:val="nil"/>
              <w:bottom w:val="nil"/>
              <w:right w:val="nil"/>
            </w:tcBorders>
            <w:hideMark/>
          </w:tcPr>
          <w:p w14:paraId="639BD683" w14:textId="77777777" w:rsidR="0006695B" w:rsidRPr="006449A1" w:rsidRDefault="0006695B" w:rsidP="0006695B">
            <w:r w:rsidRPr="006449A1">
              <w:t>200</w:t>
            </w:r>
          </w:p>
        </w:tc>
        <w:tc>
          <w:tcPr>
            <w:tcW w:w="1842" w:type="dxa"/>
            <w:tcBorders>
              <w:top w:val="nil"/>
              <w:left w:val="nil"/>
              <w:bottom w:val="nil"/>
              <w:right w:val="nil"/>
            </w:tcBorders>
            <w:hideMark/>
          </w:tcPr>
          <w:p w14:paraId="6C8154A0" w14:textId="77777777" w:rsidR="0006695B" w:rsidRPr="006449A1" w:rsidRDefault="0006695B" w:rsidP="0006695B">
            <w:r w:rsidRPr="006449A1">
              <w:t>4.50447667</w:t>
            </w:r>
          </w:p>
        </w:tc>
        <w:tc>
          <w:tcPr>
            <w:tcW w:w="1134" w:type="dxa"/>
            <w:tcBorders>
              <w:top w:val="nil"/>
              <w:left w:val="nil"/>
              <w:bottom w:val="nil"/>
              <w:right w:val="nil"/>
            </w:tcBorders>
            <w:hideMark/>
          </w:tcPr>
          <w:p w14:paraId="389873B0" w14:textId="77777777" w:rsidR="0006695B" w:rsidRPr="006449A1" w:rsidRDefault="0006695B" w:rsidP="0006695B">
            <w:r w:rsidRPr="006449A1">
              <w:t>362952</w:t>
            </w:r>
          </w:p>
        </w:tc>
      </w:tr>
      <w:tr w:rsidR="0006695B" w:rsidRPr="006449A1" w14:paraId="2DE34B6C" w14:textId="77777777" w:rsidTr="0006695B">
        <w:trPr>
          <w:trHeight w:val="270"/>
        </w:trPr>
        <w:tc>
          <w:tcPr>
            <w:tcW w:w="2689" w:type="dxa"/>
            <w:tcBorders>
              <w:top w:val="nil"/>
              <w:left w:val="nil"/>
              <w:bottom w:val="nil"/>
              <w:right w:val="nil"/>
            </w:tcBorders>
            <w:noWrap/>
            <w:vAlign w:val="bottom"/>
            <w:hideMark/>
          </w:tcPr>
          <w:p w14:paraId="1473E43A" w14:textId="451FDAB3" w:rsidR="0006695B" w:rsidRPr="006449A1" w:rsidRDefault="0006695B" w:rsidP="0006695B">
            <w:r>
              <w:rPr>
                <w:rFonts w:ascii="Arial" w:hAnsi="Arial" w:cs="Arial"/>
                <w:sz w:val="20"/>
                <w:szCs w:val="20"/>
              </w:rPr>
              <w:t>vc-exact_041.gr</w:t>
            </w:r>
          </w:p>
        </w:tc>
        <w:tc>
          <w:tcPr>
            <w:tcW w:w="1134" w:type="dxa"/>
            <w:tcBorders>
              <w:top w:val="nil"/>
              <w:left w:val="nil"/>
              <w:bottom w:val="nil"/>
              <w:right w:val="nil"/>
            </w:tcBorders>
            <w:hideMark/>
          </w:tcPr>
          <w:p w14:paraId="3D074057" w14:textId="77777777" w:rsidR="0006695B" w:rsidRPr="006449A1" w:rsidRDefault="0006695B" w:rsidP="0006695B">
            <w:r w:rsidRPr="006449A1">
              <w:t>200</w:t>
            </w:r>
          </w:p>
        </w:tc>
        <w:tc>
          <w:tcPr>
            <w:tcW w:w="1842" w:type="dxa"/>
            <w:tcBorders>
              <w:top w:val="nil"/>
              <w:left w:val="nil"/>
              <w:bottom w:val="nil"/>
              <w:right w:val="nil"/>
            </w:tcBorders>
            <w:hideMark/>
          </w:tcPr>
          <w:p w14:paraId="5A3C1714" w14:textId="77777777" w:rsidR="0006695B" w:rsidRPr="006449A1" w:rsidRDefault="0006695B" w:rsidP="0006695B">
            <w:r w:rsidRPr="006449A1">
              <w:t>4.43585832</w:t>
            </w:r>
          </w:p>
        </w:tc>
        <w:tc>
          <w:tcPr>
            <w:tcW w:w="1134" w:type="dxa"/>
            <w:tcBorders>
              <w:top w:val="nil"/>
              <w:left w:val="nil"/>
              <w:bottom w:val="nil"/>
              <w:right w:val="nil"/>
            </w:tcBorders>
            <w:hideMark/>
          </w:tcPr>
          <w:p w14:paraId="4E4E536D" w14:textId="77777777" w:rsidR="0006695B" w:rsidRPr="006449A1" w:rsidRDefault="0006695B" w:rsidP="0006695B">
            <w:r w:rsidRPr="006449A1">
              <w:t>369410</w:t>
            </w:r>
          </w:p>
        </w:tc>
      </w:tr>
      <w:tr w:rsidR="0006695B" w:rsidRPr="006449A1" w14:paraId="69B4CF71" w14:textId="77777777" w:rsidTr="0006695B">
        <w:trPr>
          <w:trHeight w:val="270"/>
        </w:trPr>
        <w:tc>
          <w:tcPr>
            <w:tcW w:w="2689" w:type="dxa"/>
            <w:tcBorders>
              <w:top w:val="nil"/>
              <w:left w:val="nil"/>
              <w:bottom w:val="nil"/>
              <w:right w:val="nil"/>
            </w:tcBorders>
            <w:noWrap/>
            <w:vAlign w:val="bottom"/>
            <w:hideMark/>
          </w:tcPr>
          <w:p w14:paraId="03D14B60" w14:textId="4EE53BDC" w:rsidR="0006695B" w:rsidRPr="006449A1" w:rsidRDefault="0006695B" w:rsidP="0006695B">
            <w:r>
              <w:rPr>
                <w:rFonts w:ascii="Arial" w:hAnsi="Arial" w:cs="Arial"/>
                <w:sz w:val="20"/>
                <w:szCs w:val="20"/>
              </w:rPr>
              <w:t>vc-exact_069.gr</w:t>
            </w:r>
          </w:p>
        </w:tc>
        <w:tc>
          <w:tcPr>
            <w:tcW w:w="1134" w:type="dxa"/>
            <w:tcBorders>
              <w:top w:val="nil"/>
              <w:left w:val="nil"/>
              <w:bottom w:val="nil"/>
              <w:right w:val="nil"/>
            </w:tcBorders>
            <w:hideMark/>
          </w:tcPr>
          <w:p w14:paraId="0F454CE3" w14:textId="77777777" w:rsidR="0006695B" w:rsidRPr="006449A1" w:rsidRDefault="0006695B" w:rsidP="0006695B">
            <w:r w:rsidRPr="006449A1">
              <w:t>200</w:t>
            </w:r>
          </w:p>
        </w:tc>
        <w:tc>
          <w:tcPr>
            <w:tcW w:w="1842" w:type="dxa"/>
            <w:tcBorders>
              <w:top w:val="nil"/>
              <w:left w:val="nil"/>
              <w:bottom w:val="nil"/>
              <w:right w:val="nil"/>
            </w:tcBorders>
            <w:hideMark/>
          </w:tcPr>
          <w:p w14:paraId="70A35DFA" w14:textId="77777777" w:rsidR="0006695B" w:rsidRPr="006449A1" w:rsidRDefault="0006695B" w:rsidP="0006695B">
            <w:r w:rsidRPr="006449A1">
              <w:t>4.43145153</w:t>
            </w:r>
          </w:p>
        </w:tc>
        <w:tc>
          <w:tcPr>
            <w:tcW w:w="1134" w:type="dxa"/>
            <w:tcBorders>
              <w:top w:val="nil"/>
              <w:left w:val="nil"/>
              <w:bottom w:val="nil"/>
              <w:right w:val="nil"/>
            </w:tcBorders>
            <w:hideMark/>
          </w:tcPr>
          <w:p w14:paraId="465944E5" w14:textId="77777777" w:rsidR="0006695B" w:rsidRPr="006449A1" w:rsidRDefault="0006695B" w:rsidP="0006695B">
            <w:r w:rsidRPr="006449A1">
              <w:t>328746</w:t>
            </w:r>
          </w:p>
        </w:tc>
      </w:tr>
      <w:tr w:rsidR="0006695B" w:rsidRPr="006449A1" w14:paraId="59F1F2DF" w14:textId="77777777" w:rsidTr="0006695B">
        <w:trPr>
          <w:trHeight w:val="270"/>
        </w:trPr>
        <w:tc>
          <w:tcPr>
            <w:tcW w:w="2689" w:type="dxa"/>
            <w:tcBorders>
              <w:top w:val="nil"/>
              <w:left w:val="nil"/>
              <w:bottom w:val="nil"/>
              <w:right w:val="nil"/>
            </w:tcBorders>
            <w:noWrap/>
            <w:vAlign w:val="bottom"/>
            <w:hideMark/>
          </w:tcPr>
          <w:p w14:paraId="5887227A" w14:textId="7B8788B3" w:rsidR="0006695B" w:rsidRPr="006449A1" w:rsidRDefault="0006695B" w:rsidP="0006695B">
            <w:r>
              <w:rPr>
                <w:rFonts w:ascii="Arial" w:hAnsi="Arial" w:cs="Arial"/>
                <w:sz w:val="20"/>
                <w:szCs w:val="20"/>
              </w:rPr>
              <w:t>vc-exact_063.gr</w:t>
            </w:r>
          </w:p>
        </w:tc>
        <w:tc>
          <w:tcPr>
            <w:tcW w:w="1134" w:type="dxa"/>
            <w:tcBorders>
              <w:top w:val="nil"/>
              <w:left w:val="nil"/>
              <w:bottom w:val="nil"/>
              <w:right w:val="nil"/>
            </w:tcBorders>
            <w:hideMark/>
          </w:tcPr>
          <w:p w14:paraId="534288E5" w14:textId="77777777" w:rsidR="0006695B" w:rsidRPr="006449A1" w:rsidRDefault="0006695B" w:rsidP="0006695B">
            <w:r w:rsidRPr="006449A1">
              <w:t>200</w:t>
            </w:r>
          </w:p>
        </w:tc>
        <w:tc>
          <w:tcPr>
            <w:tcW w:w="1842" w:type="dxa"/>
            <w:tcBorders>
              <w:top w:val="nil"/>
              <w:left w:val="nil"/>
              <w:bottom w:val="nil"/>
              <w:right w:val="nil"/>
            </w:tcBorders>
            <w:hideMark/>
          </w:tcPr>
          <w:p w14:paraId="3A8AAC95" w14:textId="77777777" w:rsidR="0006695B" w:rsidRPr="006449A1" w:rsidRDefault="0006695B" w:rsidP="0006695B">
            <w:r w:rsidRPr="006449A1">
              <w:t>4.34266859</w:t>
            </w:r>
          </w:p>
        </w:tc>
        <w:tc>
          <w:tcPr>
            <w:tcW w:w="1134" w:type="dxa"/>
            <w:tcBorders>
              <w:top w:val="nil"/>
              <w:left w:val="nil"/>
              <w:bottom w:val="nil"/>
              <w:right w:val="nil"/>
            </w:tcBorders>
            <w:hideMark/>
          </w:tcPr>
          <w:p w14:paraId="750B9F7A" w14:textId="77777777" w:rsidR="0006695B" w:rsidRPr="006449A1" w:rsidRDefault="0006695B" w:rsidP="0006695B">
            <w:r w:rsidRPr="006449A1">
              <w:t>357700</w:t>
            </w:r>
          </w:p>
        </w:tc>
      </w:tr>
      <w:tr w:rsidR="0006695B" w:rsidRPr="006449A1" w14:paraId="3FD0BA94" w14:textId="77777777" w:rsidTr="0006695B">
        <w:trPr>
          <w:trHeight w:val="270"/>
        </w:trPr>
        <w:tc>
          <w:tcPr>
            <w:tcW w:w="2689" w:type="dxa"/>
            <w:tcBorders>
              <w:top w:val="nil"/>
              <w:left w:val="nil"/>
              <w:bottom w:val="nil"/>
              <w:right w:val="nil"/>
            </w:tcBorders>
            <w:noWrap/>
            <w:vAlign w:val="bottom"/>
            <w:hideMark/>
          </w:tcPr>
          <w:p w14:paraId="31FF300D" w14:textId="63BA3A52" w:rsidR="0006695B" w:rsidRPr="006449A1" w:rsidRDefault="0006695B" w:rsidP="0006695B">
            <w:r>
              <w:rPr>
                <w:rFonts w:ascii="Arial" w:hAnsi="Arial" w:cs="Arial"/>
                <w:sz w:val="20"/>
                <w:szCs w:val="20"/>
              </w:rPr>
              <w:t>vc-exact_065.gr</w:t>
            </w:r>
          </w:p>
        </w:tc>
        <w:tc>
          <w:tcPr>
            <w:tcW w:w="1134" w:type="dxa"/>
            <w:tcBorders>
              <w:top w:val="nil"/>
              <w:left w:val="nil"/>
              <w:bottom w:val="nil"/>
              <w:right w:val="nil"/>
            </w:tcBorders>
            <w:hideMark/>
          </w:tcPr>
          <w:p w14:paraId="25E330CD" w14:textId="77777777" w:rsidR="0006695B" w:rsidRPr="006449A1" w:rsidRDefault="0006695B" w:rsidP="0006695B">
            <w:r w:rsidRPr="006449A1">
              <w:t>200</w:t>
            </w:r>
          </w:p>
        </w:tc>
        <w:tc>
          <w:tcPr>
            <w:tcW w:w="1842" w:type="dxa"/>
            <w:tcBorders>
              <w:top w:val="nil"/>
              <w:left w:val="nil"/>
              <w:bottom w:val="nil"/>
              <w:right w:val="nil"/>
            </w:tcBorders>
            <w:hideMark/>
          </w:tcPr>
          <w:p w14:paraId="17D3E64B" w14:textId="77777777" w:rsidR="0006695B" w:rsidRPr="006449A1" w:rsidRDefault="0006695B" w:rsidP="0006695B">
            <w:r w:rsidRPr="006449A1">
              <w:t>4.3260781</w:t>
            </w:r>
          </w:p>
        </w:tc>
        <w:tc>
          <w:tcPr>
            <w:tcW w:w="1134" w:type="dxa"/>
            <w:tcBorders>
              <w:top w:val="nil"/>
              <w:left w:val="nil"/>
              <w:bottom w:val="nil"/>
              <w:right w:val="nil"/>
            </w:tcBorders>
            <w:hideMark/>
          </w:tcPr>
          <w:p w14:paraId="3736791A" w14:textId="77777777" w:rsidR="0006695B" w:rsidRPr="006449A1" w:rsidRDefault="0006695B" w:rsidP="0006695B">
            <w:r w:rsidRPr="006449A1">
              <w:t>356224</w:t>
            </w:r>
          </w:p>
        </w:tc>
      </w:tr>
      <w:tr w:rsidR="0006695B" w:rsidRPr="006449A1" w14:paraId="0A246CBB" w14:textId="77777777" w:rsidTr="0006695B">
        <w:trPr>
          <w:trHeight w:val="270"/>
        </w:trPr>
        <w:tc>
          <w:tcPr>
            <w:tcW w:w="2689" w:type="dxa"/>
            <w:tcBorders>
              <w:top w:val="nil"/>
              <w:left w:val="nil"/>
              <w:bottom w:val="nil"/>
              <w:right w:val="nil"/>
            </w:tcBorders>
            <w:noWrap/>
            <w:vAlign w:val="bottom"/>
            <w:hideMark/>
          </w:tcPr>
          <w:p w14:paraId="45929B54" w14:textId="418D301D" w:rsidR="0006695B" w:rsidRPr="006449A1" w:rsidRDefault="0006695B" w:rsidP="0006695B">
            <w:r>
              <w:rPr>
                <w:rFonts w:ascii="Arial" w:hAnsi="Arial" w:cs="Arial"/>
                <w:sz w:val="20"/>
                <w:szCs w:val="20"/>
              </w:rPr>
              <w:t>vc-exact_071.gr</w:t>
            </w:r>
          </w:p>
        </w:tc>
        <w:tc>
          <w:tcPr>
            <w:tcW w:w="1134" w:type="dxa"/>
            <w:tcBorders>
              <w:top w:val="nil"/>
              <w:left w:val="nil"/>
              <w:bottom w:val="nil"/>
              <w:right w:val="nil"/>
            </w:tcBorders>
            <w:hideMark/>
          </w:tcPr>
          <w:p w14:paraId="245DBE02" w14:textId="77777777" w:rsidR="0006695B" w:rsidRPr="006449A1" w:rsidRDefault="0006695B" w:rsidP="0006695B">
            <w:r w:rsidRPr="006449A1">
              <w:t>200</w:t>
            </w:r>
          </w:p>
        </w:tc>
        <w:tc>
          <w:tcPr>
            <w:tcW w:w="1842" w:type="dxa"/>
            <w:tcBorders>
              <w:top w:val="nil"/>
              <w:left w:val="nil"/>
              <w:bottom w:val="nil"/>
              <w:right w:val="nil"/>
            </w:tcBorders>
            <w:hideMark/>
          </w:tcPr>
          <w:p w14:paraId="3B4F1A0F" w14:textId="77777777" w:rsidR="0006695B" w:rsidRPr="006449A1" w:rsidRDefault="0006695B" w:rsidP="0006695B">
            <w:r w:rsidRPr="006449A1">
              <w:t>4.14351419</w:t>
            </w:r>
          </w:p>
        </w:tc>
        <w:tc>
          <w:tcPr>
            <w:tcW w:w="1134" w:type="dxa"/>
            <w:tcBorders>
              <w:top w:val="nil"/>
              <w:left w:val="nil"/>
              <w:bottom w:val="nil"/>
              <w:right w:val="nil"/>
            </w:tcBorders>
            <w:hideMark/>
          </w:tcPr>
          <w:p w14:paraId="64A7884A" w14:textId="77777777" w:rsidR="0006695B" w:rsidRPr="006449A1" w:rsidRDefault="0006695B" w:rsidP="0006695B">
            <w:r w:rsidRPr="006449A1">
              <w:t>359404</w:t>
            </w:r>
          </w:p>
        </w:tc>
      </w:tr>
      <w:tr w:rsidR="0006695B" w:rsidRPr="006449A1" w14:paraId="3B929C2A" w14:textId="77777777" w:rsidTr="0006695B">
        <w:trPr>
          <w:trHeight w:val="270"/>
        </w:trPr>
        <w:tc>
          <w:tcPr>
            <w:tcW w:w="2689" w:type="dxa"/>
            <w:tcBorders>
              <w:top w:val="nil"/>
              <w:left w:val="nil"/>
              <w:bottom w:val="nil"/>
              <w:right w:val="nil"/>
            </w:tcBorders>
            <w:noWrap/>
            <w:vAlign w:val="bottom"/>
            <w:hideMark/>
          </w:tcPr>
          <w:p w14:paraId="326C005A" w14:textId="015ED692" w:rsidR="0006695B" w:rsidRPr="006449A1" w:rsidRDefault="0006695B" w:rsidP="0006695B">
            <w:r>
              <w:rPr>
                <w:rFonts w:ascii="Arial" w:hAnsi="Arial" w:cs="Arial"/>
                <w:sz w:val="20"/>
                <w:szCs w:val="20"/>
              </w:rPr>
              <w:t>vc-exact_045.gr</w:t>
            </w:r>
          </w:p>
        </w:tc>
        <w:tc>
          <w:tcPr>
            <w:tcW w:w="1134" w:type="dxa"/>
            <w:tcBorders>
              <w:top w:val="nil"/>
              <w:left w:val="nil"/>
              <w:bottom w:val="nil"/>
              <w:right w:val="nil"/>
            </w:tcBorders>
            <w:hideMark/>
          </w:tcPr>
          <w:p w14:paraId="74563BEF" w14:textId="77777777" w:rsidR="0006695B" w:rsidRPr="006449A1" w:rsidRDefault="0006695B" w:rsidP="0006695B">
            <w:r w:rsidRPr="006449A1">
              <w:t>200</w:t>
            </w:r>
          </w:p>
        </w:tc>
        <w:tc>
          <w:tcPr>
            <w:tcW w:w="1842" w:type="dxa"/>
            <w:tcBorders>
              <w:top w:val="nil"/>
              <w:left w:val="nil"/>
              <w:bottom w:val="nil"/>
              <w:right w:val="nil"/>
            </w:tcBorders>
            <w:hideMark/>
          </w:tcPr>
          <w:p w14:paraId="2B46255B" w14:textId="77777777" w:rsidR="0006695B" w:rsidRPr="006449A1" w:rsidRDefault="0006695B" w:rsidP="0006695B">
            <w:r w:rsidRPr="006449A1">
              <w:t>4.13912673</w:t>
            </w:r>
          </w:p>
        </w:tc>
        <w:tc>
          <w:tcPr>
            <w:tcW w:w="1134" w:type="dxa"/>
            <w:tcBorders>
              <w:top w:val="nil"/>
              <w:left w:val="nil"/>
              <w:bottom w:val="nil"/>
              <w:right w:val="nil"/>
            </w:tcBorders>
            <w:hideMark/>
          </w:tcPr>
          <w:p w14:paraId="3D13CC55" w14:textId="77777777" w:rsidR="0006695B" w:rsidRPr="006449A1" w:rsidRDefault="0006695B" w:rsidP="0006695B">
            <w:r w:rsidRPr="006449A1">
              <w:t>350600</w:t>
            </w:r>
          </w:p>
        </w:tc>
      </w:tr>
      <w:tr w:rsidR="0006695B" w:rsidRPr="006449A1" w14:paraId="53B056CE" w14:textId="77777777" w:rsidTr="0006695B">
        <w:trPr>
          <w:trHeight w:val="270"/>
        </w:trPr>
        <w:tc>
          <w:tcPr>
            <w:tcW w:w="2689" w:type="dxa"/>
            <w:tcBorders>
              <w:top w:val="nil"/>
              <w:left w:val="nil"/>
              <w:bottom w:val="nil"/>
              <w:right w:val="nil"/>
            </w:tcBorders>
            <w:noWrap/>
            <w:vAlign w:val="bottom"/>
            <w:hideMark/>
          </w:tcPr>
          <w:p w14:paraId="027DD572" w14:textId="5816FAE7" w:rsidR="0006695B" w:rsidRPr="006449A1" w:rsidRDefault="0006695B" w:rsidP="0006695B">
            <w:r>
              <w:rPr>
                <w:rFonts w:ascii="Arial" w:hAnsi="Arial" w:cs="Arial"/>
                <w:sz w:val="20"/>
                <w:szCs w:val="20"/>
              </w:rPr>
              <w:t>vc-exact_061.gr</w:t>
            </w:r>
          </w:p>
        </w:tc>
        <w:tc>
          <w:tcPr>
            <w:tcW w:w="1134" w:type="dxa"/>
            <w:tcBorders>
              <w:top w:val="nil"/>
              <w:left w:val="nil"/>
              <w:bottom w:val="nil"/>
              <w:right w:val="nil"/>
            </w:tcBorders>
            <w:hideMark/>
          </w:tcPr>
          <w:p w14:paraId="30723641" w14:textId="77777777" w:rsidR="0006695B" w:rsidRPr="006449A1" w:rsidRDefault="0006695B" w:rsidP="0006695B">
            <w:r w:rsidRPr="006449A1">
              <w:t>200</w:t>
            </w:r>
          </w:p>
        </w:tc>
        <w:tc>
          <w:tcPr>
            <w:tcW w:w="1842" w:type="dxa"/>
            <w:tcBorders>
              <w:top w:val="nil"/>
              <w:left w:val="nil"/>
              <w:bottom w:val="nil"/>
              <w:right w:val="nil"/>
            </w:tcBorders>
            <w:hideMark/>
          </w:tcPr>
          <w:p w14:paraId="28982C2A" w14:textId="77777777" w:rsidR="0006695B" w:rsidRPr="006449A1" w:rsidRDefault="0006695B" w:rsidP="0006695B">
            <w:r w:rsidRPr="006449A1">
              <w:t>4.02033358</w:t>
            </w:r>
          </w:p>
        </w:tc>
        <w:tc>
          <w:tcPr>
            <w:tcW w:w="1134" w:type="dxa"/>
            <w:tcBorders>
              <w:top w:val="nil"/>
              <w:left w:val="nil"/>
              <w:bottom w:val="nil"/>
              <w:right w:val="nil"/>
            </w:tcBorders>
            <w:hideMark/>
          </w:tcPr>
          <w:p w14:paraId="70E31BD9" w14:textId="77777777" w:rsidR="0006695B" w:rsidRPr="006449A1" w:rsidRDefault="0006695B" w:rsidP="0006695B">
            <w:r w:rsidRPr="006449A1">
              <w:t>367582</w:t>
            </w:r>
          </w:p>
        </w:tc>
      </w:tr>
      <w:tr w:rsidR="0006695B" w:rsidRPr="006449A1" w14:paraId="333608E0" w14:textId="77777777" w:rsidTr="0006695B">
        <w:trPr>
          <w:trHeight w:val="270"/>
        </w:trPr>
        <w:tc>
          <w:tcPr>
            <w:tcW w:w="2689" w:type="dxa"/>
            <w:tcBorders>
              <w:top w:val="nil"/>
              <w:left w:val="nil"/>
              <w:bottom w:val="nil"/>
              <w:right w:val="nil"/>
            </w:tcBorders>
            <w:noWrap/>
            <w:vAlign w:val="bottom"/>
            <w:hideMark/>
          </w:tcPr>
          <w:p w14:paraId="2EFF0A28" w14:textId="3144CFDE" w:rsidR="0006695B" w:rsidRPr="006449A1" w:rsidRDefault="0006695B" w:rsidP="0006695B">
            <w:r>
              <w:rPr>
                <w:rFonts w:ascii="Arial" w:hAnsi="Arial" w:cs="Arial"/>
                <w:sz w:val="20"/>
                <w:szCs w:val="20"/>
              </w:rPr>
              <w:t>vc-exact_043.gr</w:t>
            </w:r>
          </w:p>
        </w:tc>
        <w:tc>
          <w:tcPr>
            <w:tcW w:w="1134" w:type="dxa"/>
            <w:tcBorders>
              <w:top w:val="nil"/>
              <w:left w:val="nil"/>
              <w:bottom w:val="nil"/>
              <w:right w:val="nil"/>
            </w:tcBorders>
            <w:hideMark/>
          </w:tcPr>
          <w:p w14:paraId="09357AE6" w14:textId="77777777" w:rsidR="0006695B" w:rsidRPr="006449A1" w:rsidRDefault="0006695B" w:rsidP="0006695B">
            <w:r w:rsidRPr="006449A1">
              <w:t>200</w:t>
            </w:r>
          </w:p>
        </w:tc>
        <w:tc>
          <w:tcPr>
            <w:tcW w:w="1842" w:type="dxa"/>
            <w:tcBorders>
              <w:top w:val="nil"/>
              <w:left w:val="nil"/>
              <w:bottom w:val="nil"/>
              <w:right w:val="nil"/>
            </w:tcBorders>
            <w:hideMark/>
          </w:tcPr>
          <w:p w14:paraId="63B87F47" w14:textId="77777777" w:rsidR="0006695B" w:rsidRPr="006449A1" w:rsidRDefault="0006695B" w:rsidP="0006695B">
            <w:r w:rsidRPr="006449A1">
              <w:t>3.98862391</w:t>
            </w:r>
          </w:p>
        </w:tc>
        <w:tc>
          <w:tcPr>
            <w:tcW w:w="1134" w:type="dxa"/>
            <w:tcBorders>
              <w:top w:val="nil"/>
              <w:left w:val="nil"/>
              <w:bottom w:val="nil"/>
              <w:right w:val="nil"/>
            </w:tcBorders>
            <w:hideMark/>
          </w:tcPr>
          <w:p w14:paraId="37F7A9B3" w14:textId="77777777" w:rsidR="0006695B" w:rsidRPr="006449A1" w:rsidRDefault="0006695B" w:rsidP="0006695B">
            <w:r w:rsidRPr="006449A1">
              <w:t>383602</w:t>
            </w:r>
          </w:p>
        </w:tc>
      </w:tr>
      <w:tr w:rsidR="0006695B" w:rsidRPr="006449A1" w14:paraId="0E7E2AC2" w14:textId="77777777" w:rsidTr="0006695B">
        <w:trPr>
          <w:trHeight w:val="270"/>
        </w:trPr>
        <w:tc>
          <w:tcPr>
            <w:tcW w:w="2689" w:type="dxa"/>
            <w:tcBorders>
              <w:top w:val="nil"/>
              <w:left w:val="nil"/>
              <w:bottom w:val="nil"/>
              <w:right w:val="nil"/>
            </w:tcBorders>
            <w:noWrap/>
            <w:vAlign w:val="bottom"/>
            <w:hideMark/>
          </w:tcPr>
          <w:p w14:paraId="3AFF52D7" w14:textId="3EC98A1E" w:rsidR="0006695B" w:rsidRPr="006449A1" w:rsidRDefault="0006695B" w:rsidP="0006695B">
            <w:r>
              <w:rPr>
                <w:rFonts w:ascii="Arial" w:hAnsi="Arial" w:cs="Arial"/>
                <w:sz w:val="20"/>
                <w:szCs w:val="20"/>
              </w:rPr>
              <w:t>vc-exact_077.gr</w:t>
            </w:r>
          </w:p>
        </w:tc>
        <w:tc>
          <w:tcPr>
            <w:tcW w:w="1134" w:type="dxa"/>
            <w:tcBorders>
              <w:top w:val="nil"/>
              <w:left w:val="nil"/>
              <w:bottom w:val="nil"/>
              <w:right w:val="nil"/>
            </w:tcBorders>
            <w:hideMark/>
          </w:tcPr>
          <w:p w14:paraId="7019D74C" w14:textId="77777777" w:rsidR="0006695B" w:rsidRPr="006449A1" w:rsidRDefault="0006695B" w:rsidP="0006695B">
            <w:r w:rsidRPr="006449A1">
              <w:t>200</w:t>
            </w:r>
          </w:p>
        </w:tc>
        <w:tc>
          <w:tcPr>
            <w:tcW w:w="1842" w:type="dxa"/>
            <w:tcBorders>
              <w:top w:val="nil"/>
              <w:left w:val="nil"/>
              <w:bottom w:val="nil"/>
              <w:right w:val="nil"/>
            </w:tcBorders>
            <w:hideMark/>
          </w:tcPr>
          <w:p w14:paraId="2A656C9B" w14:textId="77777777" w:rsidR="0006695B" w:rsidRPr="006449A1" w:rsidRDefault="0006695B" w:rsidP="0006695B">
            <w:r w:rsidRPr="006449A1">
              <w:t>3.97993408</w:t>
            </w:r>
          </w:p>
        </w:tc>
        <w:tc>
          <w:tcPr>
            <w:tcW w:w="1134" w:type="dxa"/>
            <w:tcBorders>
              <w:top w:val="nil"/>
              <w:left w:val="nil"/>
              <w:bottom w:val="nil"/>
              <w:right w:val="nil"/>
            </w:tcBorders>
            <w:hideMark/>
          </w:tcPr>
          <w:p w14:paraId="100442AA" w14:textId="77777777" w:rsidR="0006695B" w:rsidRPr="006449A1" w:rsidRDefault="0006695B" w:rsidP="0006695B">
            <w:r w:rsidRPr="006449A1">
              <w:t>357562</w:t>
            </w:r>
          </w:p>
        </w:tc>
      </w:tr>
      <w:tr w:rsidR="0006695B" w:rsidRPr="006449A1" w14:paraId="1E84A04E" w14:textId="77777777" w:rsidTr="0006695B">
        <w:trPr>
          <w:trHeight w:val="270"/>
        </w:trPr>
        <w:tc>
          <w:tcPr>
            <w:tcW w:w="2689" w:type="dxa"/>
            <w:tcBorders>
              <w:top w:val="nil"/>
              <w:left w:val="nil"/>
              <w:bottom w:val="nil"/>
              <w:right w:val="nil"/>
            </w:tcBorders>
            <w:noWrap/>
            <w:vAlign w:val="bottom"/>
            <w:hideMark/>
          </w:tcPr>
          <w:p w14:paraId="193B1465" w14:textId="126BA1E7" w:rsidR="0006695B" w:rsidRPr="006449A1" w:rsidRDefault="0006695B" w:rsidP="0006695B">
            <w:r>
              <w:rPr>
                <w:rFonts w:ascii="Arial" w:hAnsi="Arial" w:cs="Arial"/>
                <w:sz w:val="20"/>
                <w:szCs w:val="20"/>
              </w:rPr>
              <w:t>vc-exact_049.gr</w:t>
            </w:r>
          </w:p>
        </w:tc>
        <w:tc>
          <w:tcPr>
            <w:tcW w:w="1134" w:type="dxa"/>
            <w:tcBorders>
              <w:top w:val="nil"/>
              <w:left w:val="nil"/>
              <w:bottom w:val="nil"/>
              <w:right w:val="nil"/>
            </w:tcBorders>
            <w:hideMark/>
          </w:tcPr>
          <w:p w14:paraId="0A8A17D9" w14:textId="77777777" w:rsidR="0006695B" w:rsidRPr="006449A1" w:rsidRDefault="0006695B" w:rsidP="0006695B">
            <w:r w:rsidRPr="006449A1">
              <w:t>200</w:t>
            </w:r>
          </w:p>
        </w:tc>
        <w:tc>
          <w:tcPr>
            <w:tcW w:w="1842" w:type="dxa"/>
            <w:tcBorders>
              <w:top w:val="nil"/>
              <w:left w:val="nil"/>
              <w:bottom w:val="nil"/>
              <w:right w:val="nil"/>
            </w:tcBorders>
            <w:hideMark/>
          </w:tcPr>
          <w:p w14:paraId="6EC1994D" w14:textId="77777777" w:rsidR="0006695B" w:rsidRPr="006449A1" w:rsidRDefault="0006695B" w:rsidP="0006695B">
            <w:r w:rsidRPr="006449A1">
              <w:t>3.80338567</w:t>
            </w:r>
          </w:p>
        </w:tc>
        <w:tc>
          <w:tcPr>
            <w:tcW w:w="1134" w:type="dxa"/>
            <w:tcBorders>
              <w:top w:val="nil"/>
              <w:left w:val="nil"/>
              <w:bottom w:val="nil"/>
              <w:right w:val="nil"/>
            </w:tcBorders>
            <w:hideMark/>
          </w:tcPr>
          <w:p w14:paraId="14230507" w14:textId="77777777" w:rsidR="0006695B" w:rsidRPr="006449A1" w:rsidRDefault="0006695B" w:rsidP="0006695B">
            <w:r w:rsidRPr="006449A1">
              <w:t>344396</w:t>
            </w:r>
          </w:p>
        </w:tc>
      </w:tr>
      <w:tr w:rsidR="0006695B" w:rsidRPr="006449A1" w14:paraId="0079338D" w14:textId="77777777" w:rsidTr="0006695B">
        <w:trPr>
          <w:trHeight w:val="270"/>
        </w:trPr>
        <w:tc>
          <w:tcPr>
            <w:tcW w:w="2689" w:type="dxa"/>
            <w:tcBorders>
              <w:top w:val="nil"/>
              <w:left w:val="nil"/>
              <w:bottom w:val="nil"/>
              <w:right w:val="nil"/>
            </w:tcBorders>
            <w:noWrap/>
            <w:vAlign w:val="bottom"/>
            <w:hideMark/>
          </w:tcPr>
          <w:p w14:paraId="6106A41B" w14:textId="0CC7C955" w:rsidR="0006695B" w:rsidRPr="006449A1" w:rsidRDefault="0006695B" w:rsidP="0006695B">
            <w:r>
              <w:rPr>
                <w:rFonts w:ascii="Arial" w:hAnsi="Arial" w:cs="Arial"/>
                <w:sz w:val="20"/>
                <w:szCs w:val="20"/>
              </w:rPr>
              <w:t>vc-exact_059.gr</w:t>
            </w:r>
          </w:p>
        </w:tc>
        <w:tc>
          <w:tcPr>
            <w:tcW w:w="1134" w:type="dxa"/>
            <w:tcBorders>
              <w:top w:val="nil"/>
              <w:left w:val="nil"/>
              <w:bottom w:val="nil"/>
              <w:right w:val="nil"/>
            </w:tcBorders>
            <w:hideMark/>
          </w:tcPr>
          <w:p w14:paraId="56D27C7E" w14:textId="77777777" w:rsidR="0006695B" w:rsidRPr="006449A1" w:rsidRDefault="0006695B" w:rsidP="0006695B">
            <w:r w:rsidRPr="006449A1">
              <w:t>200</w:t>
            </w:r>
          </w:p>
        </w:tc>
        <w:tc>
          <w:tcPr>
            <w:tcW w:w="1842" w:type="dxa"/>
            <w:tcBorders>
              <w:top w:val="nil"/>
              <w:left w:val="nil"/>
              <w:bottom w:val="nil"/>
              <w:right w:val="nil"/>
            </w:tcBorders>
            <w:hideMark/>
          </w:tcPr>
          <w:p w14:paraId="63FEE20F" w14:textId="77777777" w:rsidR="0006695B" w:rsidRPr="006449A1" w:rsidRDefault="0006695B" w:rsidP="0006695B">
            <w:r w:rsidRPr="006449A1">
              <w:t>3.74029756</w:t>
            </w:r>
          </w:p>
        </w:tc>
        <w:tc>
          <w:tcPr>
            <w:tcW w:w="1134" w:type="dxa"/>
            <w:tcBorders>
              <w:top w:val="nil"/>
              <w:left w:val="nil"/>
              <w:bottom w:val="nil"/>
              <w:right w:val="nil"/>
            </w:tcBorders>
            <w:hideMark/>
          </w:tcPr>
          <w:p w14:paraId="4433560E" w14:textId="77777777" w:rsidR="0006695B" w:rsidRPr="006449A1" w:rsidRDefault="0006695B" w:rsidP="0006695B">
            <w:r w:rsidRPr="006449A1">
              <w:t>357562</w:t>
            </w:r>
          </w:p>
        </w:tc>
      </w:tr>
      <w:tr w:rsidR="0006695B" w:rsidRPr="006449A1" w14:paraId="09A2BB6A" w14:textId="77777777" w:rsidTr="0006695B">
        <w:trPr>
          <w:trHeight w:val="270"/>
        </w:trPr>
        <w:tc>
          <w:tcPr>
            <w:tcW w:w="2689" w:type="dxa"/>
            <w:tcBorders>
              <w:top w:val="nil"/>
              <w:left w:val="nil"/>
              <w:bottom w:val="nil"/>
              <w:right w:val="nil"/>
            </w:tcBorders>
            <w:noWrap/>
            <w:vAlign w:val="bottom"/>
            <w:hideMark/>
          </w:tcPr>
          <w:p w14:paraId="44BB613E" w14:textId="39F7AD32" w:rsidR="0006695B" w:rsidRPr="006449A1" w:rsidRDefault="0006695B" w:rsidP="0006695B">
            <w:r>
              <w:rPr>
                <w:rFonts w:ascii="Arial" w:hAnsi="Arial" w:cs="Arial"/>
                <w:sz w:val="20"/>
                <w:szCs w:val="20"/>
              </w:rPr>
              <w:t>vc-exact_031.gr</w:t>
            </w:r>
          </w:p>
        </w:tc>
        <w:tc>
          <w:tcPr>
            <w:tcW w:w="1134" w:type="dxa"/>
            <w:tcBorders>
              <w:top w:val="nil"/>
              <w:left w:val="nil"/>
              <w:bottom w:val="nil"/>
              <w:right w:val="nil"/>
            </w:tcBorders>
            <w:hideMark/>
          </w:tcPr>
          <w:p w14:paraId="638E6A21" w14:textId="77777777" w:rsidR="0006695B" w:rsidRPr="006449A1" w:rsidRDefault="0006695B" w:rsidP="0006695B">
            <w:r w:rsidRPr="006449A1">
              <w:t>200</w:t>
            </w:r>
          </w:p>
        </w:tc>
        <w:tc>
          <w:tcPr>
            <w:tcW w:w="1842" w:type="dxa"/>
            <w:tcBorders>
              <w:top w:val="nil"/>
              <w:left w:val="nil"/>
              <w:bottom w:val="nil"/>
              <w:right w:val="nil"/>
            </w:tcBorders>
            <w:hideMark/>
          </w:tcPr>
          <w:p w14:paraId="698A5ACA" w14:textId="77777777" w:rsidR="0006695B" w:rsidRPr="006449A1" w:rsidRDefault="0006695B" w:rsidP="0006695B">
            <w:r w:rsidRPr="006449A1">
              <w:t>3.44846995</w:t>
            </w:r>
          </w:p>
        </w:tc>
        <w:tc>
          <w:tcPr>
            <w:tcW w:w="1134" w:type="dxa"/>
            <w:tcBorders>
              <w:top w:val="nil"/>
              <w:left w:val="nil"/>
              <w:bottom w:val="nil"/>
              <w:right w:val="nil"/>
            </w:tcBorders>
            <w:hideMark/>
          </w:tcPr>
          <w:p w14:paraId="7BC9D950" w14:textId="77777777" w:rsidR="0006695B" w:rsidRPr="006449A1" w:rsidRDefault="0006695B" w:rsidP="0006695B">
            <w:r w:rsidRPr="006449A1">
              <w:t>340922</w:t>
            </w:r>
          </w:p>
        </w:tc>
      </w:tr>
      <w:tr w:rsidR="0006695B" w:rsidRPr="006449A1" w14:paraId="5529661A" w14:textId="77777777" w:rsidTr="0006695B">
        <w:trPr>
          <w:trHeight w:val="270"/>
        </w:trPr>
        <w:tc>
          <w:tcPr>
            <w:tcW w:w="2689" w:type="dxa"/>
            <w:tcBorders>
              <w:top w:val="nil"/>
              <w:left w:val="nil"/>
              <w:bottom w:val="nil"/>
              <w:right w:val="nil"/>
            </w:tcBorders>
            <w:noWrap/>
            <w:vAlign w:val="bottom"/>
            <w:hideMark/>
          </w:tcPr>
          <w:p w14:paraId="42FC93F8" w14:textId="671B4BC2" w:rsidR="0006695B" w:rsidRPr="006449A1" w:rsidRDefault="0006695B" w:rsidP="0006695B">
            <w:r>
              <w:rPr>
                <w:rFonts w:ascii="Arial" w:hAnsi="Arial" w:cs="Arial"/>
                <w:sz w:val="20"/>
                <w:szCs w:val="20"/>
              </w:rPr>
              <w:t>vc-exact_035.gr</w:t>
            </w:r>
          </w:p>
        </w:tc>
        <w:tc>
          <w:tcPr>
            <w:tcW w:w="1134" w:type="dxa"/>
            <w:tcBorders>
              <w:top w:val="nil"/>
              <w:left w:val="nil"/>
              <w:bottom w:val="nil"/>
              <w:right w:val="nil"/>
            </w:tcBorders>
            <w:hideMark/>
          </w:tcPr>
          <w:p w14:paraId="6EC56F5A" w14:textId="77777777" w:rsidR="0006695B" w:rsidRPr="006449A1" w:rsidRDefault="0006695B" w:rsidP="0006695B">
            <w:r w:rsidRPr="006449A1">
              <w:t>200</w:t>
            </w:r>
          </w:p>
        </w:tc>
        <w:tc>
          <w:tcPr>
            <w:tcW w:w="1842" w:type="dxa"/>
            <w:tcBorders>
              <w:top w:val="nil"/>
              <w:left w:val="nil"/>
              <w:bottom w:val="nil"/>
              <w:right w:val="nil"/>
            </w:tcBorders>
            <w:hideMark/>
          </w:tcPr>
          <w:p w14:paraId="274DBCDE" w14:textId="77777777" w:rsidR="0006695B" w:rsidRPr="006449A1" w:rsidRDefault="0006695B" w:rsidP="0006695B">
            <w:r w:rsidRPr="006449A1">
              <w:t>3.3451836</w:t>
            </w:r>
          </w:p>
        </w:tc>
        <w:tc>
          <w:tcPr>
            <w:tcW w:w="1134" w:type="dxa"/>
            <w:tcBorders>
              <w:top w:val="nil"/>
              <w:left w:val="nil"/>
              <w:bottom w:val="nil"/>
              <w:right w:val="nil"/>
            </w:tcBorders>
            <w:hideMark/>
          </w:tcPr>
          <w:p w14:paraId="6C535D26" w14:textId="77777777" w:rsidR="0006695B" w:rsidRPr="006449A1" w:rsidRDefault="0006695B" w:rsidP="0006695B">
            <w:r w:rsidRPr="006449A1">
              <w:t>336080</w:t>
            </w:r>
          </w:p>
        </w:tc>
      </w:tr>
      <w:tr w:rsidR="0006695B" w:rsidRPr="006449A1" w14:paraId="610442D4" w14:textId="77777777" w:rsidTr="0006695B">
        <w:trPr>
          <w:trHeight w:val="270"/>
        </w:trPr>
        <w:tc>
          <w:tcPr>
            <w:tcW w:w="2689" w:type="dxa"/>
            <w:tcBorders>
              <w:top w:val="nil"/>
              <w:left w:val="nil"/>
              <w:bottom w:val="nil"/>
              <w:right w:val="nil"/>
            </w:tcBorders>
            <w:noWrap/>
            <w:vAlign w:val="bottom"/>
            <w:hideMark/>
          </w:tcPr>
          <w:p w14:paraId="303ED17B" w14:textId="457B6DD1" w:rsidR="0006695B" w:rsidRPr="006449A1" w:rsidRDefault="0006695B" w:rsidP="0006695B">
            <w:r>
              <w:rPr>
                <w:rFonts w:ascii="Arial" w:hAnsi="Arial" w:cs="Arial"/>
                <w:sz w:val="20"/>
                <w:szCs w:val="20"/>
              </w:rPr>
              <w:t>vc-exact_037.gr</w:t>
            </w:r>
          </w:p>
        </w:tc>
        <w:tc>
          <w:tcPr>
            <w:tcW w:w="1134" w:type="dxa"/>
            <w:tcBorders>
              <w:top w:val="nil"/>
              <w:left w:val="nil"/>
              <w:bottom w:val="nil"/>
              <w:right w:val="nil"/>
            </w:tcBorders>
            <w:hideMark/>
          </w:tcPr>
          <w:p w14:paraId="74F733F2" w14:textId="77777777" w:rsidR="0006695B" w:rsidRPr="006449A1" w:rsidRDefault="0006695B" w:rsidP="0006695B">
            <w:r w:rsidRPr="006449A1">
              <w:t>198</w:t>
            </w:r>
          </w:p>
        </w:tc>
        <w:tc>
          <w:tcPr>
            <w:tcW w:w="1842" w:type="dxa"/>
            <w:tcBorders>
              <w:top w:val="nil"/>
              <w:left w:val="nil"/>
              <w:bottom w:val="nil"/>
              <w:right w:val="nil"/>
            </w:tcBorders>
            <w:hideMark/>
          </w:tcPr>
          <w:p w14:paraId="4A90CA11" w14:textId="77777777" w:rsidR="0006695B" w:rsidRPr="006449A1" w:rsidRDefault="0006695B" w:rsidP="0006695B">
            <w:r w:rsidRPr="006449A1">
              <w:t>3.2125033</w:t>
            </w:r>
          </w:p>
        </w:tc>
        <w:tc>
          <w:tcPr>
            <w:tcW w:w="1134" w:type="dxa"/>
            <w:tcBorders>
              <w:top w:val="nil"/>
              <w:left w:val="nil"/>
              <w:bottom w:val="nil"/>
              <w:right w:val="nil"/>
            </w:tcBorders>
            <w:hideMark/>
          </w:tcPr>
          <w:p w14:paraId="2FA4D175" w14:textId="77777777" w:rsidR="0006695B" w:rsidRPr="006449A1" w:rsidRDefault="0006695B" w:rsidP="0006695B">
            <w:r w:rsidRPr="006449A1">
              <w:t>343132</w:t>
            </w:r>
          </w:p>
        </w:tc>
      </w:tr>
      <w:tr w:rsidR="0006695B" w:rsidRPr="006449A1" w14:paraId="40453807" w14:textId="77777777" w:rsidTr="0006695B">
        <w:trPr>
          <w:trHeight w:val="270"/>
        </w:trPr>
        <w:tc>
          <w:tcPr>
            <w:tcW w:w="2689" w:type="dxa"/>
            <w:tcBorders>
              <w:top w:val="nil"/>
              <w:left w:val="nil"/>
              <w:bottom w:val="nil"/>
              <w:right w:val="nil"/>
            </w:tcBorders>
            <w:noWrap/>
            <w:vAlign w:val="bottom"/>
            <w:hideMark/>
          </w:tcPr>
          <w:p w14:paraId="7B84AA3C" w14:textId="0A131834" w:rsidR="0006695B" w:rsidRPr="006449A1" w:rsidRDefault="0006695B" w:rsidP="0006695B">
            <w:r>
              <w:rPr>
                <w:rFonts w:ascii="Arial" w:hAnsi="Arial" w:cs="Arial"/>
                <w:sz w:val="20"/>
                <w:szCs w:val="20"/>
              </w:rPr>
              <w:t>vc-exact_019.gr</w:t>
            </w:r>
          </w:p>
        </w:tc>
        <w:tc>
          <w:tcPr>
            <w:tcW w:w="1134" w:type="dxa"/>
            <w:tcBorders>
              <w:top w:val="nil"/>
              <w:left w:val="nil"/>
              <w:bottom w:val="nil"/>
              <w:right w:val="nil"/>
            </w:tcBorders>
            <w:hideMark/>
          </w:tcPr>
          <w:p w14:paraId="2B83BD3A" w14:textId="77777777" w:rsidR="0006695B" w:rsidRPr="006449A1" w:rsidRDefault="0006695B" w:rsidP="0006695B">
            <w:r w:rsidRPr="006449A1">
              <w:t>200</w:t>
            </w:r>
          </w:p>
        </w:tc>
        <w:tc>
          <w:tcPr>
            <w:tcW w:w="1842" w:type="dxa"/>
            <w:tcBorders>
              <w:top w:val="nil"/>
              <w:left w:val="nil"/>
              <w:bottom w:val="nil"/>
              <w:right w:val="nil"/>
            </w:tcBorders>
            <w:hideMark/>
          </w:tcPr>
          <w:p w14:paraId="77FF369B" w14:textId="77777777" w:rsidR="0006695B" w:rsidRPr="006449A1" w:rsidRDefault="0006695B" w:rsidP="0006695B">
            <w:r w:rsidRPr="006449A1">
              <w:t>3.12815104</w:t>
            </w:r>
          </w:p>
        </w:tc>
        <w:tc>
          <w:tcPr>
            <w:tcW w:w="1134" w:type="dxa"/>
            <w:tcBorders>
              <w:top w:val="nil"/>
              <w:left w:val="nil"/>
              <w:bottom w:val="nil"/>
              <w:right w:val="nil"/>
            </w:tcBorders>
            <w:hideMark/>
          </w:tcPr>
          <w:p w14:paraId="14DEBEAA" w14:textId="77777777" w:rsidR="0006695B" w:rsidRPr="006449A1" w:rsidRDefault="0006695B" w:rsidP="0006695B">
            <w:r w:rsidRPr="006449A1">
              <w:t>321772</w:t>
            </w:r>
          </w:p>
        </w:tc>
      </w:tr>
      <w:tr w:rsidR="0006695B" w:rsidRPr="006449A1" w14:paraId="57652D90" w14:textId="77777777" w:rsidTr="0006695B">
        <w:trPr>
          <w:trHeight w:val="270"/>
        </w:trPr>
        <w:tc>
          <w:tcPr>
            <w:tcW w:w="2689" w:type="dxa"/>
            <w:tcBorders>
              <w:top w:val="nil"/>
              <w:left w:val="nil"/>
              <w:bottom w:val="single" w:sz="12" w:space="0" w:color="auto"/>
              <w:right w:val="nil"/>
            </w:tcBorders>
            <w:noWrap/>
            <w:vAlign w:val="bottom"/>
            <w:hideMark/>
          </w:tcPr>
          <w:p w14:paraId="3A834E31" w14:textId="689CE74C" w:rsidR="0006695B" w:rsidRPr="006449A1" w:rsidRDefault="0006695B" w:rsidP="0006695B">
            <w:r>
              <w:rPr>
                <w:rFonts w:ascii="Arial" w:hAnsi="Arial" w:cs="Arial"/>
                <w:sz w:val="20"/>
                <w:szCs w:val="20"/>
              </w:rPr>
              <w:t>vc-exact_005.gr</w:t>
            </w:r>
          </w:p>
        </w:tc>
        <w:tc>
          <w:tcPr>
            <w:tcW w:w="1134" w:type="dxa"/>
            <w:tcBorders>
              <w:top w:val="nil"/>
              <w:left w:val="nil"/>
              <w:bottom w:val="single" w:sz="12" w:space="0" w:color="auto"/>
              <w:right w:val="nil"/>
            </w:tcBorders>
            <w:hideMark/>
          </w:tcPr>
          <w:p w14:paraId="5A5B8BFC" w14:textId="77777777" w:rsidR="0006695B" w:rsidRPr="006449A1" w:rsidRDefault="0006695B" w:rsidP="0006695B">
            <w:r w:rsidRPr="006449A1">
              <w:t>200</w:t>
            </w:r>
          </w:p>
        </w:tc>
        <w:tc>
          <w:tcPr>
            <w:tcW w:w="1842" w:type="dxa"/>
            <w:tcBorders>
              <w:top w:val="nil"/>
              <w:left w:val="nil"/>
              <w:bottom w:val="single" w:sz="12" w:space="0" w:color="auto"/>
              <w:right w:val="nil"/>
            </w:tcBorders>
            <w:hideMark/>
          </w:tcPr>
          <w:p w14:paraId="051628C1" w14:textId="77777777" w:rsidR="0006695B" w:rsidRPr="006449A1" w:rsidRDefault="0006695B" w:rsidP="0006695B">
            <w:r w:rsidRPr="006449A1">
              <w:t>2.71463387</w:t>
            </w:r>
          </w:p>
        </w:tc>
        <w:tc>
          <w:tcPr>
            <w:tcW w:w="1134" w:type="dxa"/>
            <w:tcBorders>
              <w:top w:val="nil"/>
              <w:left w:val="nil"/>
              <w:bottom w:val="single" w:sz="12" w:space="0" w:color="auto"/>
              <w:right w:val="nil"/>
            </w:tcBorders>
            <w:hideMark/>
          </w:tcPr>
          <w:p w14:paraId="3E261E4C" w14:textId="77777777" w:rsidR="0006695B" w:rsidRPr="006449A1" w:rsidRDefault="0006695B" w:rsidP="0006695B">
            <w:r w:rsidRPr="006449A1">
              <w:t>315270</w:t>
            </w:r>
          </w:p>
        </w:tc>
      </w:tr>
    </w:tbl>
    <w:p w14:paraId="5F91D2FD" w14:textId="77777777" w:rsidR="0026661F" w:rsidRDefault="0026661F" w:rsidP="0006695B"/>
    <w:p w14:paraId="78582067" w14:textId="77777777" w:rsidR="0026661F" w:rsidRDefault="0026661F" w:rsidP="0006695B">
      <w:r>
        <w:t>Results for final version of the algorith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134"/>
        <w:gridCol w:w="1394"/>
        <w:gridCol w:w="1842"/>
        <w:gridCol w:w="1134"/>
      </w:tblGrid>
      <w:tr w:rsidR="0026661F" w:rsidRPr="008361E2" w14:paraId="19DB177A" w14:textId="77777777" w:rsidTr="0006695B">
        <w:trPr>
          <w:trHeight w:val="270"/>
        </w:trPr>
        <w:tc>
          <w:tcPr>
            <w:tcW w:w="8193" w:type="dxa"/>
            <w:gridSpan w:val="5"/>
            <w:tcBorders>
              <w:bottom w:val="single" w:sz="12" w:space="0" w:color="auto"/>
            </w:tcBorders>
            <w:noWrap/>
            <w:hideMark/>
          </w:tcPr>
          <w:p w14:paraId="67E01038" w14:textId="77777777" w:rsidR="0026661F" w:rsidRPr="008361E2" w:rsidRDefault="0026661F" w:rsidP="0006695B">
            <w:r w:rsidRPr="008361E2">
              <w:t>PACE instances, timeout: 120 seconds, Graph.copy() used, local preprocessing used</w:t>
            </w:r>
          </w:p>
        </w:tc>
      </w:tr>
      <w:tr w:rsidR="0026661F" w:rsidRPr="008361E2" w14:paraId="1E388DDC" w14:textId="77777777" w:rsidTr="0006695B">
        <w:trPr>
          <w:trHeight w:val="270"/>
        </w:trPr>
        <w:tc>
          <w:tcPr>
            <w:tcW w:w="2689" w:type="dxa"/>
            <w:tcBorders>
              <w:top w:val="single" w:sz="12" w:space="0" w:color="auto"/>
              <w:bottom w:val="single" w:sz="6" w:space="0" w:color="auto"/>
            </w:tcBorders>
            <w:noWrap/>
            <w:hideMark/>
          </w:tcPr>
          <w:p w14:paraId="052062B7" w14:textId="77777777" w:rsidR="0026661F" w:rsidRPr="008361E2" w:rsidRDefault="0026661F" w:rsidP="0006695B">
            <w:r w:rsidRPr="008361E2">
              <w:t>instance</w:t>
            </w:r>
          </w:p>
        </w:tc>
        <w:tc>
          <w:tcPr>
            <w:tcW w:w="1134" w:type="dxa"/>
            <w:tcBorders>
              <w:top w:val="single" w:sz="12" w:space="0" w:color="auto"/>
              <w:bottom w:val="single" w:sz="6" w:space="0" w:color="auto"/>
            </w:tcBorders>
            <w:noWrap/>
            <w:hideMark/>
          </w:tcPr>
          <w:p w14:paraId="4677AD38" w14:textId="77777777" w:rsidR="0026661F" w:rsidRPr="008361E2" w:rsidRDefault="0026661F" w:rsidP="0006695B">
            <w:r w:rsidRPr="008361E2">
              <w:t>|V|</w:t>
            </w:r>
          </w:p>
        </w:tc>
        <w:tc>
          <w:tcPr>
            <w:tcW w:w="1394" w:type="dxa"/>
            <w:tcBorders>
              <w:top w:val="single" w:sz="12" w:space="0" w:color="auto"/>
              <w:bottom w:val="single" w:sz="6" w:space="0" w:color="auto"/>
            </w:tcBorders>
            <w:noWrap/>
            <w:hideMark/>
          </w:tcPr>
          <w:p w14:paraId="783D13A8" w14:textId="77777777" w:rsidR="0026661F" w:rsidRPr="008361E2" w:rsidRDefault="0026661F" w:rsidP="0006695B">
            <w:r w:rsidRPr="008361E2">
              <w:t>time elapsed</w:t>
            </w:r>
          </w:p>
        </w:tc>
        <w:tc>
          <w:tcPr>
            <w:tcW w:w="1842" w:type="dxa"/>
            <w:tcBorders>
              <w:top w:val="single" w:sz="12" w:space="0" w:color="auto"/>
              <w:bottom w:val="single" w:sz="6" w:space="0" w:color="auto"/>
            </w:tcBorders>
            <w:noWrap/>
            <w:hideMark/>
          </w:tcPr>
          <w:p w14:paraId="5A281DD3" w14:textId="77777777" w:rsidR="0026661F" w:rsidRPr="008361E2" w:rsidRDefault="0026661F" w:rsidP="0006695B">
            <w:r w:rsidRPr="008361E2">
              <w:t>v visited</w:t>
            </w:r>
          </w:p>
        </w:tc>
        <w:tc>
          <w:tcPr>
            <w:tcW w:w="1134" w:type="dxa"/>
            <w:tcBorders>
              <w:top w:val="single" w:sz="12" w:space="0" w:color="auto"/>
              <w:bottom w:val="single" w:sz="6" w:space="0" w:color="auto"/>
            </w:tcBorders>
            <w:noWrap/>
            <w:hideMark/>
          </w:tcPr>
          <w:p w14:paraId="500D02FD" w14:textId="77777777" w:rsidR="0026661F" w:rsidRPr="008361E2" w:rsidRDefault="0026661F" w:rsidP="0006695B">
            <w:r w:rsidRPr="008361E2">
              <w:t>VC size</w:t>
            </w:r>
          </w:p>
        </w:tc>
      </w:tr>
      <w:tr w:rsidR="0006695B" w:rsidRPr="008361E2" w14:paraId="26F9FAF8" w14:textId="77777777" w:rsidTr="0006695B">
        <w:trPr>
          <w:trHeight w:val="270"/>
        </w:trPr>
        <w:tc>
          <w:tcPr>
            <w:tcW w:w="2689" w:type="dxa"/>
            <w:tcBorders>
              <w:top w:val="single" w:sz="6" w:space="0" w:color="auto"/>
            </w:tcBorders>
            <w:noWrap/>
            <w:vAlign w:val="bottom"/>
            <w:hideMark/>
          </w:tcPr>
          <w:p w14:paraId="7AA7049D" w14:textId="722194E5" w:rsidR="0006695B" w:rsidRPr="008361E2" w:rsidRDefault="0006695B" w:rsidP="0006695B">
            <w:r>
              <w:rPr>
                <w:rFonts w:ascii="Arial" w:hAnsi="Arial" w:cs="Arial"/>
                <w:sz w:val="20"/>
                <w:szCs w:val="20"/>
              </w:rPr>
              <w:t>vc-exact_197.gr</w:t>
            </w:r>
          </w:p>
        </w:tc>
        <w:tc>
          <w:tcPr>
            <w:tcW w:w="1134" w:type="dxa"/>
            <w:tcBorders>
              <w:top w:val="single" w:sz="6" w:space="0" w:color="auto"/>
            </w:tcBorders>
            <w:noWrap/>
            <w:hideMark/>
          </w:tcPr>
          <w:p w14:paraId="7468F71D" w14:textId="77777777" w:rsidR="0006695B" w:rsidRPr="008361E2" w:rsidRDefault="0006695B" w:rsidP="0006695B">
            <w:r w:rsidRPr="008361E2">
              <w:t>1534</w:t>
            </w:r>
          </w:p>
        </w:tc>
        <w:tc>
          <w:tcPr>
            <w:tcW w:w="1394" w:type="dxa"/>
            <w:tcBorders>
              <w:top w:val="single" w:sz="6" w:space="0" w:color="auto"/>
            </w:tcBorders>
            <w:noWrap/>
            <w:hideMark/>
          </w:tcPr>
          <w:p w14:paraId="79DD0BF1" w14:textId="77777777" w:rsidR="0006695B" w:rsidRPr="008361E2" w:rsidRDefault="0006695B" w:rsidP="0006695B">
            <w:r w:rsidRPr="008361E2">
              <w:t>TIMEOUT</w:t>
            </w:r>
          </w:p>
        </w:tc>
        <w:tc>
          <w:tcPr>
            <w:tcW w:w="1842" w:type="dxa"/>
            <w:tcBorders>
              <w:top w:val="single" w:sz="6" w:space="0" w:color="auto"/>
            </w:tcBorders>
            <w:noWrap/>
            <w:hideMark/>
          </w:tcPr>
          <w:p w14:paraId="302018DC" w14:textId="77777777" w:rsidR="0006695B" w:rsidRPr="008361E2" w:rsidRDefault="0006695B" w:rsidP="0006695B">
            <w:r w:rsidRPr="008361E2">
              <w:t> </w:t>
            </w:r>
          </w:p>
        </w:tc>
        <w:tc>
          <w:tcPr>
            <w:tcW w:w="1134" w:type="dxa"/>
            <w:tcBorders>
              <w:top w:val="single" w:sz="6" w:space="0" w:color="auto"/>
            </w:tcBorders>
            <w:noWrap/>
            <w:hideMark/>
          </w:tcPr>
          <w:p w14:paraId="5A667095" w14:textId="77777777" w:rsidR="0006695B" w:rsidRPr="008361E2" w:rsidRDefault="0006695B" w:rsidP="0006695B">
            <w:r w:rsidRPr="008361E2">
              <w:t> </w:t>
            </w:r>
          </w:p>
        </w:tc>
      </w:tr>
      <w:tr w:rsidR="0006695B" w:rsidRPr="008361E2" w14:paraId="00C9B151" w14:textId="77777777" w:rsidTr="0006695B">
        <w:trPr>
          <w:trHeight w:val="270"/>
        </w:trPr>
        <w:tc>
          <w:tcPr>
            <w:tcW w:w="2689" w:type="dxa"/>
            <w:noWrap/>
            <w:vAlign w:val="bottom"/>
            <w:hideMark/>
          </w:tcPr>
          <w:p w14:paraId="5F1DB2B7" w14:textId="516CD29C" w:rsidR="0006695B" w:rsidRPr="008361E2" w:rsidRDefault="0006695B" w:rsidP="0006695B">
            <w:r>
              <w:rPr>
                <w:rFonts w:ascii="Arial" w:hAnsi="Arial" w:cs="Arial"/>
                <w:sz w:val="20"/>
                <w:szCs w:val="20"/>
              </w:rPr>
              <w:t>vc-exact_183.gr</w:t>
            </w:r>
          </w:p>
        </w:tc>
        <w:tc>
          <w:tcPr>
            <w:tcW w:w="1134" w:type="dxa"/>
            <w:noWrap/>
            <w:hideMark/>
          </w:tcPr>
          <w:p w14:paraId="115E0048" w14:textId="77777777" w:rsidR="0006695B" w:rsidRPr="008361E2" w:rsidRDefault="0006695B" w:rsidP="0006695B">
            <w:r w:rsidRPr="008361E2">
              <w:t>72420</w:t>
            </w:r>
          </w:p>
        </w:tc>
        <w:tc>
          <w:tcPr>
            <w:tcW w:w="1394" w:type="dxa"/>
            <w:noWrap/>
            <w:hideMark/>
          </w:tcPr>
          <w:p w14:paraId="5E3D8FEA" w14:textId="77777777" w:rsidR="0006695B" w:rsidRPr="008361E2" w:rsidRDefault="0006695B" w:rsidP="0006695B">
            <w:r w:rsidRPr="008361E2">
              <w:t>TIMEOUT</w:t>
            </w:r>
          </w:p>
        </w:tc>
        <w:tc>
          <w:tcPr>
            <w:tcW w:w="1842" w:type="dxa"/>
            <w:noWrap/>
            <w:hideMark/>
          </w:tcPr>
          <w:p w14:paraId="7AC6E1F7" w14:textId="77777777" w:rsidR="0006695B" w:rsidRPr="008361E2" w:rsidRDefault="0006695B" w:rsidP="0006695B">
            <w:r w:rsidRPr="008361E2">
              <w:t> </w:t>
            </w:r>
          </w:p>
        </w:tc>
        <w:tc>
          <w:tcPr>
            <w:tcW w:w="1134" w:type="dxa"/>
            <w:noWrap/>
            <w:hideMark/>
          </w:tcPr>
          <w:p w14:paraId="3AD7B864" w14:textId="77777777" w:rsidR="0006695B" w:rsidRPr="008361E2" w:rsidRDefault="0006695B" w:rsidP="0006695B">
            <w:r w:rsidRPr="008361E2">
              <w:t> </w:t>
            </w:r>
          </w:p>
        </w:tc>
      </w:tr>
      <w:tr w:rsidR="0006695B" w:rsidRPr="008361E2" w14:paraId="07626FF6" w14:textId="77777777" w:rsidTr="0006695B">
        <w:trPr>
          <w:trHeight w:val="270"/>
        </w:trPr>
        <w:tc>
          <w:tcPr>
            <w:tcW w:w="2689" w:type="dxa"/>
            <w:noWrap/>
            <w:vAlign w:val="bottom"/>
            <w:hideMark/>
          </w:tcPr>
          <w:p w14:paraId="54A433DC" w14:textId="4E5FE4BB" w:rsidR="0006695B" w:rsidRPr="008361E2" w:rsidRDefault="0006695B" w:rsidP="0006695B">
            <w:r>
              <w:rPr>
                <w:rFonts w:ascii="Arial" w:hAnsi="Arial" w:cs="Arial"/>
                <w:sz w:val="20"/>
                <w:szCs w:val="20"/>
              </w:rPr>
              <w:t>vc-exact_173.gr</w:t>
            </w:r>
          </w:p>
        </w:tc>
        <w:tc>
          <w:tcPr>
            <w:tcW w:w="1134" w:type="dxa"/>
            <w:noWrap/>
            <w:hideMark/>
          </w:tcPr>
          <w:p w14:paraId="3A666B0C" w14:textId="77777777" w:rsidR="0006695B" w:rsidRPr="008361E2" w:rsidRDefault="0006695B" w:rsidP="0006695B">
            <w:r w:rsidRPr="008361E2">
              <w:t>56860</w:t>
            </w:r>
          </w:p>
        </w:tc>
        <w:tc>
          <w:tcPr>
            <w:tcW w:w="1394" w:type="dxa"/>
            <w:noWrap/>
            <w:hideMark/>
          </w:tcPr>
          <w:p w14:paraId="06256E6D" w14:textId="77777777" w:rsidR="0006695B" w:rsidRPr="008361E2" w:rsidRDefault="0006695B" w:rsidP="0006695B">
            <w:r w:rsidRPr="008361E2">
              <w:t>TIMEOUT</w:t>
            </w:r>
          </w:p>
        </w:tc>
        <w:tc>
          <w:tcPr>
            <w:tcW w:w="1842" w:type="dxa"/>
            <w:noWrap/>
            <w:hideMark/>
          </w:tcPr>
          <w:p w14:paraId="6509EE83" w14:textId="77777777" w:rsidR="0006695B" w:rsidRPr="008361E2" w:rsidRDefault="0006695B" w:rsidP="0006695B">
            <w:r w:rsidRPr="008361E2">
              <w:t> </w:t>
            </w:r>
          </w:p>
        </w:tc>
        <w:tc>
          <w:tcPr>
            <w:tcW w:w="1134" w:type="dxa"/>
            <w:noWrap/>
            <w:hideMark/>
          </w:tcPr>
          <w:p w14:paraId="49100A28" w14:textId="77777777" w:rsidR="0006695B" w:rsidRPr="008361E2" w:rsidRDefault="0006695B" w:rsidP="0006695B">
            <w:r w:rsidRPr="008361E2">
              <w:t> </w:t>
            </w:r>
          </w:p>
        </w:tc>
      </w:tr>
      <w:tr w:rsidR="0006695B" w:rsidRPr="008361E2" w14:paraId="5AF4D60D" w14:textId="77777777" w:rsidTr="0006695B">
        <w:trPr>
          <w:trHeight w:val="270"/>
        </w:trPr>
        <w:tc>
          <w:tcPr>
            <w:tcW w:w="2689" w:type="dxa"/>
            <w:noWrap/>
            <w:vAlign w:val="bottom"/>
            <w:hideMark/>
          </w:tcPr>
          <w:p w14:paraId="666DD228" w14:textId="7C7ED04B" w:rsidR="0006695B" w:rsidRPr="008361E2" w:rsidRDefault="0006695B" w:rsidP="0006695B">
            <w:r>
              <w:rPr>
                <w:rFonts w:ascii="Arial" w:hAnsi="Arial" w:cs="Arial"/>
                <w:sz w:val="20"/>
                <w:szCs w:val="20"/>
              </w:rPr>
              <w:t>vc-exact_167.gr</w:t>
            </w:r>
          </w:p>
        </w:tc>
        <w:tc>
          <w:tcPr>
            <w:tcW w:w="1134" w:type="dxa"/>
            <w:noWrap/>
            <w:hideMark/>
          </w:tcPr>
          <w:p w14:paraId="1E2445AA" w14:textId="77777777" w:rsidR="0006695B" w:rsidRPr="008361E2" w:rsidRDefault="0006695B" w:rsidP="0006695B">
            <w:r w:rsidRPr="008361E2">
              <w:t>15783</w:t>
            </w:r>
          </w:p>
        </w:tc>
        <w:tc>
          <w:tcPr>
            <w:tcW w:w="1394" w:type="dxa"/>
            <w:noWrap/>
            <w:hideMark/>
          </w:tcPr>
          <w:p w14:paraId="70914B45" w14:textId="77777777" w:rsidR="0006695B" w:rsidRPr="008361E2" w:rsidRDefault="0006695B" w:rsidP="0006695B">
            <w:r w:rsidRPr="008361E2">
              <w:t>TIMEOUT</w:t>
            </w:r>
          </w:p>
        </w:tc>
        <w:tc>
          <w:tcPr>
            <w:tcW w:w="1842" w:type="dxa"/>
            <w:noWrap/>
            <w:hideMark/>
          </w:tcPr>
          <w:p w14:paraId="11017EF8" w14:textId="77777777" w:rsidR="0006695B" w:rsidRPr="008361E2" w:rsidRDefault="0006695B" w:rsidP="0006695B">
            <w:r w:rsidRPr="008361E2">
              <w:t> </w:t>
            </w:r>
          </w:p>
        </w:tc>
        <w:tc>
          <w:tcPr>
            <w:tcW w:w="1134" w:type="dxa"/>
            <w:noWrap/>
            <w:hideMark/>
          </w:tcPr>
          <w:p w14:paraId="0170AEF6" w14:textId="77777777" w:rsidR="0006695B" w:rsidRPr="008361E2" w:rsidRDefault="0006695B" w:rsidP="0006695B">
            <w:r w:rsidRPr="008361E2">
              <w:t> </w:t>
            </w:r>
          </w:p>
        </w:tc>
      </w:tr>
      <w:tr w:rsidR="0006695B" w:rsidRPr="008361E2" w14:paraId="5EACA41D" w14:textId="77777777" w:rsidTr="0006695B">
        <w:trPr>
          <w:trHeight w:val="270"/>
        </w:trPr>
        <w:tc>
          <w:tcPr>
            <w:tcW w:w="2689" w:type="dxa"/>
            <w:noWrap/>
            <w:vAlign w:val="bottom"/>
            <w:hideMark/>
          </w:tcPr>
          <w:p w14:paraId="7DC4A3E3" w14:textId="1BD09E74" w:rsidR="0006695B" w:rsidRPr="008361E2" w:rsidRDefault="0006695B" w:rsidP="0006695B">
            <w:r>
              <w:rPr>
                <w:rFonts w:ascii="Arial" w:hAnsi="Arial" w:cs="Arial"/>
                <w:sz w:val="20"/>
                <w:szCs w:val="20"/>
              </w:rPr>
              <w:t>vc-exact_161.gr</w:t>
            </w:r>
          </w:p>
        </w:tc>
        <w:tc>
          <w:tcPr>
            <w:tcW w:w="1134" w:type="dxa"/>
            <w:noWrap/>
            <w:hideMark/>
          </w:tcPr>
          <w:p w14:paraId="7BD027BC" w14:textId="77777777" w:rsidR="0006695B" w:rsidRPr="008361E2" w:rsidRDefault="0006695B" w:rsidP="0006695B">
            <w:r w:rsidRPr="008361E2">
              <w:t>138141</w:t>
            </w:r>
          </w:p>
        </w:tc>
        <w:tc>
          <w:tcPr>
            <w:tcW w:w="1394" w:type="dxa"/>
            <w:noWrap/>
            <w:hideMark/>
          </w:tcPr>
          <w:p w14:paraId="7B914344" w14:textId="77777777" w:rsidR="0006695B" w:rsidRPr="008361E2" w:rsidRDefault="0006695B" w:rsidP="0006695B">
            <w:r w:rsidRPr="008361E2">
              <w:t>TIMEOUT</w:t>
            </w:r>
          </w:p>
        </w:tc>
        <w:tc>
          <w:tcPr>
            <w:tcW w:w="1842" w:type="dxa"/>
            <w:noWrap/>
            <w:hideMark/>
          </w:tcPr>
          <w:p w14:paraId="0ECE7E2B" w14:textId="77777777" w:rsidR="0006695B" w:rsidRPr="008361E2" w:rsidRDefault="0006695B" w:rsidP="0006695B">
            <w:r w:rsidRPr="008361E2">
              <w:t> </w:t>
            </w:r>
          </w:p>
        </w:tc>
        <w:tc>
          <w:tcPr>
            <w:tcW w:w="1134" w:type="dxa"/>
            <w:noWrap/>
            <w:hideMark/>
          </w:tcPr>
          <w:p w14:paraId="22CAF1D8" w14:textId="77777777" w:rsidR="0006695B" w:rsidRPr="008361E2" w:rsidRDefault="0006695B" w:rsidP="0006695B">
            <w:r w:rsidRPr="008361E2">
              <w:t> </w:t>
            </w:r>
          </w:p>
        </w:tc>
      </w:tr>
      <w:tr w:rsidR="0006695B" w:rsidRPr="008361E2" w14:paraId="4424F889" w14:textId="77777777" w:rsidTr="0006695B">
        <w:trPr>
          <w:trHeight w:val="270"/>
        </w:trPr>
        <w:tc>
          <w:tcPr>
            <w:tcW w:w="2689" w:type="dxa"/>
            <w:noWrap/>
            <w:vAlign w:val="bottom"/>
            <w:hideMark/>
          </w:tcPr>
          <w:p w14:paraId="2020D2AA" w14:textId="2CFDA767" w:rsidR="0006695B" w:rsidRPr="008361E2" w:rsidRDefault="0006695B" w:rsidP="0006695B">
            <w:r>
              <w:rPr>
                <w:rFonts w:ascii="Arial" w:hAnsi="Arial" w:cs="Arial"/>
                <w:sz w:val="20"/>
                <w:szCs w:val="20"/>
              </w:rPr>
              <w:t>vc-exact_155.gr</w:t>
            </w:r>
          </w:p>
        </w:tc>
        <w:tc>
          <w:tcPr>
            <w:tcW w:w="1134" w:type="dxa"/>
            <w:noWrap/>
            <w:hideMark/>
          </w:tcPr>
          <w:p w14:paraId="263E8D57" w14:textId="77777777" w:rsidR="0006695B" w:rsidRPr="008361E2" w:rsidRDefault="0006695B" w:rsidP="0006695B">
            <w:r w:rsidRPr="008361E2">
              <w:t>26300</w:t>
            </w:r>
          </w:p>
        </w:tc>
        <w:tc>
          <w:tcPr>
            <w:tcW w:w="1394" w:type="dxa"/>
            <w:noWrap/>
            <w:hideMark/>
          </w:tcPr>
          <w:p w14:paraId="48C10451" w14:textId="77777777" w:rsidR="0006695B" w:rsidRPr="008361E2" w:rsidRDefault="0006695B" w:rsidP="0006695B">
            <w:r w:rsidRPr="008361E2">
              <w:t>TIMEOUT</w:t>
            </w:r>
          </w:p>
        </w:tc>
        <w:tc>
          <w:tcPr>
            <w:tcW w:w="1842" w:type="dxa"/>
            <w:noWrap/>
            <w:hideMark/>
          </w:tcPr>
          <w:p w14:paraId="2FCF7CBB" w14:textId="77777777" w:rsidR="0006695B" w:rsidRPr="008361E2" w:rsidRDefault="0006695B" w:rsidP="0006695B">
            <w:r w:rsidRPr="008361E2">
              <w:t> </w:t>
            </w:r>
          </w:p>
        </w:tc>
        <w:tc>
          <w:tcPr>
            <w:tcW w:w="1134" w:type="dxa"/>
            <w:noWrap/>
            <w:hideMark/>
          </w:tcPr>
          <w:p w14:paraId="45F0DB97" w14:textId="77777777" w:rsidR="0006695B" w:rsidRPr="008361E2" w:rsidRDefault="0006695B" w:rsidP="0006695B">
            <w:r w:rsidRPr="008361E2">
              <w:t> </w:t>
            </w:r>
          </w:p>
        </w:tc>
      </w:tr>
      <w:tr w:rsidR="0006695B" w:rsidRPr="008361E2" w14:paraId="33417713" w14:textId="77777777" w:rsidTr="0006695B">
        <w:trPr>
          <w:trHeight w:val="270"/>
        </w:trPr>
        <w:tc>
          <w:tcPr>
            <w:tcW w:w="2689" w:type="dxa"/>
            <w:noWrap/>
            <w:vAlign w:val="bottom"/>
            <w:hideMark/>
          </w:tcPr>
          <w:p w14:paraId="595F80F3" w14:textId="56E5C250" w:rsidR="0006695B" w:rsidRPr="008361E2" w:rsidRDefault="0006695B" w:rsidP="0006695B">
            <w:r>
              <w:rPr>
                <w:rFonts w:ascii="Arial" w:hAnsi="Arial" w:cs="Arial"/>
                <w:sz w:val="20"/>
                <w:szCs w:val="20"/>
              </w:rPr>
              <w:t>vc-exact_149.gr</w:t>
            </w:r>
          </w:p>
        </w:tc>
        <w:tc>
          <w:tcPr>
            <w:tcW w:w="1134" w:type="dxa"/>
            <w:noWrap/>
            <w:hideMark/>
          </w:tcPr>
          <w:p w14:paraId="3FE2DAAC" w14:textId="77777777" w:rsidR="0006695B" w:rsidRPr="008361E2" w:rsidRDefault="0006695B" w:rsidP="0006695B">
            <w:r w:rsidRPr="008361E2">
              <w:t>26300</w:t>
            </w:r>
          </w:p>
        </w:tc>
        <w:tc>
          <w:tcPr>
            <w:tcW w:w="1394" w:type="dxa"/>
            <w:noWrap/>
            <w:hideMark/>
          </w:tcPr>
          <w:p w14:paraId="7CEBBDA4" w14:textId="77777777" w:rsidR="0006695B" w:rsidRPr="008361E2" w:rsidRDefault="0006695B" w:rsidP="0006695B">
            <w:r w:rsidRPr="008361E2">
              <w:t>TIMEOUT</w:t>
            </w:r>
          </w:p>
        </w:tc>
        <w:tc>
          <w:tcPr>
            <w:tcW w:w="1842" w:type="dxa"/>
            <w:noWrap/>
            <w:hideMark/>
          </w:tcPr>
          <w:p w14:paraId="7AD72F84" w14:textId="77777777" w:rsidR="0006695B" w:rsidRPr="008361E2" w:rsidRDefault="0006695B" w:rsidP="0006695B">
            <w:r w:rsidRPr="008361E2">
              <w:t> </w:t>
            </w:r>
          </w:p>
        </w:tc>
        <w:tc>
          <w:tcPr>
            <w:tcW w:w="1134" w:type="dxa"/>
            <w:noWrap/>
            <w:hideMark/>
          </w:tcPr>
          <w:p w14:paraId="2C46CD5F" w14:textId="77777777" w:rsidR="0006695B" w:rsidRPr="008361E2" w:rsidRDefault="0006695B" w:rsidP="0006695B">
            <w:r w:rsidRPr="008361E2">
              <w:t> </w:t>
            </w:r>
          </w:p>
        </w:tc>
      </w:tr>
      <w:tr w:rsidR="0006695B" w:rsidRPr="008361E2" w14:paraId="607E4644" w14:textId="77777777" w:rsidTr="0006695B">
        <w:trPr>
          <w:trHeight w:val="270"/>
        </w:trPr>
        <w:tc>
          <w:tcPr>
            <w:tcW w:w="2689" w:type="dxa"/>
            <w:noWrap/>
            <w:vAlign w:val="bottom"/>
            <w:hideMark/>
          </w:tcPr>
          <w:p w14:paraId="7181EB44" w14:textId="3CA9934E" w:rsidR="0006695B" w:rsidRPr="008361E2" w:rsidRDefault="0006695B" w:rsidP="0006695B">
            <w:r>
              <w:rPr>
                <w:rFonts w:ascii="Arial" w:hAnsi="Arial" w:cs="Arial"/>
                <w:sz w:val="20"/>
                <w:szCs w:val="20"/>
              </w:rPr>
              <w:t>vc-exact_143.gr</w:t>
            </w:r>
          </w:p>
        </w:tc>
        <w:tc>
          <w:tcPr>
            <w:tcW w:w="1134" w:type="dxa"/>
            <w:noWrap/>
            <w:hideMark/>
          </w:tcPr>
          <w:p w14:paraId="202B87F7" w14:textId="77777777" w:rsidR="0006695B" w:rsidRPr="008361E2" w:rsidRDefault="0006695B" w:rsidP="0006695B">
            <w:r w:rsidRPr="008361E2">
              <w:t>18096</w:t>
            </w:r>
          </w:p>
        </w:tc>
        <w:tc>
          <w:tcPr>
            <w:tcW w:w="1394" w:type="dxa"/>
            <w:noWrap/>
            <w:hideMark/>
          </w:tcPr>
          <w:p w14:paraId="410BD6BD" w14:textId="77777777" w:rsidR="0006695B" w:rsidRPr="008361E2" w:rsidRDefault="0006695B" w:rsidP="0006695B">
            <w:r w:rsidRPr="008361E2">
              <w:t>TIMEOUT</w:t>
            </w:r>
          </w:p>
        </w:tc>
        <w:tc>
          <w:tcPr>
            <w:tcW w:w="1842" w:type="dxa"/>
            <w:noWrap/>
            <w:hideMark/>
          </w:tcPr>
          <w:p w14:paraId="7E39D97D" w14:textId="77777777" w:rsidR="0006695B" w:rsidRPr="008361E2" w:rsidRDefault="0006695B" w:rsidP="0006695B">
            <w:r w:rsidRPr="008361E2">
              <w:t> </w:t>
            </w:r>
          </w:p>
        </w:tc>
        <w:tc>
          <w:tcPr>
            <w:tcW w:w="1134" w:type="dxa"/>
            <w:noWrap/>
            <w:hideMark/>
          </w:tcPr>
          <w:p w14:paraId="0C597F88" w14:textId="77777777" w:rsidR="0006695B" w:rsidRPr="008361E2" w:rsidRDefault="0006695B" w:rsidP="0006695B">
            <w:r w:rsidRPr="008361E2">
              <w:t> </w:t>
            </w:r>
          </w:p>
        </w:tc>
      </w:tr>
      <w:tr w:rsidR="0006695B" w:rsidRPr="008361E2" w14:paraId="158B1AD8" w14:textId="77777777" w:rsidTr="0006695B">
        <w:trPr>
          <w:trHeight w:val="270"/>
        </w:trPr>
        <w:tc>
          <w:tcPr>
            <w:tcW w:w="2689" w:type="dxa"/>
            <w:noWrap/>
            <w:vAlign w:val="bottom"/>
            <w:hideMark/>
          </w:tcPr>
          <w:p w14:paraId="675A91F1" w14:textId="15E60B61" w:rsidR="0006695B" w:rsidRPr="008361E2" w:rsidRDefault="0006695B" w:rsidP="0006695B">
            <w:r>
              <w:rPr>
                <w:rFonts w:ascii="Arial" w:hAnsi="Arial" w:cs="Arial"/>
                <w:sz w:val="20"/>
                <w:szCs w:val="20"/>
              </w:rPr>
              <w:t>vc-exact_137.gr</w:t>
            </w:r>
          </w:p>
        </w:tc>
        <w:tc>
          <w:tcPr>
            <w:tcW w:w="1134" w:type="dxa"/>
            <w:noWrap/>
            <w:hideMark/>
          </w:tcPr>
          <w:p w14:paraId="189DB254" w14:textId="77777777" w:rsidR="0006695B" w:rsidRPr="008361E2" w:rsidRDefault="0006695B" w:rsidP="0006695B">
            <w:r w:rsidRPr="008361E2">
              <w:t>26300</w:t>
            </w:r>
          </w:p>
        </w:tc>
        <w:tc>
          <w:tcPr>
            <w:tcW w:w="1394" w:type="dxa"/>
            <w:noWrap/>
            <w:hideMark/>
          </w:tcPr>
          <w:p w14:paraId="74CF09F1" w14:textId="77777777" w:rsidR="0006695B" w:rsidRPr="008361E2" w:rsidRDefault="0006695B" w:rsidP="0006695B">
            <w:r w:rsidRPr="008361E2">
              <w:t>TIMEOUT</w:t>
            </w:r>
          </w:p>
        </w:tc>
        <w:tc>
          <w:tcPr>
            <w:tcW w:w="1842" w:type="dxa"/>
            <w:noWrap/>
            <w:hideMark/>
          </w:tcPr>
          <w:p w14:paraId="45BD630E" w14:textId="77777777" w:rsidR="0006695B" w:rsidRPr="008361E2" w:rsidRDefault="0006695B" w:rsidP="0006695B">
            <w:r w:rsidRPr="008361E2">
              <w:t> </w:t>
            </w:r>
          </w:p>
        </w:tc>
        <w:tc>
          <w:tcPr>
            <w:tcW w:w="1134" w:type="dxa"/>
            <w:noWrap/>
            <w:hideMark/>
          </w:tcPr>
          <w:p w14:paraId="0D8DD759" w14:textId="77777777" w:rsidR="0006695B" w:rsidRPr="008361E2" w:rsidRDefault="0006695B" w:rsidP="0006695B">
            <w:r w:rsidRPr="008361E2">
              <w:t> </w:t>
            </w:r>
          </w:p>
        </w:tc>
      </w:tr>
      <w:tr w:rsidR="0006695B" w:rsidRPr="008361E2" w14:paraId="7614FBEA" w14:textId="77777777" w:rsidTr="0006695B">
        <w:trPr>
          <w:trHeight w:val="270"/>
        </w:trPr>
        <w:tc>
          <w:tcPr>
            <w:tcW w:w="2689" w:type="dxa"/>
            <w:noWrap/>
            <w:vAlign w:val="bottom"/>
            <w:hideMark/>
          </w:tcPr>
          <w:p w14:paraId="14919C13" w14:textId="3B3152F9" w:rsidR="0006695B" w:rsidRPr="008361E2" w:rsidRDefault="0006695B" w:rsidP="0006695B">
            <w:r>
              <w:rPr>
                <w:rFonts w:ascii="Arial" w:hAnsi="Arial" w:cs="Arial"/>
                <w:sz w:val="20"/>
                <w:szCs w:val="20"/>
              </w:rPr>
              <w:t>vc-exact_135.gr</w:t>
            </w:r>
          </w:p>
        </w:tc>
        <w:tc>
          <w:tcPr>
            <w:tcW w:w="1134" w:type="dxa"/>
            <w:noWrap/>
            <w:hideMark/>
          </w:tcPr>
          <w:p w14:paraId="311D42F2" w14:textId="77777777" w:rsidR="0006695B" w:rsidRPr="008361E2" w:rsidRDefault="0006695B" w:rsidP="0006695B">
            <w:r w:rsidRPr="008361E2">
              <w:t>26300</w:t>
            </w:r>
          </w:p>
        </w:tc>
        <w:tc>
          <w:tcPr>
            <w:tcW w:w="1394" w:type="dxa"/>
            <w:noWrap/>
            <w:hideMark/>
          </w:tcPr>
          <w:p w14:paraId="4A9E00AD" w14:textId="77777777" w:rsidR="0006695B" w:rsidRPr="008361E2" w:rsidRDefault="0006695B" w:rsidP="0006695B">
            <w:r w:rsidRPr="008361E2">
              <w:t>TIMEOUT</w:t>
            </w:r>
          </w:p>
        </w:tc>
        <w:tc>
          <w:tcPr>
            <w:tcW w:w="1842" w:type="dxa"/>
            <w:noWrap/>
            <w:hideMark/>
          </w:tcPr>
          <w:p w14:paraId="2A8CC09E" w14:textId="77777777" w:rsidR="0006695B" w:rsidRPr="008361E2" w:rsidRDefault="0006695B" w:rsidP="0006695B">
            <w:r w:rsidRPr="008361E2">
              <w:t> </w:t>
            </w:r>
          </w:p>
        </w:tc>
        <w:tc>
          <w:tcPr>
            <w:tcW w:w="1134" w:type="dxa"/>
            <w:noWrap/>
            <w:hideMark/>
          </w:tcPr>
          <w:p w14:paraId="74C64A15" w14:textId="77777777" w:rsidR="0006695B" w:rsidRPr="008361E2" w:rsidRDefault="0006695B" w:rsidP="0006695B">
            <w:r w:rsidRPr="008361E2">
              <w:t> </w:t>
            </w:r>
          </w:p>
        </w:tc>
      </w:tr>
      <w:tr w:rsidR="0006695B" w:rsidRPr="008361E2" w14:paraId="2CA73ABB" w14:textId="77777777" w:rsidTr="0006695B">
        <w:trPr>
          <w:trHeight w:val="270"/>
        </w:trPr>
        <w:tc>
          <w:tcPr>
            <w:tcW w:w="2689" w:type="dxa"/>
            <w:noWrap/>
            <w:vAlign w:val="bottom"/>
            <w:hideMark/>
          </w:tcPr>
          <w:p w14:paraId="1E113C9E" w14:textId="7ECB450C" w:rsidR="0006695B" w:rsidRPr="008361E2" w:rsidRDefault="0006695B" w:rsidP="0006695B">
            <w:r>
              <w:rPr>
                <w:rFonts w:ascii="Arial" w:hAnsi="Arial" w:cs="Arial"/>
                <w:sz w:val="20"/>
                <w:szCs w:val="20"/>
              </w:rPr>
              <w:t>vc-exact_133.gr</w:t>
            </w:r>
          </w:p>
        </w:tc>
        <w:tc>
          <w:tcPr>
            <w:tcW w:w="1134" w:type="dxa"/>
            <w:noWrap/>
            <w:hideMark/>
          </w:tcPr>
          <w:p w14:paraId="164F2F93" w14:textId="77777777" w:rsidR="0006695B" w:rsidRPr="008361E2" w:rsidRDefault="0006695B" w:rsidP="0006695B">
            <w:r w:rsidRPr="008361E2">
              <w:t>15783</w:t>
            </w:r>
          </w:p>
        </w:tc>
        <w:tc>
          <w:tcPr>
            <w:tcW w:w="1394" w:type="dxa"/>
            <w:noWrap/>
            <w:hideMark/>
          </w:tcPr>
          <w:p w14:paraId="76E0DA63" w14:textId="77777777" w:rsidR="0006695B" w:rsidRPr="008361E2" w:rsidRDefault="0006695B" w:rsidP="0006695B">
            <w:r w:rsidRPr="008361E2">
              <w:t>TIMEOUT</w:t>
            </w:r>
          </w:p>
        </w:tc>
        <w:tc>
          <w:tcPr>
            <w:tcW w:w="1842" w:type="dxa"/>
            <w:noWrap/>
            <w:hideMark/>
          </w:tcPr>
          <w:p w14:paraId="2B270CD0" w14:textId="77777777" w:rsidR="0006695B" w:rsidRPr="008361E2" w:rsidRDefault="0006695B" w:rsidP="0006695B">
            <w:r w:rsidRPr="008361E2">
              <w:t> </w:t>
            </w:r>
          </w:p>
        </w:tc>
        <w:tc>
          <w:tcPr>
            <w:tcW w:w="1134" w:type="dxa"/>
            <w:noWrap/>
            <w:hideMark/>
          </w:tcPr>
          <w:p w14:paraId="1423635A" w14:textId="77777777" w:rsidR="0006695B" w:rsidRPr="008361E2" w:rsidRDefault="0006695B" w:rsidP="0006695B">
            <w:r w:rsidRPr="008361E2">
              <w:t> </w:t>
            </w:r>
          </w:p>
        </w:tc>
      </w:tr>
      <w:tr w:rsidR="0006695B" w:rsidRPr="008361E2" w14:paraId="3DFD9ADC" w14:textId="77777777" w:rsidTr="0006695B">
        <w:trPr>
          <w:trHeight w:val="270"/>
        </w:trPr>
        <w:tc>
          <w:tcPr>
            <w:tcW w:w="2689" w:type="dxa"/>
            <w:noWrap/>
            <w:vAlign w:val="bottom"/>
            <w:hideMark/>
          </w:tcPr>
          <w:p w14:paraId="2684D2E7" w14:textId="3AFBBE94" w:rsidR="0006695B" w:rsidRPr="008361E2" w:rsidRDefault="0006695B" w:rsidP="0006695B">
            <w:r>
              <w:rPr>
                <w:rFonts w:ascii="Arial" w:hAnsi="Arial" w:cs="Arial"/>
                <w:sz w:val="20"/>
                <w:szCs w:val="20"/>
              </w:rPr>
              <w:t>vc-exact_125.gr</w:t>
            </w:r>
          </w:p>
        </w:tc>
        <w:tc>
          <w:tcPr>
            <w:tcW w:w="1134" w:type="dxa"/>
            <w:noWrap/>
            <w:hideMark/>
          </w:tcPr>
          <w:p w14:paraId="509BBFE2" w14:textId="77777777" w:rsidR="0006695B" w:rsidRPr="008361E2" w:rsidRDefault="0006695B" w:rsidP="0006695B">
            <w:r w:rsidRPr="008361E2">
              <w:t>26300</w:t>
            </w:r>
          </w:p>
        </w:tc>
        <w:tc>
          <w:tcPr>
            <w:tcW w:w="1394" w:type="dxa"/>
            <w:noWrap/>
            <w:hideMark/>
          </w:tcPr>
          <w:p w14:paraId="021D2463" w14:textId="77777777" w:rsidR="0006695B" w:rsidRPr="008361E2" w:rsidRDefault="0006695B" w:rsidP="0006695B">
            <w:r w:rsidRPr="008361E2">
              <w:t>TIMEOUT</w:t>
            </w:r>
          </w:p>
        </w:tc>
        <w:tc>
          <w:tcPr>
            <w:tcW w:w="1842" w:type="dxa"/>
            <w:noWrap/>
            <w:hideMark/>
          </w:tcPr>
          <w:p w14:paraId="330990EE" w14:textId="77777777" w:rsidR="0006695B" w:rsidRPr="008361E2" w:rsidRDefault="0006695B" w:rsidP="0006695B">
            <w:r w:rsidRPr="008361E2">
              <w:t> </w:t>
            </w:r>
          </w:p>
        </w:tc>
        <w:tc>
          <w:tcPr>
            <w:tcW w:w="1134" w:type="dxa"/>
            <w:noWrap/>
            <w:hideMark/>
          </w:tcPr>
          <w:p w14:paraId="1109BF53" w14:textId="77777777" w:rsidR="0006695B" w:rsidRPr="008361E2" w:rsidRDefault="0006695B" w:rsidP="0006695B">
            <w:r w:rsidRPr="008361E2">
              <w:t> </w:t>
            </w:r>
          </w:p>
        </w:tc>
      </w:tr>
      <w:tr w:rsidR="0006695B" w:rsidRPr="008361E2" w14:paraId="447FA7AC" w14:textId="77777777" w:rsidTr="0006695B">
        <w:trPr>
          <w:trHeight w:val="270"/>
        </w:trPr>
        <w:tc>
          <w:tcPr>
            <w:tcW w:w="2689" w:type="dxa"/>
            <w:noWrap/>
            <w:vAlign w:val="bottom"/>
            <w:hideMark/>
          </w:tcPr>
          <w:p w14:paraId="452ABD3E" w14:textId="172EE0F9" w:rsidR="0006695B" w:rsidRPr="008361E2" w:rsidRDefault="0006695B" w:rsidP="0006695B">
            <w:r>
              <w:rPr>
                <w:rFonts w:ascii="Arial" w:hAnsi="Arial" w:cs="Arial"/>
                <w:sz w:val="20"/>
                <w:szCs w:val="20"/>
              </w:rPr>
              <w:t>vc-exact_123.gr</w:t>
            </w:r>
          </w:p>
        </w:tc>
        <w:tc>
          <w:tcPr>
            <w:tcW w:w="1134" w:type="dxa"/>
            <w:noWrap/>
            <w:hideMark/>
          </w:tcPr>
          <w:p w14:paraId="13AACCC4" w14:textId="77777777" w:rsidR="0006695B" w:rsidRPr="008361E2" w:rsidRDefault="0006695B" w:rsidP="0006695B">
            <w:r w:rsidRPr="008361E2">
              <w:t>26300</w:t>
            </w:r>
          </w:p>
        </w:tc>
        <w:tc>
          <w:tcPr>
            <w:tcW w:w="1394" w:type="dxa"/>
            <w:noWrap/>
            <w:hideMark/>
          </w:tcPr>
          <w:p w14:paraId="1A7E3B7F" w14:textId="77777777" w:rsidR="0006695B" w:rsidRPr="008361E2" w:rsidRDefault="0006695B" w:rsidP="0006695B">
            <w:r w:rsidRPr="008361E2">
              <w:t>TIMEOUT</w:t>
            </w:r>
          </w:p>
        </w:tc>
        <w:tc>
          <w:tcPr>
            <w:tcW w:w="1842" w:type="dxa"/>
            <w:noWrap/>
            <w:hideMark/>
          </w:tcPr>
          <w:p w14:paraId="77BD24C4" w14:textId="77777777" w:rsidR="0006695B" w:rsidRPr="008361E2" w:rsidRDefault="0006695B" w:rsidP="0006695B">
            <w:r w:rsidRPr="008361E2">
              <w:t> </w:t>
            </w:r>
          </w:p>
        </w:tc>
        <w:tc>
          <w:tcPr>
            <w:tcW w:w="1134" w:type="dxa"/>
            <w:noWrap/>
            <w:hideMark/>
          </w:tcPr>
          <w:p w14:paraId="2E3864CC" w14:textId="77777777" w:rsidR="0006695B" w:rsidRPr="008361E2" w:rsidRDefault="0006695B" w:rsidP="0006695B">
            <w:r w:rsidRPr="008361E2">
              <w:t> </w:t>
            </w:r>
          </w:p>
        </w:tc>
      </w:tr>
      <w:tr w:rsidR="0006695B" w:rsidRPr="008361E2" w14:paraId="428A5523" w14:textId="77777777" w:rsidTr="0006695B">
        <w:trPr>
          <w:trHeight w:val="270"/>
        </w:trPr>
        <w:tc>
          <w:tcPr>
            <w:tcW w:w="2689" w:type="dxa"/>
            <w:noWrap/>
            <w:vAlign w:val="bottom"/>
            <w:hideMark/>
          </w:tcPr>
          <w:p w14:paraId="705048D9" w14:textId="5BC44DE9" w:rsidR="0006695B" w:rsidRPr="008361E2" w:rsidRDefault="0006695B" w:rsidP="0006695B">
            <w:r>
              <w:rPr>
                <w:rFonts w:ascii="Arial" w:hAnsi="Arial" w:cs="Arial"/>
                <w:sz w:val="20"/>
                <w:szCs w:val="20"/>
              </w:rPr>
              <w:t>vc-exact_119.gr</w:t>
            </w:r>
          </w:p>
        </w:tc>
        <w:tc>
          <w:tcPr>
            <w:tcW w:w="1134" w:type="dxa"/>
            <w:noWrap/>
            <w:hideMark/>
          </w:tcPr>
          <w:p w14:paraId="5307A517" w14:textId="77777777" w:rsidR="0006695B" w:rsidRPr="008361E2" w:rsidRDefault="0006695B" w:rsidP="0006695B">
            <w:r w:rsidRPr="008361E2">
              <w:t>18096</w:t>
            </w:r>
          </w:p>
        </w:tc>
        <w:tc>
          <w:tcPr>
            <w:tcW w:w="1394" w:type="dxa"/>
            <w:noWrap/>
            <w:hideMark/>
          </w:tcPr>
          <w:p w14:paraId="675551B9" w14:textId="77777777" w:rsidR="0006695B" w:rsidRPr="008361E2" w:rsidRDefault="0006695B" w:rsidP="0006695B">
            <w:r w:rsidRPr="008361E2">
              <w:t>TIMEOUT</w:t>
            </w:r>
          </w:p>
        </w:tc>
        <w:tc>
          <w:tcPr>
            <w:tcW w:w="1842" w:type="dxa"/>
            <w:noWrap/>
            <w:hideMark/>
          </w:tcPr>
          <w:p w14:paraId="4F2D1566" w14:textId="77777777" w:rsidR="0006695B" w:rsidRPr="008361E2" w:rsidRDefault="0006695B" w:rsidP="0006695B">
            <w:r w:rsidRPr="008361E2">
              <w:t> </w:t>
            </w:r>
          </w:p>
        </w:tc>
        <w:tc>
          <w:tcPr>
            <w:tcW w:w="1134" w:type="dxa"/>
            <w:noWrap/>
            <w:hideMark/>
          </w:tcPr>
          <w:p w14:paraId="0F9AD92D" w14:textId="77777777" w:rsidR="0006695B" w:rsidRPr="008361E2" w:rsidRDefault="0006695B" w:rsidP="0006695B">
            <w:r w:rsidRPr="008361E2">
              <w:t> </w:t>
            </w:r>
          </w:p>
        </w:tc>
      </w:tr>
      <w:tr w:rsidR="0006695B" w:rsidRPr="008361E2" w14:paraId="48F9C05A" w14:textId="77777777" w:rsidTr="0006695B">
        <w:trPr>
          <w:trHeight w:val="270"/>
        </w:trPr>
        <w:tc>
          <w:tcPr>
            <w:tcW w:w="2689" w:type="dxa"/>
            <w:noWrap/>
            <w:vAlign w:val="bottom"/>
            <w:hideMark/>
          </w:tcPr>
          <w:p w14:paraId="4FF0E59F" w14:textId="04145B7A" w:rsidR="0006695B" w:rsidRPr="008361E2" w:rsidRDefault="0006695B" w:rsidP="0006695B">
            <w:r>
              <w:rPr>
                <w:rFonts w:ascii="Arial" w:hAnsi="Arial" w:cs="Arial"/>
                <w:sz w:val="20"/>
                <w:szCs w:val="20"/>
              </w:rPr>
              <w:t>vc-exact_113.gr</w:t>
            </w:r>
          </w:p>
        </w:tc>
        <w:tc>
          <w:tcPr>
            <w:tcW w:w="1134" w:type="dxa"/>
            <w:noWrap/>
            <w:hideMark/>
          </w:tcPr>
          <w:p w14:paraId="67A5F0A8" w14:textId="77777777" w:rsidR="0006695B" w:rsidRPr="008361E2" w:rsidRDefault="0006695B" w:rsidP="0006695B">
            <w:r w:rsidRPr="008361E2">
              <w:t>26300</w:t>
            </w:r>
          </w:p>
        </w:tc>
        <w:tc>
          <w:tcPr>
            <w:tcW w:w="1394" w:type="dxa"/>
            <w:noWrap/>
            <w:hideMark/>
          </w:tcPr>
          <w:p w14:paraId="640E4C73" w14:textId="77777777" w:rsidR="0006695B" w:rsidRPr="008361E2" w:rsidRDefault="0006695B" w:rsidP="0006695B">
            <w:r w:rsidRPr="008361E2">
              <w:t>TIMEOUT</w:t>
            </w:r>
          </w:p>
        </w:tc>
        <w:tc>
          <w:tcPr>
            <w:tcW w:w="1842" w:type="dxa"/>
            <w:noWrap/>
            <w:hideMark/>
          </w:tcPr>
          <w:p w14:paraId="1397B571" w14:textId="77777777" w:rsidR="0006695B" w:rsidRPr="008361E2" w:rsidRDefault="0006695B" w:rsidP="0006695B">
            <w:r w:rsidRPr="008361E2">
              <w:t> </w:t>
            </w:r>
          </w:p>
        </w:tc>
        <w:tc>
          <w:tcPr>
            <w:tcW w:w="1134" w:type="dxa"/>
            <w:noWrap/>
            <w:hideMark/>
          </w:tcPr>
          <w:p w14:paraId="3E18657A" w14:textId="77777777" w:rsidR="0006695B" w:rsidRPr="008361E2" w:rsidRDefault="0006695B" w:rsidP="0006695B">
            <w:r w:rsidRPr="008361E2">
              <w:t> </w:t>
            </w:r>
          </w:p>
        </w:tc>
      </w:tr>
      <w:tr w:rsidR="0006695B" w:rsidRPr="008361E2" w14:paraId="7ABE907A" w14:textId="77777777" w:rsidTr="0006695B">
        <w:trPr>
          <w:trHeight w:val="270"/>
        </w:trPr>
        <w:tc>
          <w:tcPr>
            <w:tcW w:w="2689" w:type="dxa"/>
            <w:noWrap/>
            <w:vAlign w:val="bottom"/>
            <w:hideMark/>
          </w:tcPr>
          <w:p w14:paraId="30551E07" w14:textId="2C7D60F1" w:rsidR="0006695B" w:rsidRPr="008361E2" w:rsidRDefault="0006695B" w:rsidP="0006695B">
            <w:r>
              <w:rPr>
                <w:rFonts w:ascii="Arial" w:hAnsi="Arial" w:cs="Arial"/>
                <w:sz w:val="20"/>
                <w:szCs w:val="20"/>
              </w:rPr>
              <w:t>vc-exact_109.gr</w:t>
            </w:r>
          </w:p>
        </w:tc>
        <w:tc>
          <w:tcPr>
            <w:tcW w:w="1134" w:type="dxa"/>
            <w:noWrap/>
            <w:hideMark/>
          </w:tcPr>
          <w:p w14:paraId="4C6DCA82" w14:textId="77777777" w:rsidR="0006695B" w:rsidRPr="008361E2" w:rsidRDefault="0006695B" w:rsidP="0006695B">
            <w:r w:rsidRPr="008361E2">
              <w:t>66992</w:t>
            </w:r>
          </w:p>
        </w:tc>
        <w:tc>
          <w:tcPr>
            <w:tcW w:w="1394" w:type="dxa"/>
            <w:noWrap/>
            <w:hideMark/>
          </w:tcPr>
          <w:p w14:paraId="2AFEC082" w14:textId="77777777" w:rsidR="0006695B" w:rsidRPr="008361E2" w:rsidRDefault="0006695B" w:rsidP="0006695B">
            <w:r w:rsidRPr="008361E2">
              <w:t>TIMEOUT</w:t>
            </w:r>
          </w:p>
        </w:tc>
        <w:tc>
          <w:tcPr>
            <w:tcW w:w="1842" w:type="dxa"/>
            <w:noWrap/>
            <w:hideMark/>
          </w:tcPr>
          <w:p w14:paraId="0A2C088E" w14:textId="77777777" w:rsidR="0006695B" w:rsidRPr="008361E2" w:rsidRDefault="0006695B" w:rsidP="0006695B">
            <w:r w:rsidRPr="008361E2">
              <w:t> </w:t>
            </w:r>
          </w:p>
        </w:tc>
        <w:tc>
          <w:tcPr>
            <w:tcW w:w="1134" w:type="dxa"/>
            <w:noWrap/>
            <w:hideMark/>
          </w:tcPr>
          <w:p w14:paraId="5650F472" w14:textId="77777777" w:rsidR="0006695B" w:rsidRPr="008361E2" w:rsidRDefault="0006695B" w:rsidP="0006695B">
            <w:r w:rsidRPr="008361E2">
              <w:t> </w:t>
            </w:r>
          </w:p>
        </w:tc>
      </w:tr>
      <w:tr w:rsidR="0006695B" w:rsidRPr="008361E2" w14:paraId="0CC69B74" w14:textId="77777777" w:rsidTr="0006695B">
        <w:trPr>
          <w:trHeight w:val="270"/>
        </w:trPr>
        <w:tc>
          <w:tcPr>
            <w:tcW w:w="2689" w:type="dxa"/>
            <w:noWrap/>
            <w:vAlign w:val="bottom"/>
            <w:hideMark/>
          </w:tcPr>
          <w:p w14:paraId="7BB99B11" w14:textId="5C450701" w:rsidR="0006695B" w:rsidRPr="008361E2" w:rsidRDefault="0006695B" w:rsidP="0006695B">
            <w:r>
              <w:rPr>
                <w:rFonts w:ascii="Arial" w:hAnsi="Arial" w:cs="Arial"/>
                <w:sz w:val="20"/>
                <w:szCs w:val="20"/>
              </w:rPr>
              <w:t>vc-exact_105.gr</w:t>
            </w:r>
          </w:p>
        </w:tc>
        <w:tc>
          <w:tcPr>
            <w:tcW w:w="1134" w:type="dxa"/>
            <w:noWrap/>
            <w:hideMark/>
          </w:tcPr>
          <w:p w14:paraId="1A7EDA08" w14:textId="77777777" w:rsidR="0006695B" w:rsidRPr="008361E2" w:rsidRDefault="0006695B" w:rsidP="0006695B">
            <w:r w:rsidRPr="008361E2">
              <w:t>26300</w:t>
            </w:r>
          </w:p>
        </w:tc>
        <w:tc>
          <w:tcPr>
            <w:tcW w:w="1394" w:type="dxa"/>
            <w:noWrap/>
            <w:hideMark/>
          </w:tcPr>
          <w:p w14:paraId="0F7F2C51" w14:textId="77777777" w:rsidR="0006695B" w:rsidRPr="008361E2" w:rsidRDefault="0006695B" w:rsidP="0006695B">
            <w:r w:rsidRPr="008361E2">
              <w:t>TIMEOUT</w:t>
            </w:r>
          </w:p>
        </w:tc>
        <w:tc>
          <w:tcPr>
            <w:tcW w:w="1842" w:type="dxa"/>
            <w:noWrap/>
            <w:hideMark/>
          </w:tcPr>
          <w:p w14:paraId="1CD3D6E0" w14:textId="77777777" w:rsidR="0006695B" w:rsidRPr="008361E2" w:rsidRDefault="0006695B" w:rsidP="0006695B">
            <w:r w:rsidRPr="008361E2">
              <w:t> </w:t>
            </w:r>
          </w:p>
        </w:tc>
        <w:tc>
          <w:tcPr>
            <w:tcW w:w="1134" w:type="dxa"/>
            <w:noWrap/>
            <w:hideMark/>
          </w:tcPr>
          <w:p w14:paraId="05E712BD" w14:textId="77777777" w:rsidR="0006695B" w:rsidRPr="008361E2" w:rsidRDefault="0006695B" w:rsidP="0006695B">
            <w:r w:rsidRPr="008361E2">
              <w:t> </w:t>
            </w:r>
          </w:p>
        </w:tc>
      </w:tr>
      <w:tr w:rsidR="0006695B" w:rsidRPr="008361E2" w14:paraId="1FBFE2FD" w14:textId="77777777" w:rsidTr="0006695B">
        <w:trPr>
          <w:trHeight w:val="270"/>
        </w:trPr>
        <w:tc>
          <w:tcPr>
            <w:tcW w:w="2689" w:type="dxa"/>
            <w:noWrap/>
            <w:vAlign w:val="bottom"/>
            <w:hideMark/>
          </w:tcPr>
          <w:p w14:paraId="3A466CDC" w14:textId="7DA6E182" w:rsidR="0006695B" w:rsidRPr="008361E2" w:rsidRDefault="0006695B" w:rsidP="0006695B">
            <w:r>
              <w:rPr>
                <w:rFonts w:ascii="Arial" w:hAnsi="Arial" w:cs="Arial"/>
                <w:sz w:val="20"/>
                <w:szCs w:val="20"/>
              </w:rPr>
              <w:t>vc-exact_101.gr</w:t>
            </w:r>
          </w:p>
        </w:tc>
        <w:tc>
          <w:tcPr>
            <w:tcW w:w="1134" w:type="dxa"/>
            <w:noWrap/>
            <w:hideMark/>
          </w:tcPr>
          <w:p w14:paraId="3ACB04D8" w14:textId="77777777" w:rsidR="0006695B" w:rsidRPr="008361E2" w:rsidRDefault="0006695B" w:rsidP="0006695B">
            <w:r w:rsidRPr="008361E2">
              <w:t>26300</w:t>
            </w:r>
          </w:p>
        </w:tc>
        <w:tc>
          <w:tcPr>
            <w:tcW w:w="1394" w:type="dxa"/>
            <w:noWrap/>
            <w:hideMark/>
          </w:tcPr>
          <w:p w14:paraId="1985B2E7" w14:textId="77777777" w:rsidR="0006695B" w:rsidRPr="008361E2" w:rsidRDefault="0006695B" w:rsidP="0006695B">
            <w:r w:rsidRPr="008361E2">
              <w:t>TIMEOUT</w:t>
            </w:r>
          </w:p>
        </w:tc>
        <w:tc>
          <w:tcPr>
            <w:tcW w:w="1842" w:type="dxa"/>
            <w:noWrap/>
            <w:hideMark/>
          </w:tcPr>
          <w:p w14:paraId="392D18FE" w14:textId="77777777" w:rsidR="0006695B" w:rsidRPr="008361E2" w:rsidRDefault="0006695B" w:rsidP="0006695B">
            <w:r w:rsidRPr="008361E2">
              <w:t> </w:t>
            </w:r>
          </w:p>
        </w:tc>
        <w:tc>
          <w:tcPr>
            <w:tcW w:w="1134" w:type="dxa"/>
            <w:noWrap/>
            <w:hideMark/>
          </w:tcPr>
          <w:p w14:paraId="12249048" w14:textId="77777777" w:rsidR="0006695B" w:rsidRPr="008361E2" w:rsidRDefault="0006695B" w:rsidP="0006695B">
            <w:r w:rsidRPr="008361E2">
              <w:t> </w:t>
            </w:r>
          </w:p>
        </w:tc>
      </w:tr>
      <w:tr w:rsidR="0006695B" w:rsidRPr="008361E2" w14:paraId="0FE5A917" w14:textId="77777777" w:rsidTr="0006695B">
        <w:trPr>
          <w:trHeight w:val="270"/>
        </w:trPr>
        <w:tc>
          <w:tcPr>
            <w:tcW w:w="2689" w:type="dxa"/>
            <w:noWrap/>
            <w:vAlign w:val="bottom"/>
            <w:hideMark/>
          </w:tcPr>
          <w:p w14:paraId="1F73CCAB" w14:textId="02E82A5E" w:rsidR="0006695B" w:rsidRPr="008361E2" w:rsidRDefault="0006695B" w:rsidP="0006695B">
            <w:r>
              <w:rPr>
                <w:rFonts w:ascii="Arial" w:hAnsi="Arial" w:cs="Arial"/>
                <w:sz w:val="20"/>
                <w:szCs w:val="20"/>
              </w:rPr>
              <w:t>vc-exact_099.gr</w:t>
            </w:r>
          </w:p>
        </w:tc>
        <w:tc>
          <w:tcPr>
            <w:tcW w:w="1134" w:type="dxa"/>
            <w:noWrap/>
            <w:hideMark/>
          </w:tcPr>
          <w:p w14:paraId="387F7DE9" w14:textId="77777777" w:rsidR="0006695B" w:rsidRPr="008361E2" w:rsidRDefault="0006695B" w:rsidP="0006695B">
            <w:r w:rsidRPr="008361E2">
              <w:t>26300</w:t>
            </w:r>
          </w:p>
        </w:tc>
        <w:tc>
          <w:tcPr>
            <w:tcW w:w="1394" w:type="dxa"/>
            <w:noWrap/>
            <w:hideMark/>
          </w:tcPr>
          <w:p w14:paraId="0E0E198E" w14:textId="77777777" w:rsidR="0006695B" w:rsidRPr="008361E2" w:rsidRDefault="0006695B" w:rsidP="0006695B">
            <w:r w:rsidRPr="008361E2">
              <w:t>TIMEOUT</w:t>
            </w:r>
          </w:p>
        </w:tc>
        <w:tc>
          <w:tcPr>
            <w:tcW w:w="1842" w:type="dxa"/>
            <w:noWrap/>
            <w:hideMark/>
          </w:tcPr>
          <w:p w14:paraId="4DF7221E" w14:textId="77777777" w:rsidR="0006695B" w:rsidRPr="008361E2" w:rsidRDefault="0006695B" w:rsidP="0006695B">
            <w:r w:rsidRPr="008361E2">
              <w:t> </w:t>
            </w:r>
          </w:p>
        </w:tc>
        <w:tc>
          <w:tcPr>
            <w:tcW w:w="1134" w:type="dxa"/>
            <w:noWrap/>
            <w:hideMark/>
          </w:tcPr>
          <w:p w14:paraId="1CE4C852" w14:textId="77777777" w:rsidR="0006695B" w:rsidRPr="008361E2" w:rsidRDefault="0006695B" w:rsidP="0006695B">
            <w:r w:rsidRPr="008361E2">
              <w:t> </w:t>
            </w:r>
          </w:p>
        </w:tc>
      </w:tr>
      <w:tr w:rsidR="0006695B" w:rsidRPr="008361E2" w14:paraId="4F441DCE" w14:textId="77777777" w:rsidTr="0006695B">
        <w:trPr>
          <w:trHeight w:val="270"/>
        </w:trPr>
        <w:tc>
          <w:tcPr>
            <w:tcW w:w="2689" w:type="dxa"/>
            <w:noWrap/>
            <w:vAlign w:val="bottom"/>
            <w:hideMark/>
          </w:tcPr>
          <w:p w14:paraId="78948CC7" w14:textId="73376857" w:rsidR="0006695B" w:rsidRPr="008361E2" w:rsidRDefault="0006695B" w:rsidP="0006695B">
            <w:r>
              <w:rPr>
                <w:rFonts w:ascii="Arial" w:hAnsi="Arial" w:cs="Arial"/>
                <w:sz w:val="20"/>
                <w:szCs w:val="20"/>
              </w:rPr>
              <w:t>vc-exact_089.gr</w:t>
            </w:r>
          </w:p>
        </w:tc>
        <w:tc>
          <w:tcPr>
            <w:tcW w:w="1134" w:type="dxa"/>
            <w:noWrap/>
            <w:hideMark/>
          </w:tcPr>
          <w:p w14:paraId="75E99BAF" w14:textId="77777777" w:rsidR="0006695B" w:rsidRPr="008361E2" w:rsidRDefault="0006695B" w:rsidP="0006695B">
            <w:r w:rsidRPr="008361E2">
              <w:t>57316</w:t>
            </w:r>
          </w:p>
        </w:tc>
        <w:tc>
          <w:tcPr>
            <w:tcW w:w="1394" w:type="dxa"/>
            <w:noWrap/>
            <w:hideMark/>
          </w:tcPr>
          <w:p w14:paraId="1E069046" w14:textId="77777777" w:rsidR="0006695B" w:rsidRPr="008361E2" w:rsidRDefault="0006695B" w:rsidP="0006695B">
            <w:r w:rsidRPr="008361E2">
              <w:t>TIMEOUT</w:t>
            </w:r>
          </w:p>
        </w:tc>
        <w:tc>
          <w:tcPr>
            <w:tcW w:w="1842" w:type="dxa"/>
            <w:noWrap/>
            <w:hideMark/>
          </w:tcPr>
          <w:p w14:paraId="7CD97F1B" w14:textId="77777777" w:rsidR="0006695B" w:rsidRPr="008361E2" w:rsidRDefault="0006695B" w:rsidP="0006695B">
            <w:r w:rsidRPr="008361E2">
              <w:t> </w:t>
            </w:r>
          </w:p>
        </w:tc>
        <w:tc>
          <w:tcPr>
            <w:tcW w:w="1134" w:type="dxa"/>
            <w:noWrap/>
            <w:hideMark/>
          </w:tcPr>
          <w:p w14:paraId="3EEE190F" w14:textId="77777777" w:rsidR="0006695B" w:rsidRPr="008361E2" w:rsidRDefault="0006695B" w:rsidP="0006695B">
            <w:r w:rsidRPr="008361E2">
              <w:t> </w:t>
            </w:r>
          </w:p>
        </w:tc>
      </w:tr>
      <w:tr w:rsidR="0006695B" w:rsidRPr="008361E2" w14:paraId="4C2B47BE" w14:textId="77777777" w:rsidTr="0006695B">
        <w:trPr>
          <w:trHeight w:val="270"/>
        </w:trPr>
        <w:tc>
          <w:tcPr>
            <w:tcW w:w="2689" w:type="dxa"/>
            <w:noWrap/>
            <w:vAlign w:val="bottom"/>
            <w:hideMark/>
          </w:tcPr>
          <w:p w14:paraId="03383B03" w14:textId="44A4E1F3" w:rsidR="0006695B" w:rsidRPr="008361E2" w:rsidRDefault="0006695B" w:rsidP="0006695B">
            <w:r>
              <w:rPr>
                <w:rFonts w:ascii="Arial" w:hAnsi="Arial" w:cs="Arial"/>
                <w:sz w:val="20"/>
                <w:szCs w:val="20"/>
              </w:rPr>
              <w:t>vc-exact_079.gr</w:t>
            </w:r>
          </w:p>
        </w:tc>
        <w:tc>
          <w:tcPr>
            <w:tcW w:w="1134" w:type="dxa"/>
            <w:noWrap/>
            <w:hideMark/>
          </w:tcPr>
          <w:p w14:paraId="1F3C8708" w14:textId="77777777" w:rsidR="0006695B" w:rsidRPr="008361E2" w:rsidRDefault="0006695B" w:rsidP="0006695B">
            <w:r w:rsidRPr="008361E2">
              <w:t>26300</w:t>
            </w:r>
          </w:p>
        </w:tc>
        <w:tc>
          <w:tcPr>
            <w:tcW w:w="1394" w:type="dxa"/>
            <w:noWrap/>
            <w:hideMark/>
          </w:tcPr>
          <w:p w14:paraId="70150670" w14:textId="77777777" w:rsidR="0006695B" w:rsidRPr="008361E2" w:rsidRDefault="0006695B" w:rsidP="0006695B">
            <w:r w:rsidRPr="008361E2">
              <w:t>TIMEOUT</w:t>
            </w:r>
          </w:p>
        </w:tc>
        <w:tc>
          <w:tcPr>
            <w:tcW w:w="1842" w:type="dxa"/>
            <w:noWrap/>
            <w:hideMark/>
          </w:tcPr>
          <w:p w14:paraId="71A4E0EF" w14:textId="77777777" w:rsidR="0006695B" w:rsidRPr="008361E2" w:rsidRDefault="0006695B" w:rsidP="0006695B">
            <w:r w:rsidRPr="008361E2">
              <w:t> </w:t>
            </w:r>
          </w:p>
        </w:tc>
        <w:tc>
          <w:tcPr>
            <w:tcW w:w="1134" w:type="dxa"/>
            <w:noWrap/>
            <w:hideMark/>
          </w:tcPr>
          <w:p w14:paraId="5D56208A" w14:textId="77777777" w:rsidR="0006695B" w:rsidRPr="008361E2" w:rsidRDefault="0006695B" w:rsidP="0006695B">
            <w:r w:rsidRPr="008361E2">
              <w:t> </w:t>
            </w:r>
          </w:p>
        </w:tc>
      </w:tr>
      <w:tr w:rsidR="0006695B" w:rsidRPr="008361E2" w14:paraId="373F8134" w14:textId="77777777" w:rsidTr="0006695B">
        <w:trPr>
          <w:trHeight w:val="270"/>
        </w:trPr>
        <w:tc>
          <w:tcPr>
            <w:tcW w:w="2689" w:type="dxa"/>
            <w:noWrap/>
            <w:vAlign w:val="bottom"/>
            <w:hideMark/>
          </w:tcPr>
          <w:p w14:paraId="336C164C" w14:textId="4B27C77E" w:rsidR="0006695B" w:rsidRPr="008361E2" w:rsidRDefault="0006695B" w:rsidP="0006695B">
            <w:r>
              <w:rPr>
                <w:rFonts w:ascii="Arial" w:hAnsi="Arial" w:cs="Arial"/>
                <w:sz w:val="20"/>
                <w:szCs w:val="20"/>
              </w:rPr>
              <w:t>vc-exact_075.gr</w:t>
            </w:r>
          </w:p>
        </w:tc>
        <w:tc>
          <w:tcPr>
            <w:tcW w:w="1134" w:type="dxa"/>
            <w:noWrap/>
            <w:hideMark/>
          </w:tcPr>
          <w:p w14:paraId="54A02605" w14:textId="77777777" w:rsidR="0006695B" w:rsidRPr="008361E2" w:rsidRDefault="0006695B" w:rsidP="0006695B">
            <w:r w:rsidRPr="008361E2">
              <w:t>26300</w:t>
            </w:r>
          </w:p>
        </w:tc>
        <w:tc>
          <w:tcPr>
            <w:tcW w:w="1394" w:type="dxa"/>
            <w:noWrap/>
            <w:hideMark/>
          </w:tcPr>
          <w:p w14:paraId="1EDF6170" w14:textId="77777777" w:rsidR="0006695B" w:rsidRPr="008361E2" w:rsidRDefault="0006695B" w:rsidP="0006695B">
            <w:r w:rsidRPr="008361E2">
              <w:t>TIMEOUT</w:t>
            </w:r>
          </w:p>
        </w:tc>
        <w:tc>
          <w:tcPr>
            <w:tcW w:w="1842" w:type="dxa"/>
            <w:noWrap/>
            <w:hideMark/>
          </w:tcPr>
          <w:p w14:paraId="7AA9D46F" w14:textId="77777777" w:rsidR="0006695B" w:rsidRPr="008361E2" w:rsidRDefault="0006695B" w:rsidP="0006695B">
            <w:r w:rsidRPr="008361E2">
              <w:t> </w:t>
            </w:r>
          </w:p>
        </w:tc>
        <w:tc>
          <w:tcPr>
            <w:tcW w:w="1134" w:type="dxa"/>
            <w:noWrap/>
            <w:hideMark/>
          </w:tcPr>
          <w:p w14:paraId="6047A2DA" w14:textId="77777777" w:rsidR="0006695B" w:rsidRPr="008361E2" w:rsidRDefault="0006695B" w:rsidP="0006695B">
            <w:r w:rsidRPr="008361E2">
              <w:t> </w:t>
            </w:r>
          </w:p>
        </w:tc>
      </w:tr>
      <w:tr w:rsidR="0006695B" w:rsidRPr="008361E2" w14:paraId="5A5002D7" w14:textId="77777777" w:rsidTr="0006695B">
        <w:trPr>
          <w:trHeight w:val="270"/>
        </w:trPr>
        <w:tc>
          <w:tcPr>
            <w:tcW w:w="2689" w:type="dxa"/>
            <w:noWrap/>
            <w:vAlign w:val="bottom"/>
            <w:hideMark/>
          </w:tcPr>
          <w:p w14:paraId="1A4C72F9" w14:textId="043A6AB8" w:rsidR="0006695B" w:rsidRPr="008361E2" w:rsidRDefault="0006695B" w:rsidP="0006695B">
            <w:r>
              <w:rPr>
                <w:rFonts w:ascii="Arial" w:hAnsi="Arial" w:cs="Arial"/>
                <w:sz w:val="20"/>
                <w:szCs w:val="20"/>
              </w:rPr>
              <w:t>vc-exact_029.gr</w:t>
            </w:r>
          </w:p>
        </w:tc>
        <w:tc>
          <w:tcPr>
            <w:tcW w:w="1134" w:type="dxa"/>
            <w:noWrap/>
            <w:hideMark/>
          </w:tcPr>
          <w:p w14:paraId="01E36E16" w14:textId="77777777" w:rsidR="0006695B" w:rsidRPr="008361E2" w:rsidRDefault="0006695B" w:rsidP="0006695B">
            <w:r w:rsidRPr="008361E2">
              <w:t>13431</w:t>
            </w:r>
          </w:p>
        </w:tc>
        <w:tc>
          <w:tcPr>
            <w:tcW w:w="1394" w:type="dxa"/>
            <w:noWrap/>
            <w:hideMark/>
          </w:tcPr>
          <w:p w14:paraId="0D02FB3E" w14:textId="77777777" w:rsidR="0006695B" w:rsidRPr="008361E2" w:rsidRDefault="0006695B" w:rsidP="0006695B">
            <w:r w:rsidRPr="008361E2">
              <w:t>TIMEOUT</w:t>
            </w:r>
          </w:p>
        </w:tc>
        <w:tc>
          <w:tcPr>
            <w:tcW w:w="1842" w:type="dxa"/>
            <w:noWrap/>
            <w:hideMark/>
          </w:tcPr>
          <w:p w14:paraId="466D244F" w14:textId="77777777" w:rsidR="0006695B" w:rsidRPr="008361E2" w:rsidRDefault="0006695B" w:rsidP="0006695B">
            <w:r w:rsidRPr="008361E2">
              <w:t> </w:t>
            </w:r>
          </w:p>
        </w:tc>
        <w:tc>
          <w:tcPr>
            <w:tcW w:w="1134" w:type="dxa"/>
            <w:noWrap/>
            <w:hideMark/>
          </w:tcPr>
          <w:p w14:paraId="6416D0AA" w14:textId="77777777" w:rsidR="0006695B" w:rsidRPr="008361E2" w:rsidRDefault="0006695B" w:rsidP="0006695B">
            <w:r w:rsidRPr="008361E2">
              <w:t> </w:t>
            </w:r>
          </w:p>
        </w:tc>
      </w:tr>
      <w:tr w:rsidR="0006695B" w:rsidRPr="008361E2" w14:paraId="0DD69299" w14:textId="77777777" w:rsidTr="0006695B">
        <w:trPr>
          <w:trHeight w:val="270"/>
        </w:trPr>
        <w:tc>
          <w:tcPr>
            <w:tcW w:w="2689" w:type="dxa"/>
            <w:noWrap/>
            <w:vAlign w:val="bottom"/>
            <w:hideMark/>
          </w:tcPr>
          <w:p w14:paraId="4A89E053" w14:textId="7D124E61" w:rsidR="0006695B" w:rsidRPr="008361E2" w:rsidRDefault="0006695B" w:rsidP="0006695B">
            <w:r>
              <w:rPr>
                <w:rFonts w:ascii="Arial" w:hAnsi="Arial" w:cs="Arial"/>
                <w:sz w:val="20"/>
                <w:szCs w:val="20"/>
              </w:rPr>
              <w:t>vc-exact_025.gr</w:t>
            </w:r>
          </w:p>
        </w:tc>
        <w:tc>
          <w:tcPr>
            <w:tcW w:w="1134" w:type="dxa"/>
            <w:noWrap/>
            <w:hideMark/>
          </w:tcPr>
          <w:p w14:paraId="266FB169" w14:textId="77777777" w:rsidR="0006695B" w:rsidRPr="008361E2" w:rsidRDefault="0006695B" w:rsidP="0006695B">
            <w:r w:rsidRPr="008361E2">
              <w:t>23194</w:t>
            </w:r>
          </w:p>
        </w:tc>
        <w:tc>
          <w:tcPr>
            <w:tcW w:w="1394" w:type="dxa"/>
            <w:noWrap/>
            <w:hideMark/>
          </w:tcPr>
          <w:p w14:paraId="25F5DA25" w14:textId="77777777" w:rsidR="0006695B" w:rsidRPr="008361E2" w:rsidRDefault="0006695B" w:rsidP="0006695B">
            <w:r w:rsidRPr="008361E2">
              <w:t>TIMEOUT</w:t>
            </w:r>
          </w:p>
        </w:tc>
        <w:tc>
          <w:tcPr>
            <w:tcW w:w="1842" w:type="dxa"/>
            <w:noWrap/>
            <w:hideMark/>
          </w:tcPr>
          <w:p w14:paraId="63BE7E7A" w14:textId="77777777" w:rsidR="0006695B" w:rsidRPr="008361E2" w:rsidRDefault="0006695B" w:rsidP="0006695B">
            <w:r w:rsidRPr="008361E2">
              <w:t> </w:t>
            </w:r>
          </w:p>
        </w:tc>
        <w:tc>
          <w:tcPr>
            <w:tcW w:w="1134" w:type="dxa"/>
            <w:noWrap/>
            <w:hideMark/>
          </w:tcPr>
          <w:p w14:paraId="1E0701A3" w14:textId="77777777" w:rsidR="0006695B" w:rsidRPr="008361E2" w:rsidRDefault="0006695B" w:rsidP="0006695B">
            <w:r w:rsidRPr="008361E2">
              <w:t> </w:t>
            </w:r>
          </w:p>
        </w:tc>
      </w:tr>
      <w:tr w:rsidR="0006695B" w:rsidRPr="008361E2" w14:paraId="36BDF384" w14:textId="77777777" w:rsidTr="0006695B">
        <w:trPr>
          <w:trHeight w:val="270"/>
        </w:trPr>
        <w:tc>
          <w:tcPr>
            <w:tcW w:w="2689" w:type="dxa"/>
            <w:noWrap/>
            <w:vAlign w:val="bottom"/>
            <w:hideMark/>
          </w:tcPr>
          <w:p w14:paraId="7BC2BCE3" w14:textId="706A4640" w:rsidR="0006695B" w:rsidRPr="008361E2" w:rsidRDefault="0006695B" w:rsidP="0006695B">
            <w:r>
              <w:rPr>
                <w:rFonts w:ascii="Arial" w:hAnsi="Arial" w:cs="Arial"/>
                <w:sz w:val="20"/>
                <w:szCs w:val="20"/>
              </w:rPr>
              <w:t>vc-exact_021.gr</w:t>
            </w:r>
          </w:p>
        </w:tc>
        <w:tc>
          <w:tcPr>
            <w:tcW w:w="1134" w:type="dxa"/>
            <w:noWrap/>
            <w:hideMark/>
          </w:tcPr>
          <w:p w14:paraId="78D55157" w14:textId="77777777" w:rsidR="0006695B" w:rsidRPr="008361E2" w:rsidRDefault="0006695B" w:rsidP="0006695B">
            <w:r w:rsidRPr="008361E2">
              <w:t>24765</w:t>
            </w:r>
          </w:p>
        </w:tc>
        <w:tc>
          <w:tcPr>
            <w:tcW w:w="1394" w:type="dxa"/>
            <w:noWrap/>
            <w:hideMark/>
          </w:tcPr>
          <w:p w14:paraId="2A9E60A1" w14:textId="77777777" w:rsidR="0006695B" w:rsidRPr="008361E2" w:rsidRDefault="0006695B" w:rsidP="0006695B">
            <w:r w:rsidRPr="008361E2">
              <w:t>TIMEOUT</w:t>
            </w:r>
          </w:p>
        </w:tc>
        <w:tc>
          <w:tcPr>
            <w:tcW w:w="1842" w:type="dxa"/>
            <w:noWrap/>
            <w:hideMark/>
          </w:tcPr>
          <w:p w14:paraId="18EDDB3B" w14:textId="77777777" w:rsidR="0006695B" w:rsidRPr="008361E2" w:rsidRDefault="0006695B" w:rsidP="0006695B">
            <w:r w:rsidRPr="008361E2">
              <w:t> </w:t>
            </w:r>
          </w:p>
        </w:tc>
        <w:tc>
          <w:tcPr>
            <w:tcW w:w="1134" w:type="dxa"/>
            <w:noWrap/>
            <w:hideMark/>
          </w:tcPr>
          <w:p w14:paraId="780018A2" w14:textId="77777777" w:rsidR="0006695B" w:rsidRPr="008361E2" w:rsidRDefault="0006695B" w:rsidP="0006695B">
            <w:r w:rsidRPr="008361E2">
              <w:t> </w:t>
            </w:r>
          </w:p>
        </w:tc>
      </w:tr>
      <w:tr w:rsidR="0006695B" w:rsidRPr="008361E2" w14:paraId="4BCCFBBC" w14:textId="77777777" w:rsidTr="0006695B">
        <w:trPr>
          <w:trHeight w:val="270"/>
        </w:trPr>
        <w:tc>
          <w:tcPr>
            <w:tcW w:w="2689" w:type="dxa"/>
            <w:noWrap/>
            <w:vAlign w:val="bottom"/>
            <w:hideMark/>
          </w:tcPr>
          <w:p w14:paraId="3033E1C0" w14:textId="3DF63AD2" w:rsidR="0006695B" w:rsidRPr="008361E2" w:rsidRDefault="0006695B" w:rsidP="0006695B">
            <w:r>
              <w:rPr>
                <w:rFonts w:ascii="Arial" w:hAnsi="Arial" w:cs="Arial"/>
                <w:sz w:val="20"/>
                <w:szCs w:val="20"/>
              </w:rPr>
              <w:t>vc-exact_015.gr</w:t>
            </w:r>
          </w:p>
        </w:tc>
        <w:tc>
          <w:tcPr>
            <w:tcW w:w="1134" w:type="dxa"/>
            <w:noWrap/>
            <w:hideMark/>
          </w:tcPr>
          <w:p w14:paraId="51685193" w14:textId="77777777" w:rsidR="0006695B" w:rsidRPr="008361E2" w:rsidRDefault="0006695B" w:rsidP="0006695B">
            <w:r w:rsidRPr="008361E2">
              <w:t>53610</w:t>
            </w:r>
          </w:p>
        </w:tc>
        <w:tc>
          <w:tcPr>
            <w:tcW w:w="1394" w:type="dxa"/>
            <w:noWrap/>
            <w:hideMark/>
          </w:tcPr>
          <w:p w14:paraId="2A0E518A" w14:textId="77777777" w:rsidR="0006695B" w:rsidRPr="008361E2" w:rsidRDefault="0006695B" w:rsidP="0006695B">
            <w:r w:rsidRPr="008361E2">
              <w:t>TIMEOUT</w:t>
            </w:r>
          </w:p>
        </w:tc>
        <w:tc>
          <w:tcPr>
            <w:tcW w:w="1842" w:type="dxa"/>
            <w:noWrap/>
            <w:hideMark/>
          </w:tcPr>
          <w:p w14:paraId="025AEC82" w14:textId="77777777" w:rsidR="0006695B" w:rsidRPr="008361E2" w:rsidRDefault="0006695B" w:rsidP="0006695B">
            <w:r w:rsidRPr="008361E2">
              <w:t> </w:t>
            </w:r>
          </w:p>
        </w:tc>
        <w:tc>
          <w:tcPr>
            <w:tcW w:w="1134" w:type="dxa"/>
            <w:noWrap/>
            <w:hideMark/>
          </w:tcPr>
          <w:p w14:paraId="752FF4BD" w14:textId="77777777" w:rsidR="0006695B" w:rsidRPr="008361E2" w:rsidRDefault="0006695B" w:rsidP="0006695B">
            <w:r w:rsidRPr="008361E2">
              <w:t> </w:t>
            </w:r>
          </w:p>
        </w:tc>
      </w:tr>
      <w:tr w:rsidR="0006695B" w:rsidRPr="008361E2" w14:paraId="5388FD0D" w14:textId="77777777" w:rsidTr="0006695B">
        <w:trPr>
          <w:trHeight w:val="270"/>
        </w:trPr>
        <w:tc>
          <w:tcPr>
            <w:tcW w:w="2689" w:type="dxa"/>
            <w:noWrap/>
            <w:vAlign w:val="bottom"/>
            <w:hideMark/>
          </w:tcPr>
          <w:p w14:paraId="11E23CA2" w14:textId="40A5D861" w:rsidR="0006695B" w:rsidRPr="008361E2" w:rsidRDefault="0006695B" w:rsidP="0006695B">
            <w:r>
              <w:rPr>
                <w:rFonts w:ascii="Arial" w:hAnsi="Arial" w:cs="Arial"/>
                <w:sz w:val="20"/>
                <w:szCs w:val="20"/>
              </w:rPr>
              <w:t>vc-exact_009.gr</w:t>
            </w:r>
          </w:p>
        </w:tc>
        <w:tc>
          <w:tcPr>
            <w:tcW w:w="1134" w:type="dxa"/>
            <w:noWrap/>
            <w:hideMark/>
          </w:tcPr>
          <w:p w14:paraId="2F3CC475" w14:textId="77777777" w:rsidR="0006695B" w:rsidRPr="008361E2" w:rsidRDefault="0006695B" w:rsidP="0006695B">
            <w:r w:rsidRPr="008361E2">
              <w:t>38452</w:t>
            </w:r>
          </w:p>
        </w:tc>
        <w:tc>
          <w:tcPr>
            <w:tcW w:w="1394" w:type="dxa"/>
            <w:noWrap/>
            <w:hideMark/>
          </w:tcPr>
          <w:p w14:paraId="4949796C" w14:textId="77777777" w:rsidR="0006695B" w:rsidRPr="008361E2" w:rsidRDefault="0006695B" w:rsidP="0006695B">
            <w:r w:rsidRPr="008361E2">
              <w:t>TIMEOUT</w:t>
            </w:r>
          </w:p>
        </w:tc>
        <w:tc>
          <w:tcPr>
            <w:tcW w:w="1842" w:type="dxa"/>
            <w:noWrap/>
            <w:hideMark/>
          </w:tcPr>
          <w:p w14:paraId="22C3F190" w14:textId="77777777" w:rsidR="0006695B" w:rsidRPr="008361E2" w:rsidRDefault="0006695B" w:rsidP="0006695B">
            <w:r w:rsidRPr="008361E2">
              <w:t> </w:t>
            </w:r>
          </w:p>
        </w:tc>
        <w:tc>
          <w:tcPr>
            <w:tcW w:w="1134" w:type="dxa"/>
            <w:noWrap/>
            <w:hideMark/>
          </w:tcPr>
          <w:p w14:paraId="5216E62C" w14:textId="77777777" w:rsidR="0006695B" w:rsidRPr="008361E2" w:rsidRDefault="0006695B" w:rsidP="0006695B">
            <w:r w:rsidRPr="008361E2">
              <w:t> </w:t>
            </w:r>
          </w:p>
        </w:tc>
      </w:tr>
      <w:tr w:rsidR="0006695B" w:rsidRPr="008361E2" w14:paraId="66AEAE22" w14:textId="77777777" w:rsidTr="0006695B">
        <w:trPr>
          <w:trHeight w:val="270"/>
        </w:trPr>
        <w:tc>
          <w:tcPr>
            <w:tcW w:w="2689" w:type="dxa"/>
            <w:noWrap/>
            <w:vAlign w:val="bottom"/>
            <w:hideMark/>
          </w:tcPr>
          <w:p w14:paraId="4960B81C" w14:textId="6057B4F1" w:rsidR="0006695B" w:rsidRPr="008361E2" w:rsidRDefault="0006695B" w:rsidP="0006695B">
            <w:r>
              <w:rPr>
                <w:rFonts w:ascii="Arial" w:hAnsi="Arial" w:cs="Arial"/>
                <w:sz w:val="20"/>
                <w:szCs w:val="20"/>
              </w:rPr>
              <w:t>vc-exact_153.gr</w:t>
            </w:r>
          </w:p>
        </w:tc>
        <w:tc>
          <w:tcPr>
            <w:tcW w:w="1134" w:type="dxa"/>
            <w:noWrap/>
            <w:hideMark/>
          </w:tcPr>
          <w:p w14:paraId="1E83E297" w14:textId="77777777" w:rsidR="0006695B" w:rsidRPr="008361E2" w:rsidRDefault="0006695B" w:rsidP="0006695B">
            <w:r w:rsidRPr="008361E2">
              <w:t>29076</w:t>
            </w:r>
          </w:p>
        </w:tc>
        <w:tc>
          <w:tcPr>
            <w:tcW w:w="1394" w:type="dxa"/>
            <w:noWrap/>
            <w:hideMark/>
          </w:tcPr>
          <w:p w14:paraId="44987B38" w14:textId="77777777" w:rsidR="0006695B" w:rsidRPr="008361E2" w:rsidRDefault="0006695B" w:rsidP="0006695B">
            <w:r w:rsidRPr="008361E2">
              <w:t>72.37512947</w:t>
            </w:r>
          </w:p>
        </w:tc>
        <w:tc>
          <w:tcPr>
            <w:tcW w:w="1842" w:type="dxa"/>
            <w:noWrap/>
            <w:hideMark/>
          </w:tcPr>
          <w:p w14:paraId="28BBEE4F" w14:textId="77777777" w:rsidR="0006695B" w:rsidRPr="008361E2" w:rsidRDefault="0006695B" w:rsidP="0006695B">
            <w:r w:rsidRPr="008361E2">
              <w:t>3477157</w:t>
            </w:r>
          </w:p>
        </w:tc>
        <w:tc>
          <w:tcPr>
            <w:tcW w:w="1134" w:type="dxa"/>
            <w:noWrap/>
            <w:hideMark/>
          </w:tcPr>
          <w:p w14:paraId="4CB213CE" w14:textId="77777777" w:rsidR="0006695B" w:rsidRPr="008361E2" w:rsidRDefault="0006695B" w:rsidP="0006695B">
            <w:r w:rsidRPr="008361E2">
              <w:t>18000</w:t>
            </w:r>
          </w:p>
        </w:tc>
      </w:tr>
      <w:tr w:rsidR="0006695B" w:rsidRPr="008361E2" w14:paraId="30230DF4" w14:textId="77777777" w:rsidTr="0006695B">
        <w:trPr>
          <w:trHeight w:val="270"/>
        </w:trPr>
        <w:tc>
          <w:tcPr>
            <w:tcW w:w="2689" w:type="dxa"/>
            <w:noWrap/>
            <w:vAlign w:val="bottom"/>
            <w:hideMark/>
          </w:tcPr>
          <w:p w14:paraId="565B488F" w14:textId="763DC439" w:rsidR="0006695B" w:rsidRPr="008361E2" w:rsidRDefault="0006695B" w:rsidP="0006695B">
            <w:r>
              <w:rPr>
                <w:rFonts w:ascii="Arial" w:hAnsi="Arial" w:cs="Arial"/>
                <w:sz w:val="20"/>
                <w:szCs w:val="20"/>
              </w:rPr>
              <w:t>vc-exact_159.gr</w:t>
            </w:r>
          </w:p>
        </w:tc>
        <w:tc>
          <w:tcPr>
            <w:tcW w:w="1134" w:type="dxa"/>
            <w:noWrap/>
            <w:hideMark/>
          </w:tcPr>
          <w:p w14:paraId="06FB799C" w14:textId="77777777" w:rsidR="0006695B" w:rsidRPr="008361E2" w:rsidRDefault="0006695B" w:rsidP="0006695B">
            <w:r w:rsidRPr="008361E2">
              <w:t>18096</w:t>
            </w:r>
          </w:p>
        </w:tc>
        <w:tc>
          <w:tcPr>
            <w:tcW w:w="1394" w:type="dxa"/>
            <w:noWrap/>
            <w:hideMark/>
          </w:tcPr>
          <w:p w14:paraId="7874F91C" w14:textId="77777777" w:rsidR="0006695B" w:rsidRPr="008361E2" w:rsidRDefault="0006695B" w:rsidP="0006695B">
            <w:r w:rsidRPr="008361E2">
              <w:t>57.28820424</w:t>
            </w:r>
          </w:p>
        </w:tc>
        <w:tc>
          <w:tcPr>
            <w:tcW w:w="1842" w:type="dxa"/>
            <w:noWrap/>
            <w:hideMark/>
          </w:tcPr>
          <w:p w14:paraId="3A85A427" w14:textId="77777777" w:rsidR="0006695B" w:rsidRPr="008361E2" w:rsidRDefault="0006695B" w:rsidP="0006695B">
            <w:r w:rsidRPr="008361E2">
              <w:t>6001545</w:t>
            </w:r>
          </w:p>
        </w:tc>
        <w:tc>
          <w:tcPr>
            <w:tcW w:w="1134" w:type="dxa"/>
            <w:noWrap/>
            <w:hideMark/>
          </w:tcPr>
          <w:p w14:paraId="33F7451C" w14:textId="77777777" w:rsidR="0006695B" w:rsidRPr="008361E2" w:rsidRDefault="0006695B" w:rsidP="0006695B">
            <w:r w:rsidRPr="008361E2">
              <w:t>11211</w:t>
            </w:r>
          </w:p>
        </w:tc>
      </w:tr>
      <w:tr w:rsidR="0006695B" w:rsidRPr="008361E2" w14:paraId="3A176E7E" w14:textId="77777777" w:rsidTr="0006695B">
        <w:trPr>
          <w:trHeight w:val="270"/>
        </w:trPr>
        <w:tc>
          <w:tcPr>
            <w:tcW w:w="2689" w:type="dxa"/>
            <w:noWrap/>
            <w:vAlign w:val="bottom"/>
            <w:hideMark/>
          </w:tcPr>
          <w:p w14:paraId="4BDB07C1" w14:textId="4FB7AD91" w:rsidR="0006695B" w:rsidRPr="008361E2" w:rsidRDefault="0006695B" w:rsidP="0006695B">
            <w:r>
              <w:rPr>
                <w:rFonts w:ascii="Arial" w:hAnsi="Arial" w:cs="Arial"/>
                <w:sz w:val="20"/>
                <w:szCs w:val="20"/>
              </w:rPr>
              <w:t>vc-exact_163.gr</w:t>
            </w:r>
          </w:p>
        </w:tc>
        <w:tc>
          <w:tcPr>
            <w:tcW w:w="1134" w:type="dxa"/>
            <w:noWrap/>
            <w:hideMark/>
          </w:tcPr>
          <w:p w14:paraId="2CC56735" w14:textId="77777777" w:rsidR="0006695B" w:rsidRPr="008361E2" w:rsidRDefault="0006695B" w:rsidP="0006695B">
            <w:r w:rsidRPr="008361E2">
              <w:t>18096</w:t>
            </w:r>
          </w:p>
        </w:tc>
        <w:tc>
          <w:tcPr>
            <w:tcW w:w="1394" w:type="dxa"/>
            <w:noWrap/>
            <w:hideMark/>
          </w:tcPr>
          <w:p w14:paraId="2C152BE7" w14:textId="77777777" w:rsidR="0006695B" w:rsidRPr="008361E2" w:rsidRDefault="0006695B" w:rsidP="0006695B">
            <w:r w:rsidRPr="008361E2">
              <w:t>57.11087035</w:t>
            </w:r>
          </w:p>
        </w:tc>
        <w:tc>
          <w:tcPr>
            <w:tcW w:w="1842" w:type="dxa"/>
            <w:noWrap/>
            <w:hideMark/>
          </w:tcPr>
          <w:p w14:paraId="434219FB" w14:textId="77777777" w:rsidR="0006695B" w:rsidRPr="008361E2" w:rsidRDefault="0006695B" w:rsidP="0006695B">
            <w:r w:rsidRPr="008361E2">
              <w:t>5974107</w:t>
            </w:r>
          </w:p>
        </w:tc>
        <w:tc>
          <w:tcPr>
            <w:tcW w:w="1134" w:type="dxa"/>
            <w:noWrap/>
            <w:hideMark/>
          </w:tcPr>
          <w:p w14:paraId="59EB7C96" w14:textId="77777777" w:rsidR="0006695B" w:rsidRPr="008361E2" w:rsidRDefault="0006695B" w:rsidP="0006695B">
            <w:r w:rsidRPr="008361E2">
              <w:t>11211</w:t>
            </w:r>
          </w:p>
        </w:tc>
      </w:tr>
      <w:tr w:rsidR="0006695B" w:rsidRPr="008361E2" w14:paraId="7CDB5DBC" w14:textId="77777777" w:rsidTr="0006695B">
        <w:trPr>
          <w:trHeight w:val="270"/>
        </w:trPr>
        <w:tc>
          <w:tcPr>
            <w:tcW w:w="2689" w:type="dxa"/>
            <w:noWrap/>
            <w:vAlign w:val="bottom"/>
            <w:hideMark/>
          </w:tcPr>
          <w:p w14:paraId="2FF6B61C" w14:textId="5F83BC82" w:rsidR="0006695B" w:rsidRPr="008361E2" w:rsidRDefault="0006695B" w:rsidP="0006695B">
            <w:r>
              <w:rPr>
                <w:rFonts w:ascii="Arial" w:hAnsi="Arial" w:cs="Arial"/>
                <w:sz w:val="20"/>
                <w:szCs w:val="20"/>
              </w:rPr>
              <w:t>vc-exact_171.gr</w:t>
            </w:r>
          </w:p>
        </w:tc>
        <w:tc>
          <w:tcPr>
            <w:tcW w:w="1134" w:type="dxa"/>
            <w:noWrap/>
            <w:hideMark/>
          </w:tcPr>
          <w:p w14:paraId="26B51DF3" w14:textId="77777777" w:rsidR="0006695B" w:rsidRPr="008361E2" w:rsidRDefault="0006695B" w:rsidP="0006695B">
            <w:r w:rsidRPr="008361E2">
              <w:t>18096</w:t>
            </w:r>
          </w:p>
        </w:tc>
        <w:tc>
          <w:tcPr>
            <w:tcW w:w="1394" w:type="dxa"/>
            <w:noWrap/>
            <w:hideMark/>
          </w:tcPr>
          <w:p w14:paraId="0D4ABB96" w14:textId="77777777" w:rsidR="0006695B" w:rsidRPr="008361E2" w:rsidRDefault="0006695B" w:rsidP="0006695B">
            <w:r w:rsidRPr="008361E2">
              <w:t>56.94076883</w:t>
            </w:r>
          </w:p>
        </w:tc>
        <w:tc>
          <w:tcPr>
            <w:tcW w:w="1842" w:type="dxa"/>
            <w:noWrap/>
            <w:hideMark/>
          </w:tcPr>
          <w:p w14:paraId="070B27D6" w14:textId="77777777" w:rsidR="0006695B" w:rsidRPr="008361E2" w:rsidRDefault="0006695B" w:rsidP="0006695B">
            <w:r w:rsidRPr="008361E2">
              <w:t>5965978</w:t>
            </w:r>
          </w:p>
        </w:tc>
        <w:tc>
          <w:tcPr>
            <w:tcW w:w="1134" w:type="dxa"/>
            <w:noWrap/>
            <w:hideMark/>
          </w:tcPr>
          <w:p w14:paraId="5203F503" w14:textId="77777777" w:rsidR="0006695B" w:rsidRPr="008361E2" w:rsidRDefault="0006695B" w:rsidP="0006695B">
            <w:r w:rsidRPr="008361E2">
              <w:t>11214</w:t>
            </w:r>
          </w:p>
        </w:tc>
      </w:tr>
      <w:tr w:rsidR="0006695B" w:rsidRPr="008361E2" w14:paraId="29F03C73" w14:textId="77777777" w:rsidTr="0006695B">
        <w:trPr>
          <w:trHeight w:val="270"/>
        </w:trPr>
        <w:tc>
          <w:tcPr>
            <w:tcW w:w="2689" w:type="dxa"/>
            <w:noWrap/>
            <w:vAlign w:val="bottom"/>
            <w:hideMark/>
          </w:tcPr>
          <w:p w14:paraId="06A7F9D9" w14:textId="4A3611DA" w:rsidR="0006695B" w:rsidRPr="008361E2" w:rsidRDefault="0006695B" w:rsidP="0006695B">
            <w:r>
              <w:rPr>
                <w:rFonts w:ascii="Arial" w:hAnsi="Arial" w:cs="Arial"/>
                <w:sz w:val="20"/>
                <w:szCs w:val="20"/>
              </w:rPr>
              <w:t>vc-exact_097.gr</w:t>
            </w:r>
          </w:p>
        </w:tc>
        <w:tc>
          <w:tcPr>
            <w:tcW w:w="1134" w:type="dxa"/>
            <w:noWrap/>
            <w:hideMark/>
          </w:tcPr>
          <w:p w14:paraId="7528B9BE" w14:textId="77777777" w:rsidR="0006695B" w:rsidRPr="008361E2" w:rsidRDefault="0006695B" w:rsidP="0006695B">
            <w:r w:rsidRPr="008361E2">
              <w:t>18096</w:t>
            </w:r>
          </w:p>
        </w:tc>
        <w:tc>
          <w:tcPr>
            <w:tcW w:w="1394" w:type="dxa"/>
            <w:noWrap/>
            <w:hideMark/>
          </w:tcPr>
          <w:p w14:paraId="366AABE7" w14:textId="77777777" w:rsidR="0006695B" w:rsidRPr="008361E2" w:rsidRDefault="0006695B" w:rsidP="0006695B">
            <w:r w:rsidRPr="008361E2">
              <w:t>56.69097022</w:t>
            </w:r>
          </w:p>
        </w:tc>
        <w:tc>
          <w:tcPr>
            <w:tcW w:w="1842" w:type="dxa"/>
            <w:noWrap/>
            <w:hideMark/>
          </w:tcPr>
          <w:p w14:paraId="35519CC1" w14:textId="77777777" w:rsidR="0006695B" w:rsidRPr="008361E2" w:rsidRDefault="0006695B" w:rsidP="0006695B">
            <w:r w:rsidRPr="008361E2">
              <w:t>6003332</w:t>
            </w:r>
          </w:p>
        </w:tc>
        <w:tc>
          <w:tcPr>
            <w:tcW w:w="1134" w:type="dxa"/>
            <w:noWrap/>
            <w:hideMark/>
          </w:tcPr>
          <w:p w14:paraId="16F757CE" w14:textId="77777777" w:rsidR="0006695B" w:rsidRPr="008361E2" w:rsidRDefault="0006695B" w:rsidP="0006695B">
            <w:r w:rsidRPr="008361E2">
              <w:t>11209</w:t>
            </w:r>
          </w:p>
        </w:tc>
      </w:tr>
      <w:tr w:rsidR="0006695B" w:rsidRPr="008361E2" w14:paraId="06DA5F24" w14:textId="77777777" w:rsidTr="0006695B">
        <w:trPr>
          <w:trHeight w:val="270"/>
        </w:trPr>
        <w:tc>
          <w:tcPr>
            <w:tcW w:w="2689" w:type="dxa"/>
            <w:noWrap/>
            <w:vAlign w:val="bottom"/>
            <w:hideMark/>
          </w:tcPr>
          <w:p w14:paraId="004BCD9D" w14:textId="19F6F936" w:rsidR="0006695B" w:rsidRPr="008361E2" w:rsidRDefault="0006695B" w:rsidP="0006695B">
            <w:r>
              <w:rPr>
                <w:rFonts w:ascii="Arial" w:hAnsi="Arial" w:cs="Arial"/>
                <w:sz w:val="20"/>
                <w:szCs w:val="20"/>
              </w:rPr>
              <w:t>vc-exact_141.gr</w:t>
            </w:r>
          </w:p>
        </w:tc>
        <w:tc>
          <w:tcPr>
            <w:tcW w:w="1134" w:type="dxa"/>
            <w:noWrap/>
            <w:hideMark/>
          </w:tcPr>
          <w:p w14:paraId="771BBE99" w14:textId="77777777" w:rsidR="0006695B" w:rsidRPr="008361E2" w:rsidRDefault="0006695B" w:rsidP="0006695B">
            <w:r w:rsidRPr="008361E2">
              <w:t>18096</w:t>
            </w:r>
          </w:p>
        </w:tc>
        <w:tc>
          <w:tcPr>
            <w:tcW w:w="1394" w:type="dxa"/>
            <w:noWrap/>
            <w:hideMark/>
          </w:tcPr>
          <w:p w14:paraId="7E6BE71F" w14:textId="77777777" w:rsidR="0006695B" w:rsidRPr="008361E2" w:rsidRDefault="0006695B" w:rsidP="0006695B">
            <w:r w:rsidRPr="008361E2">
              <w:t>56.45237157</w:t>
            </w:r>
          </w:p>
        </w:tc>
        <w:tc>
          <w:tcPr>
            <w:tcW w:w="1842" w:type="dxa"/>
            <w:noWrap/>
            <w:hideMark/>
          </w:tcPr>
          <w:p w14:paraId="0C8E7BF0" w14:textId="77777777" w:rsidR="0006695B" w:rsidRPr="008361E2" w:rsidRDefault="0006695B" w:rsidP="0006695B">
            <w:r w:rsidRPr="008361E2">
              <w:t>5979457</w:t>
            </w:r>
          </w:p>
        </w:tc>
        <w:tc>
          <w:tcPr>
            <w:tcW w:w="1134" w:type="dxa"/>
            <w:noWrap/>
            <w:hideMark/>
          </w:tcPr>
          <w:p w14:paraId="51355A69" w14:textId="77777777" w:rsidR="0006695B" w:rsidRPr="008361E2" w:rsidRDefault="0006695B" w:rsidP="0006695B">
            <w:r w:rsidRPr="008361E2">
              <w:t>11209</w:t>
            </w:r>
          </w:p>
        </w:tc>
      </w:tr>
      <w:tr w:rsidR="0006695B" w:rsidRPr="008361E2" w14:paraId="3609BC04" w14:textId="77777777" w:rsidTr="0006695B">
        <w:trPr>
          <w:trHeight w:val="270"/>
        </w:trPr>
        <w:tc>
          <w:tcPr>
            <w:tcW w:w="2689" w:type="dxa"/>
            <w:noWrap/>
            <w:vAlign w:val="bottom"/>
            <w:hideMark/>
          </w:tcPr>
          <w:p w14:paraId="02809843" w14:textId="0A8F6717" w:rsidR="0006695B" w:rsidRPr="008361E2" w:rsidRDefault="0006695B" w:rsidP="0006695B">
            <w:r>
              <w:rPr>
                <w:rFonts w:ascii="Arial" w:hAnsi="Arial" w:cs="Arial"/>
                <w:sz w:val="20"/>
                <w:szCs w:val="20"/>
              </w:rPr>
              <w:t>vc-exact_181.gr</w:t>
            </w:r>
          </w:p>
        </w:tc>
        <w:tc>
          <w:tcPr>
            <w:tcW w:w="1134" w:type="dxa"/>
            <w:noWrap/>
            <w:hideMark/>
          </w:tcPr>
          <w:p w14:paraId="1A5DEDF3" w14:textId="77777777" w:rsidR="0006695B" w:rsidRPr="008361E2" w:rsidRDefault="0006695B" w:rsidP="0006695B">
            <w:r w:rsidRPr="008361E2">
              <w:t>18096</w:t>
            </w:r>
          </w:p>
        </w:tc>
        <w:tc>
          <w:tcPr>
            <w:tcW w:w="1394" w:type="dxa"/>
            <w:noWrap/>
            <w:hideMark/>
          </w:tcPr>
          <w:p w14:paraId="207E522E" w14:textId="77777777" w:rsidR="0006695B" w:rsidRPr="008361E2" w:rsidRDefault="0006695B" w:rsidP="0006695B">
            <w:r w:rsidRPr="008361E2">
              <w:t>56.39230369</w:t>
            </w:r>
          </w:p>
        </w:tc>
        <w:tc>
          <w:tcPr>
            <w:tcW w:w="1842" w:type="dxa"/>
            <w:noWrap/>
            <w:hideMark/>
          </w:tcPr>
          <w:p w14:paraId="29238375" w14:textId="77777777" w:rsidR="0006695B" w:rsidRPr="008361E2" w:rsidRDefault="0006695B" w:rsidP="0006695B">
            <w:r w:rsidRPr="008361E2">
              <w:t>5957171</w:t>
            </w:r>
          </w:p>
        </w:tc>
        <w:tc>
          <w:tcPr>
            <w:tcW w:w="1134" w:type="dxa"/>
            <w:noWrap/>
            <w:hideMark/>
          </w:tcPr>
          <w:p w14:paraId="5276E3B0" w14:textId="77777777" w:rsidR="0006695B" w:rsidRPr="008361E2" w:rsidRDefault="0006695B" w:rsidP="0006695B">
            <w:r w:rsidRPr="008361E2">
              <w:t>11212</w:t>
            </w:r>
          </w:p>
        </w:tc>
      </w:tr>
      <w:tr w:rsidR="0006695B" w:rsidRPr="008361E2" w14:paraId="5BF572B8" w14:textId="77777777" w:rsidTr="0006695B">
        <w:trPr>
          <w:trHeight w:val="270"/>
        </w:trPr>
        <w:tc>
          <w:tcPr>
            <w:tcW w:w="2689" w:type="dxa"/>
            <w:noWrap/>
            <w:vAlign w:val="bottom"/>
            <w:hideMark/>
          </w:tcPr>
          <w:p w14:paraId="2E7EC091" w14:textId="5639C36C" w:rsidR="0006695B" w:rsidRPr="008361E2" w:rsidRDefault="0006695B" w:rsidP="0006695B">
            <w:r>
              <w:rPr>
                <w:rFonts w:ascii="Arial" w:hAnsi="Arial" w:cs="Arial"/>
                <w:sz w:val="20"/>
                <w:szCs w:val="20"/>
              </w:rPr>
              <w:t>vc-exact_147.gr</w:t>
            </w:r>
          </w:p>
        </w:tc>
        <w:tc>
          <w:tcPr>
            <w:tcW w:w="1134" w:type="dxa"/>
            <w:noWrap/>
            <w:hideMark/>
          </w:tcPr>
          <w:p w14:paraId="4FAE4FB8" w14:textId="77777777" w:rsidR="0006695B" w:rsidRPr="008361E2" w:rsidRDefault="0006695B" w:rsidP="0006695B">
            <w:r w:rsidRPr="008361E2">
              <w:t>18096</w:t>
            </w:r>
          </w:p>
        </w:tc>
        <w:tc>
          <w:tcPr>
            <w:tcW w:w="1394" w:type="dxa"/>
            <w:noWrap/>
            <w:hideMark/>
          </w:tcPr>
          <w:p w14:paraId="6D3525E6" w14:textId="77777777" w:rsidR="0006695B" w:rsidRPr="008361E2" w:rsidRDefault="0006695B" w:rsidP="0006695B">
            <w:r w:rsidRPr="008361E2">
              <w:t>56.11389199</w:t>
            </w:r>
          </w:p>
        </w:tc>
        <w:tc>
          <w:tcPr>
            <w:tcW w:w="1842" w:type="dxa"/>
            <w:noWrap/>
            <w:hideMark/>
          </w:tcPr>
          <w:p w14:paraId="2AFBE383" w14:textId="77777777" w:rsidR="0006695B" w:rsidRPr="008361E2" w:rsidRDefault="0006695B" w:rsidP="0006695B">
            <w:r w:rsidRPr="008361E2">
              <w:t>5914953</w:t>
            </w:r>
          </w:p>
        </w:tc>
        <w:tc>
          <w:tcPr>
            <w:tcW w:w="1134" w:type="dxa"/>
            <w:noWrap/>
            <w:hideMark/>
          </w:tcPr>
          <w:p w14:paraId="1C53F547" w14:textId="77777777" w:rsidR="0006695B" w:rsidRPr="008361E2" w:rsidRDefault="0006695B" w:rsidP="0006695B">
            <w:r w:rsidRPr="008361E2">
              <w:t>11212</w:t>
            </w:r>
          </w:p>
        </w:tc>
      </w:tr>
      <w:tr w:rsidR="0006695B" w:rsidRPr="008361E2" w14:paraId="02D5B7CF" w14:textId="77777777" w:rsidTr="0006695B">
        <w:trPr>
          <w:trHeight w:val="270"/>
        </w:trPr>
        <w:tc>
          <w:tcPr>
            <w:tcW w:w="2689" w:type="dxa"/>
            <w:noWrap/>
            <w:vAlign w:val="bottom"/>
            <w:hideMark/>
          </w:tcPr>
          <w:p w14:paraId="723ED315" w14:textId="1C8D44AF" w:rsidR="0006695B" w:rsidRPr="008361E2" w:rsidRDefault="0006695B" w:rsidP="0006695B">
            <w:r>
              <w:rPr>
                <w:rFonts w:ascii="Arial" w:hAnsi="Arial" w:cs="Arial"/>
                <w:sz w:val="20"/>
                <w:szCs w:val="20"/>
              </w:rPr>
              <w:t>vc-exact_165.gr</w:t>
            </w:r>
          </w:p>
        </w:tc>
        <w:tc>
          <w:tcPr>
            <w:tcW w:w="1134" w:type="dxa"/>
            <w:noWrap/>
            <w:hideMark/>
          </w:tcPr>
          <w:p w14:paraId="6F34CF73" w14:textId="77777777" w:rsidR="0006695B" w:rsidRPr="008361E2" w:rsidRDefault="0006695B" w:rsidP="0006695B">
            <w:r w:rsidRPr="008361E2">
              <w:t>18096</w:t>
            </w:r>
          </w:p>
        </w:tc>
        <w:tc>
          <w:tcPr>
            <w:tcW w:w="1394" w:type="dxa"/>
            <w:noWrap/>
            <w:hideMark/>
          </w:tcPr>
          <w:p w14:paraId="580774AC" w14:textId="77777777" w:rsidR="0006695B" w:rsidRPr="008361E2" w:rsidRDefault="0006695B" w:rsidP="0006695B">
            <w:r w:rsidRPr="008361E2">
              <w:t>56.08975463</w:t>
            </w:r>
          </w:p>
        </w:tc>
        <w:tc>
          <w:tcPr>
            <w:tcW w:w="1842" w:type="dxa"/>
            <w:noWrap/>
            <w:hideMark/>
          </w:tcPr>
          <w:p w14:paraId="3113DB1A" w14:textId="77777777" w:rsidR="0006695B" w:rsidRPr="008361E2" w:rsidRDefault="0006695B" w:rsidP="0006695B">
            <w:r w:rsidRPr="008361E2">
              <w:t>5932235</w:t>
            </w:r>
          </w:p>
        </w:tc>
        <w:tc>
          <w:tcPr>
            <w:tcW w:w="1134" w:type="dxa"/>
            <w:noWrap/>
            <w:hideMark/>
          </w:tcPr>
          <w:p w14:paraId="61C94E82" w14:textId="77777777" w:rsidR="0006695B" w:rsidRPr="008361E2" w:rsidRDefault="0006695B" w:rsidP="0006695B">
            <w:r w:rsidRPr="008361E2">
              <w:t>11209</w:t>
            </w:r>
          </w:p>
        </w:tc>
      </w:tr>
      <w:tr w:rsidR="0006695B" w:rsidRPr="008361E2" w14:paraId="2BF73C95" w14:textId="77777777" w:rsidTr="0006695B">
        <w:trPr>
          <w:trHeight w:val="270"/>
        </w:trPr>
        <w:tc>
          <w:tcPr>
            <w:tcW w:w="2689" w:type="dxa"/>
            <w:noWrap/>
            <w:vAlign w:val="bottom"/>
            <w:hideMark/>
          </w:tcPr>
          <w:p w14:paraId="5BF926DC" w14:textId="34734AE2" w:rsidR="0006695B" w:rsidRPr="008361E2" w:rsidRDefault="0006695B" w:rsidP="0006695B">
            <w:r>
              <w:rPr>
                <w:rFonts w:ascii="Arial" w:hAnsi="Arial" w:cs="Arial"/>
                <w:sz w:val="20"/>
                <w:szCs w:val="20"/>
              </w:rPr>
              <w:t>vc-exact_145.gr</w:t>
            </w:r>
          </w:p>
        </w:tc>
        <w:tc>
          <w:tcPr>
            <w:tcW w:w="1134" w:type="dxa"/>
            <w:noWrap/>
            <w:hideMark/>
          </w:tcPr>
          <w:p w14:paraId="0054BBA4" w14:textId="77777777" w:rsidR="0006695B" w:rsidRPr="008361E2" w:rsidRDefault="0006695B" w:rsidP="0006695B">
            <w:r w:rsidRPr="008361E2">
              <w:t>18096</w:t>
            </w:r>
          </w:p>
        </w:tc>
        <w:tc>
          <w:tcPr>
            <w:tcW w:w="1394" w:type="dxa"/>
            <w:noWrap/>
            <w:hideMark/>
          </w:tcPr>
          <w:p w14:paraId="4DAF3468" w14:textId="77777777" w:rsidR="0006695B" w:rsidRPr="008361E2" w:rsidRDefault="0006695B" w:rsidP="0006695B">
            <w:r w:rsidRPr="008361E2">
              <w:t>56.06724477</w:t>
            </w:r>
          </w:p>
        </w:tc>
        <w:tc>
          <w:tcPr>
            <w:tcW w:w="1842" w:type="dxa"/>
            <w:noWrap/>
            <w:hideMark/>
          </w:tcPr>
          <w:p w14:paraId="557A4B9A" w14:textId="77777777" w:rsidR="0006695B" w:rsidRPr="008361E2" w:rsidRDefault="0006695B" w:rsidP="0006695B">
            <w:r w:rsidRPr="008361E2">
              <w:t>5909598</w:t>
            </w:r>
          </w:p>
        </w:tc>
        <w:tc>
          <w:tcPr>
            <w:tcW w:w="1134" w:type="dxa"/>
            <w:noWrap/>
            <w:hideMark/>
          </w:tcPr>
          <w:p w14:paraId="4FB348A8" w14:textId="77777777" w:rsidR="0006695B" w:rsidRPr="008361E2" w:rsidRDefault="0006695B" w:rsidP="0006695B">
            <w:r w:rsidRPr="008361E2">
              <w:t>11209</w:t>
            </w:r>
          </w:p>
        </w:tc>
      </w:tr>
      <w:tr w:rsidR="0006695B" w:rsidRPr="008361E2" w14:paraId="58E40F75" w14:textId="77777777" w:rsidTr="0006695B">
        <w:trPr>
          <w:trHeight w:val="270"/>
        </w:trPr>
        <w:tc>
          <w:tcPr>
            <w:tcW w:w="2689" w:type="dxa"/>
            <w:noWrap/>
            <w:vAlign w:val="bottom"/>
            <w:hideMark/>
          </w:tcPr>
          <w:p w14:paraId="46DBFB04" w14:textId="6D2CBC34" w:rsidR="0006695B" w:rsidRPr="008361E2" w:rsidRDefault="0006695B" w:rsidP="0006695B">
            <w:r>
              <w:rPr>
                <w:rFonts w:ascii="Arial" w:hAnsi="Arial" w:cs="Arial"/>
                <w:sz w:val="20"/>
                <w:szCs w:val="20"/>
              </w:rPr>
              <w:t>vc-exact_117.gr</w:t>
            </w:r>
          </w:p>
        </w:tc>
        <w:tc>
          <w:tcPr>
            <w:tcW w:w="1134" w:type="dxa"/>
            <w:noWrap/>
            <w:hideMark/>
          </w:tcPr>
          <w:p w14:paraId="0039AEF6" w14:textId="77777777" w:rsidR="0006695B" w:rsidRPr="008361E2" w:rsidRDefault="0006695B" w:rsidP="0006695B">
            <w:r w:rsidRPr="008361E2">
              <w:t>18096</w:t>
            </w:r>
          </w:p>
        </w:tc>
        <w:tc>
          <w:tcPr>
            <w:tcW w:w="1394" w:type="dxa"/>
            <w:noWrap/>
            <w:hideMark/>
          </w:tcPr>
          <w:p w14:paraId="3FF9B310" w14:textId="77777777" w:rsidR="0006695B" w:rsidRPr="008361E2" w:rsidRDefault="0006695B" w:rsidP="0006695B">
            <w:r w:rsidRPr="008361E2">
              <w:t>55.97180596</w:t>
            </w:r>
          </w:p>
        </w:tc>
        <w:tc>
          <w:tcPr>
            <w:tcW w:w="1842" w:type="dxa"/>
            <w:noWrap/>
            <w:hideMark/>
          </w:tcPr>
          <w:p w14:paraId="69574048" w14:textId="77777777" w:rsidR="0006695B" w:rsidRPr="008361E2" w:rsidRDefault="0006695B" w:rsidP="0006695B">
            <w:r w:rsidRPr="008361E2">
              <w:t>6009299</w:t>
            </w:r>
          </w:p>
        </w:tc>
        <w:tc>
          <w:tcPr>
            <w:tcW w:w="1134" w:type="dxa"/>
            <w:noWrap/>
            <w:hideMark/>
          </w:tcPr>
          <w:p w14:paraId="5349FFB8" w14:textId="77777777" w:rsidR="0006695B" w:rsidRPr="008361E2" w:rsidRDefault="0006695B" w:rsidP="0006695B">
            <w:r w:rsidRPr="008361E2">
              <w:t>11215</w:t>
            </w:r>
          </w:p>
        </w:tc>
      </w:tr>
      <w:tr w:rsidR="0006695B" w:rsidRPr="008361E2" w14:paraId="4F837FDF" w14:textId="77777777" w:rsidTr="0006695B">
        <w:trPr>
          <w:trHeight w:val="270"/>
        </w:trPr>
        <w:tc>
          <w:tcPr>
            <w:tcW w:w="2689" w:type="dxa"/>
            <w:noWrap/>
            <w:vAlign w:val="bottom"/>
            <w:hideMark/>
          </w:tcPr>
          <w:p w14:paraId="4031DEA2" w14:textId="06CEF1F5" w:rsidR="0006695B" w:rsidRPr="008361E2" w:rsidRDefault="0006695B" w:rsidP="0006695B">
            <w:r>
              <w:rPr>
                <w:rFonts w:ascii="Arial" w:hAnsi="Arial" w:cs="Arial"/>
                <w:sz w:val="20"/>
                <w:szCs w:val="20"/>
              </w:rPr>
              <w:t>vc-exact_139.gr</w:t>
            </w:r>
          </w:p>
        </w:tc>
        <w:tc>
          <w:tcPr>
            <w:tcW w:w="1134" w:type="dxa"/>
            <w:noWrap/>
            <w:hideMark/>
          </w:tcPr>
          <w:p w14:paraId="5436D29A" w14:textId="77777777" w:rsidR="0006695B" w:rsidRPr="008361E2" w:rsidRDefault="0006695B" w:rsidP="0006695B">
            <w:r w:rsidRPr="008361E2">
              <w:t>18096</w:t>
            </w:r>
          </w:p>
        </w:tc>
        <w:tc>
          <w:tcPr>
            <w:tcW w:w="1394" w:type="dxa"/>
            <w:noWrap/>
            <w:hideMark/>
          </w:tcPr>
          <w:p w14:paraId="563A5169" w14:textId="77777777" w:rsidR="0006695B" w:rsidRPr="008361E2" w:rsidRDefault="0006695B" w:rsidP="0006695B">
            <w:r w:rsidRPr="008361E2">
              <w:t>55.83879908</w:t>
            </w:r>
          </w:p>
        </w:tc>
        <w:tc>
          <w:tcPr>
            <w:tcW w:w="1842" w:type="dxa"/>
            <w:noWrap/>
            <w:hideMark/>
          </w:tcPr>
          <w:p w14:paraId="1651FF77" w14:textId="77777777" w:rsidR="0006695B" w:rsidRPr="008361E2" w:rsidRDefault="0006695B" w:rsidP="0006695B">
            <w:r w:rsidRPr="008361E2">
              <w:t>5927538</w:t>
            </w:r>
          </w:p>
        </w:tc>
        <w:tc>
          <w:tcPr>
            <w:tcW w:w="1134" w:type="dxa"/>
            <w:noWrap/>
            <w:hideMark/>
          </w:tcPr>
          <w:p w14:paraId="62C2354C" w14:textId="77777777" w:rsidR="0006695B" w:rsidRPr="008361E2" w:rsidRDefault="0006695B" w:rsidP="0006695B">
            <w:r w:rsidRPr="008361E2">
              <w:t>11211</w:t>
            </w:r>
          </w:p>
        </w:tc>
      </w:tr>
      <w:tr w:rsidR="0006695B" w:rsidRPr="008361E2" w14:paraId="7D24F0B6" w14:textId="77777777" w:rsidTr="0006695B">
        <w:trPr>
          <w:trHeight w:val="270"/>
        </w:trPr>
        <w:tc>
          <w:tcPr>
            <w:tcW w:w="2689" w:type="dxa"/>
            <w:noWrap/>
            <w:vAlign w:val="bottom"/>
            <w:hideMark/>
          </w:tcPr>
          <w:p w14:paraId="02CD70FF" w14:textId="41EC1335" w:rsidR="0006695B" w:rsidRPr="008361E2" w:rsidRDefault="0006695B" w:rsidP="0006695B">
            <w:r>
              <w:rPr>
                <w:rFonts w:ascii="Arial" w:hAnsi="Arial" w:cs="Arial"/>
                <w:sz w:val="20"/>
                <w:szCs w:val="20"/>
              </w:rPr>
              <w:t>vc-exact_127.gr</w:t>
            </w:r>
          </w:p>
        </w:tc>
        <w:tc>
          <w:tcPr>
            <w:tcW w:w="1134" w:type="dxa"/>
            <w:noWrap/>
            <w:hideMark/>
          </w:tcPr>
          <w:p w14:paraId="1E749817" w14:textId="77777777" w:rsidR="0006695B" w:rsidRPr="008361E2" w:rsidRDefault="0006695B" w:rsidP="0006695B">
            <w:r w:rsidRPr="008361E2">
              <w:t>18096</w:t>
            </w:r>
          </w:p>
        </w:tc>
        <w:tc>
          <w:tcPr>
            <w:tcW w:w="1394" w:type="dxa"/>
            <w:noWrap/>
            <w:hideMark/>
          </w:tcPr>
          <w:p w14:paraId="79FB7FB3" w14:textId="77777777" w:rsidR="0006695B" w:rsidRPr="008361E2" w:rsidRDefault="0006695B" w:rsidP="0006695B">
            <w:r w:rsidRPr="008361E2">
              <w:t>55.66654798</w:t>
            </w:r>
          </w:p>
        </w:tc>
        <w:tc>
          <w:tcPr>
            <w:tcW w:w="1842" w:type="dxa"/>
            <w:noWrap/>
            <w:hideMark/>
          </w:tcPr>
          <w:p w14:paraId="405EE299" w14:textId="77777777" w:rsidR="0006695B" w:rsidRPr="008361E2" w:rsidRDefault="0006695B" w:rsidP="0006695B">
            <w:r w:rsidRPr="008361E2">
              <w:t>5912651</w:t>
            </w:r>
          </w:p>
        </w:tc>
        <w:tc>
          <w:tcPr>
            <w:tcW w:w="1134" w:type="dxa"/>
            <w:noWrap/>
            <w:hideMark/>
          </w:tcPr>
          <w:p w14:paraId="1327E911" w14:textId="77777777" w:rsidR="0006695B" w:rsidRPr="008361E2" w:rsidRDefault="0006695B" w:rsidP="0006695B">
            <w:r w:rsidRPr="008361E2">
              <w:t>11205</w:t>
            </w:r>
          </w:p>
        </w:tc>
      </w:tr>
      <w:tr w:rsidR="0006695B" w:rsidRPr="008361E2" w14:paraId="2BA89CAA" w14:textId="77777777" w:rsidTr="0006695B">
        <w:trPr>
          <w:trHeight w:val="270"/>
        </w:trPr>
        <w:tc>
          <w:tcPr>
            <w:tcW w:w="2689" w:type="dxa"/>
            <w:noWrap/>
            <w:vAlign w:val="bottom"/>
            <w:hideMark/>
          </w:tcPr>
          <w:p w14:paraId="0D337786" w14:textId="4266E5C7" w:rsidR="0006695B" w:rsidRPr="008361E2" w:rsidRDefault="0006695B" w:rsidP="0006695B">
            <w:r>
              <w:rPr>
                <w:rFonts w:ascii="Arial" w:hAnsi="Arial" w:cs="Arial"/>
                <w:sz w:val="20"/>
                <w:szCs w:val="20"/>
              </w:rPr>
              <w:t>vc-exact_121.gr</w:t>
            </w:r>
          </w:p>
        </w:tc>
        <w:tc>
          <w:tcPr>
            <w:tcW w:w="1134" w:type="dxa"/>
            <w:noWrap/>
            <w:hideMark/>
          </w:tcPr>
          <w:p w14:paraId="0A7CF778" w14:textId="77777777" w:rsidR="0006695B" w:rsidRPr="008361E2" w:rsidRDefault="0006695B" w:rsidP="0006695B">
            <w:r w:rsidRPr="008361E2">
              <w:t>18096</w:t>
            </w:r>
          </w:p>
        </w:tc>
        <w:tc>
          <w:tcPr>
            <w:tcW w:w="1394" w:type="dxa"/>
            <w:noWrap/>
            <w:hideMark/>
          </w:tcPr>
          <w:p w14:paraId="772E7B60" w14:textId="77777777" w:rsidR="0006695B" w:rsidRPr="008361E2" w:rsidRDefault="0006695B" w:rsidP="0006695B">
            <w:r w:rsidRPr="008361E2">
              <w:t>55.6446845</w:t>
            </w:r>
          </w:p>
        </w:tc>
        <w:tc>
          <w:tcPr>
            <w:tcW w:w="1842" w:type="dxa"/>
            <w:noWrap/>
            <w:hideMark/>
          </w:tcPr>
          <w:p w14:paraId="4D400856" w14:textId="77777777" w:rsidR="0006695B" w:rsidRPr="008361E2" w:rsidRDefault="0006695B" w:rsidP="0006695B">
            <w:r w:rsidRPr="008361E2">
              <w:t>5918237</w:t>
            </w:r>
          </w:p>
        </w:tc>
        <w:tc>
          <w:tcPr>
            <w:tcW w:w="1134" w:type="dxa"/>
            <w:noWrap/>
            <w:hideMark/>
          </w:tcPr>
          <w:p w14:paraId="2C8CABD4" w14:textId="77777777" w:rsidR="0006695B" w:rsidRPr="008361E2" w:rsidRDefault="0006695B" w:rsidP="0006695B">
            <w:r w:rsidRPr="008361E2">
              <w:t>11211</w:t>
            </w:r>
          </w:p>
        </w:tc>
      </w:tr>
      <w:tr w:rsidR="0006695B" w:rsidRPr="008361E2" w14:paraId="3A069E9D" w14:textId="77777777" w:rsidTr="0006695B">
        <w:trPr>
          <w:trHeight w:val="270"/>
        </w:trPr>
        <w:tc>
          <w:tcPr>
            <w:tcW w:w="2689" w:type="dxa"/>
            <w:noWrap/>
            <w:vAlign w:val="bottom"/>
            <w:hideMark/>
          </w:tcPr>
          <w:p w14:paraId="7E8EE585" w14:textId="4317DCFB" w:rsidR="0006695B" w:rsidRPr="008361E2" w:rsidRDefault="0006695B" w:rsidP="0006695B">
            <w:r>
              <w:rPr>
                <w:rFonts w:ascii="Arial" w:hAnsi="Arial" w:cs="Arial"/>
                <w:sz w:val="20"/>
                <w:szCs w:val="20"/>
              </w:rPr>
              <w:t>vc-exact_115.gr</w:t>
            </w:r>
          </w:p>
        </w:tc>
        <w:tc>
          <w:tcPr>
            <w:tcW w:w="1134" w:type="dxa"/>
            <w:noWrap/>
            <w:hideMark/>
          </w:tcPr>
          <w:p w14:paraId="4B080F42" w14:textId="77777777" w:rsidR="0006695B" w:rsidRPr="008361E2" w:rsidRDefault="0006695B" w:rsidP="0006695B">
            <w:r w:rsidRPr="008361E2">
              <w:t>18096</w:t>
            </w:r>
          </w:p>
        </w:tc>
        <w:tc>
          <w:tcPr>
            <w:tcW w:w="1394" w:type="dxa"/>
            <w:noWrap/>
            <w:hideMark/>
          </w:tcPr>
          <w:p w14:paraId="0F3E3F35" w14:textId="77777777" w:rsidR="0006695B" w:rsidRPr="008361E2" w:rsidRDefault="0006695B" w:rsidP="0006695B">
            <w:r w:rsidRPr="008361E2">
              <w:t>55.39813337</w:t>
            </w:r>
          </w:p>
        </w:tc>
        <w:tc>
          <w:tcPr>
            <w:tcW w:w="1842" w:type="dxa"/>
            <w:noWrap/>
            <w:hideMark/>
          </w:tcPr>
          <w:p w14:paraId="620B7AC4" w14:textId="77777777" w:rsidR="0006695B" w:rsidRPr="008361E2" w:rsidRDefault="0006695B" w:rsidP="0006695B">
            <w:r w:rsidRPr="008361E2">
              <w:t>5937776</w:t>
            </w:r>
          </w:p>
        </w:tc>
        <w:tc>
          <w:tcPr>
            <w:tcW w:w="1134" w:type="dxa"/>
            <w:noWrap/>
            <w:hideMark/>
          </w:tcPr>
          <w:p w14:paraId="6D7198FA" w14:textId="77777777" w:rsidR="0006695B" w:rsidRPr="008361E2" w:rsidRDefault="0006695B" w:rsidP="0006695B">
            <w:r w:rsidRPr="008361E2">
              <w:t>11210</w:t>
            </w:r>
          </w:p>
        </w:tc>
      </w:tr>
      <w:tr w:rsidR="0006695B" w:rsidRPr="008361E2" w14:paraId="300C9E15" w14:textId="77777777" w:rsidTr="0006695B">
        <w:trPr>
          <w:trHeight w:val="270"/>
        </w:trPr>
        <w:tc>
          <w:tcPr>
            <w:tcW w:w="2689" w:type="dxa"/>
            <w:noWrap/>
            <w:vAlign w:val="bottom"/>
            <w:hideMark/>
          </w:tcPr>
          <w:p w14:paraId="2AFFC72D" w14:textId="6AB3091D" w:rsidR="0006695B" w:rsidRPr="008361E2" w:rsidRDefault="0006695B" w:rsidP="0006695B">
            <w:r>
              <w:rPr>
                <w:rFonts w:ascii="Arial" w:hAnsi="Arial" w:cs="Arial"/>
                <w:sz w:val="20"/>
                <w:szCs w:val="20"/>
              </w:rPr>
              <w:t>vc-exact_129.gr</w:t>
            </w:r>
          </w:p>
        </w:tc>
        <w:tc>
          <w:tcPr>
            <w:tcW w:w="1134" w:type="dxa"/>
            <w:noWrap/>
            <w:hideMark/>
          </w:tcPr>
          <w:p w14:paraId="3188D088" w14:textId="77777777" w:rsidR="0006695B" w:rsidRPr="008361E2" w:rsidRDefault="0006695B" w:rsidP="0006695B">
            <w:r w:rsidRPr="008361E2">
              <w:t>15783</w:t>
            </w:r>
          </w:p>
        </w:tc>
        <w:tc>
          <w:tcPr>
            <w:tcW w:w="1394" w:type="dxa"/>
            <w:noWrap/>
            <w:hideMark/>
          </w:tcPr>
          <w:p w14:paraId="68B4BA4F" w14:textId="77777777" w:rsidR="0006695B" w:rsidRPr="008361E2" w:rsidRDefault="0006695B" w:rsidP="0006695B">
            <w:r w:rsidRPr="008361E2">
              <w:t>42.3163103</w:t>
            </w:r>
          </w:p>
        </w:tc>
        <w:tc>
          <w:tcPr>
            <w:tcW w:w="1842" w:type="dxa"/>
            <w:noWrap/>
            <w:hideMark/>
          </w:tcPr>
          <w:p w14:paraId="785C5EC8" w14:textId="77777777" w:rsidR="0006695B" w:rsidRPr="008361E2" w:rsidRDefault="0006695B" w:rsidP="0006695B">
            <w:r w:rsidRPr="008361E2">
              <w:t>4599245</w:t>
            </w:r>
          </w:p>
        </w:tc>
        <w:tc>
          <w:tcPr>
            <w:tcW w:w="1134" w:type="dxa"/>
            <w:noWrap/>
            <w:hideMark/>
          </w:tcPr>
          <w:p w14:paraId="0AAD290D" w14:textId="77777777" w:rsidR="0006695B" w:rsidRPr="008361E2" w:rsidRDefault="0006695B" w:rsidP="0006695B">
            <w:r w:rsidRPr="008361E2">
              <w:t>9781</w:t>
            </w:r>
          </w:p>
        </w:tc>
      </w:tr>
      <w:tr w:rsidR="0006695B" w:rsidRPr="008361E2" w14:paraId="2F5E875A" w14:textId="77777777" w:rsidTr="0006695B">
        <w:trPr>
          <w:trHeight w:val="270"/>
        </w:trPr>
        <w:tc>
          <w:tcPr>
            <w:tcW w:w="2689" w:type="dxa"/>
            <w:noWrap/>
            <w:vAlign w:val="bottom"/>
            <w:hideMark/>
          </w:tcPr>
          <w:p w14:paraId="6F19549B" w14:textId="2BD1CEF5" w:rsidR="0006695B" w:rsidRPr="008361E2" w:rsidRDefault="0006695B" w:rsidP="0006695B">
            <w:r>
              <w:rPr>
                <w:rFonts w:ascii="Arial" w:hAnsi="Arial" w:cs="Arial"/>
                <w:sz w:val="20"/>
                <w:szCs w:val="20"/>
              </w:rPr>
              <w:t>vc-exact_095.gr</w:t>
            </w:r>
          </w:p>
        </w:tc>
        <w:tc>
          <w:tcPr>
            <w:tcW w:w="1134" w:type="dxa"/>
            <w:noWrap/>
            <w:hideMark/>
          </w:tcPr>
          <w:p w14:paraId="39CFBB5D" w14:textId="77777777" w:rsidR="0006695B" w:rsidRPr="008361E2" w:rsidRDefault="0006695B" w:rsidP="0006695B">
            <w:r w:rsidRPr="008361E2">
              <w:t>15783</w:t>
            </w:r>
          </w:p>
        </w:tc>
        <w:tc>
          <w:tcPr>
            <w:tcW w:w="1394" w:type="dxa"/>
            <w:noWrap/>
            <w:hideMark/>
          </w:tcPr>
          <w:p w14:paraId="7153BEC4" w14:textId="77777777" w:rsidR="0006695B" w:rsidRPr="008361E2" w:rsidRDefault="0006695B" w:rsidP="0006695B">
            <w:r w:rsidRPr="008361E2">
              <w:t>42.12759876</w:t>
            </w:r>
          </w:p>
        </w:tc>
        <w:tc>
          <w:tcPr>
            <w:tcW w:w="1842" w:type="dxa"/>
            <w:noWrap/>
            <w:hideMark/>
          </w:tcPr>
          <w:p w14:paraId="34CA5931" w14:textId="77777777" w:rsidR="0006695B" w:rsidRPr="008361E2" w:rsidRDefault="0006695B" w:rsidP="0006695B">
            <w:r w:rsidRPr="008361E2">
              <w:t>4547295</w:t>
            </w:r>
          </w:p>
        </w:tc>
        <w:tc>
          <w:tcPr>
            <w:tcW w:w="1134" w:type="dxa"/>
            <w:noWrap/>
            <w:hideMark/>
          </w:tcPr>
          <w:p w14:paraId="51CC8D88" w14:textId="77777777" w:rsidR="0006695B" w:rsidRPr="008361E2" w:rsidRDefault="0006695B" w:rsidP="0006695B">
            <w:r w:rsidRPr="008361E2">
              <w:t>9771</w:t>
            </w:r>
          </w:p>
        </w:tc>
      </w:tr>
      <w:tr w:rsidR="0006695B" w:rsidRPr="008361E2" w14:paraId="3CE5F9DC" w14:textId="77777777" w:rsidTr="0006695B">
        <w:trPr>
          <w:trHeight w:val="270"/>
        </w:trPr>
        <w:tc>
          <w:tcPr>
            <w:tcW w:w="2689" w:type="dxa"/>
            <w:noWrap/>
            <w:vAlign w:val="bottom"/>
            <w:hideMark/>
          </w:tcPr>
          <w:p w14:paraId="587B6594" w14:textId="55EC4350" w:rsidR="0006695B" w:rsidRPr="008361E2" w:rsidRDefault="0006695B" w:rsidP="0006695B">
            <w:r>
              <w:rPr>
                <w:rFonts w:ascii="Arial" w:hAnsi="Arial" w:cs="Arial"/>
                <w:sz w:val="20"/>
                <w:szCs w:val="20"/>
              </w:rPr>
              <w:t>vc-exact_151.gr</w:t>
            </w:r>
          </w:p>
        </w:tc>
        <w:tc>
          <w:tcPr>
            <w:tcW w:w="1134" w:type="dxa"/>
            <w:noWrap/>
            <w:hideMark/>
          </w:tcPr>
          <w:p w14:paraId="10F4CF76" w14:textId="77777777" w:rsidR="0006695B" w:rsidRPr="008361E2" w:rsidRDefault="0006695B" w:rsidP="0006695B">
            <w:r w:rsidRPr="008361E2">
              <w:t>15783</w:t>
            </w:r>
          </w:p>
        </w:tc>
        <w:tc>
          <w:tcPr>
            <w:tcW w:w="1394" w:type="dxa"/>
            <w:noWrap/>
            <w:hideMark/>
          </w:tcPr>
          <w:p w14:paraId="1AC79C8A" w14:textId="77777777" w:rsidR="0006695B" w:rsidRPr="008361E2" w:rsidRDefault="0006695B" w:rsidP="0006695B">
            <w:r w:rsidRPr="008361E2">
              <w:t>41.87351869</w:t>
            </w:r>
          </w:p>
        </w:tc>
        <w:tc>
          <w:tcPr>
            <w:tcW w:w="1842" w:type="dxa"/>
            <w:noWrap/>
            <w:hideMark/>
          </w:tcPr>
          <w:p w14:paraId="76CD1639" w14:textId="77777777" w:rsidR="0006695B" w:rsidRPr="008361E2" w:rsidRDefault="0006695B" w:rsidP="0006695B">
            <w:r w:rsidRPr="008361E2">
              <w:t>4564820</w:t>
            </w:r>
          </w:p>
        </w:tc>
        <w:tc>
          <w:tcPr>
            <w:tcW w:w="1134" w:type="dxa"/>
            <w:noWrap/>
            <w:hideMark/>
          </w:tcPr>
          <w:p w14:paraId="34DA7C79" w14:textId="77777777" w:rsidR="0006695B" w:rsidRPr="008361E2" w:rsidRDefault="0006695B" w:rsidP="0006695B">
            <w:r w:rsidRPr="008361E2">
              <w:t>9777</w:t>
            </w:r>
          </w:p>
        </w:tc>
      </w:tr>
      <w:tr w:rsidR="0006695B" w:rsidRPr="008361E2" w14:paraId="3487EE70" w14:textId="77777777" w:rsidTr="0006695B">
        <w:trPr>
          <w:trHeight w:val="270"/>
        </w:trPr>
        <w:tc>
          <w:tcPr>
            <w:tcW w:w="2689" w:type="dxa"/>
            <w:noWrap/>
            <w:vAlign w:val="bottom"/>
            <w:hideMark/>
          </w:tcPr>
          <w:p w14:paraId="5DAF46D6" w14:textId="059475B6" w:rsidR="0006695B" w:rsidRPr="008361E2" w:rsidRDefault="0006695B" w:rsidP="0006695B">
            <w:r>
              <w:rPr>
                <w:rFonts w:ascii="Arial" w:hAnsi="Arial" w:cs="Arial"/>
                <w:sz w:val="20"/>
                <w:szCs w:val="20"/>
              </w:rPr>
              <w:t>vc-exact_179.gr</w:t>
            </w:r>
          </w:p>
        </w:tc>
        <w:tc>
          <w:tcPr>
            <w:tcW w:w="1134" w:type="dxa"/>
            <w:noWrap/>
            <w:hideMark/>
          </w:tcPr>
          <w:p w14:paraId="283D5862" w14:textId="77777777" w:rsidR="0006695B" w:rsidRPr="008361E2" w:rsidRDefault="0006695B" w:rsidP="0006695B">
            <w:r w:rsidRPr="008361E2">
              <w:t>15783</w:t>
            </w:r>
          </w:p>
        </w:tc>
        <w:tc>
          <w:tcPr>
            <w:tcW w:w="1394" w:type="dxa"/>
            <w:noWrap/>
            <w:hideMark/>
          </w:tcPr>
          <w:p w14:paraId="54747CDE" w14:textId="77777777" w:rsidR="0006695B" w:rsidRPr="008361E2" w:rsidRDefault="0006695B" w:rsidP="0006695B">
            <w:r w:rsidRPr="008361E2">
              <w:t>41.75978476</w:t>
            </w:r>
          </w:p>
        </w:tc>
        <w:tc>
          <w:tcPr>
            <w:tcW w:w="1842" w:type="dxa"/>
            <w:noWrap/>
            <w:hideMark/>
          </w:tcPr>
          <w:p w14:paraId="13E7459D" w14:textId="77777777" w:rsidR="0006695B" w:rsidRPr="008361E2" w:rsidRDefault="0006695B" w:rsidP="0006695B">
            <w:r w:rsidRPr="008361E2">
              <w:t>4641970</w:t>
            </w:r>
          </w:p>
        </w:tc>
        <w:tc>
          <w:tcPr>
            <w:tcW w:w="1134" w:type="dxa"/>
            <w:noWrap/>
            <w:hideMark/>
          </w:tcPr>
          <w:p w14:paraId="2A666045" w14:textId="77777777" w:rsidR="0006695B" w:rsidRPr="008361E2" w:rsidRDefault="0006695B" w:rsidP="0006695B">
            <w:r w:rsidRPr="008361E2">
              <w:t>9778</w:t>
            </w:r>
          </w:p>
        </w:tc>
      </w:tr>
      <w:tr w:rsidR="0006695B" w:rsidRPr="008361E2" w14:paraId="5A17E7DA" w14:textId="77777777" w:rsidTr="0006695B">
        <w:trPr>
          <w:trHeight w:val="270"/>
        </w:trPr>
        <w:tc>
          <w:tcPr>
            <w:tcW w:w="2689" w:type="dxa"/>
            <w:noWrap/>
            <w:vAlign w:val="bottom"/>
            <w:hideMark/>
          </w:tcPr>
          <w:p w14:paraId="5DD32171" w14:textId="305056B8" w:rsidR="0006695B" w:rsidRPr="008361E2" w:rsidRDefault="0006695B" w:rsidP="0006695B">
            <w:r>
              <w:rPr>
                <w:rFonts w:ascii="Arial" w:hAnsi="Arial" w:cs="Arial"/>
                <w:sz w:val="20"/>
                <w:szCs w:val="20"/>
              </w:rPr>
              <w:t>vc-exact_103.gr</w:t>
            </w:r>
          </w:p>
        </w:tc>
        <w:tc>
          <w:tcPr>
            <w:tcW w:w="1134" w:type="dxa"/>
            <w:noWrap/>
            <w:hideMark/>
          </w:tcPr>
          <w:p w14:paraId="07B6D554" w14:textId="77777777" w:rsidR="0006695B" w:rsidRPr="008361E2" w:rsidRDefault="0006695B" w:rsidP="0006695B">
            <w:r w:rsidRPr="008361E2">
              <w:t>15783</w:t>
            </w:r>
          </w:p>
        </w:tc>
        <w:tc>
          <w:tcPr>
            <w:tcW w:w="1394" w:type="dxa"/>
            <w:noWrap/>
            <w:hideMark/>
          </w:tcPr>
          <w:p w14:paraId="0C22B2DD" w14:textId="77777777" w:rsidR="0006695B" w:rsidRPr="008361E2" w:rsidRDefault="0006695B" w:rsidP="0006695B">
            <w:r w:rsidRPr="008361E2">
              <w:t>41.69855494</w:t>
            </w:r>
          </w:p>
        </w:tc>
        <w:tc>
          <w:tcPr>
            <w:tcW w:w="1842" w:type="dxa"/>
            <w:noWrap/>
            <w:hideMark/>
          </w:tcPr>
          <w:p w14:paraId="2A34765E" w14:textId="77777777" w:rsidR="0006695B" w:rsidRPr="008361E2" w:rsidRDefault="0006695B" w:rsidP="0006695B">
            <w:r w:rsidRPr="008361E2">
              <w:t>4581475</w:t>
            </w:r>
          </w:p>
        </w:tc>
        <w:tc>
          <w:tcPr>
            <w:tcW w:w="1134" w:type="dxa"/>
            <w:noWrap/>
            <w:hideMark/>
          </w:tcPr>
          <w:p w14:paraId="39ADC2D3" w14:textId="77777777" w:rsidR="0006695B" w:rsidRPr="008361E2" w:rsidRDefault="0006695B" w:rsidP="0006695B">
            <w:r w:rsidRPr="008361E2">
              <w:t>9774</w:t>
            </w:r>
          </w:p>
        </w:tc>
      </w:tr>
      <w:tr w:rsidR="0006695B" w:rsidRPr="008361E2" w14:paraId="67B05466" w14:textId="77777777" w:rsidTr="0006695B">
        <w:trPr>
          <w:trHeight w:val="270"/>
        </w:trPr>
        <w:tc>
          <w:tcPr>
            <w:tcW w:w="2689" w:type="dxa"/>
            <w:noWrap/>
            <w:vAlign w:val="bottom"/>
            <w:hideMark/>
          </w:tcPr>
          <w:p w14:paraId="62266FCF" w14:textId="5D034033" w:rsidR="0006695B" w:rsidRPr="008361E2" w:rsidRDefault="0006695B" w:rsidP="0006695B">
            <w:r>
              <w:rPr>
                <w:rFonts w:ascii="Arial" w:hAnsi="Arial" w:cs="Arial"/>
                <w:sz w:val="20"/>
                <w:szCs w:val="20"/>
              </w:rPr>
              <w:t>vc-exact_087.gr</w:t>
            </w:r>
          </w:p>
        </w:tc>
        <w:tc>
          <w:tcPr>
            <w:tcW w:w="1134" w:type="dxa"/>
            <w:noWrap/>
            <w:hideMark/>
          </w:tcPr>
          <w:p w14:paraId="779C3B54" w14:textId="77777777" w:rsidR="0006695B" w:rsidRPr="008361E2" w:rsidRDefault="0006695B" w:rsidP="0006695B">
            <w:r w:rsidRPr="008361E2">
              <w:t>13590</w:t>
            </w:r>
          </w:p>
        </w:tc>
        <w:tc>
          <w:tcPr>
            <w:tcW w:w="1394" w:type="dxa"/>
            <w:noWrap/>
            <w:hideMark/>
          </w:tcPr>
          <w:p w14:paraId="3F9CEB45" w14:textId="77777777" w:rsidR="0006695B" w:rsidRPr="008361E2" w:rsidRDefault="0006695B" w:rsidP="0006695B">
            <w:r w:rsidRPr="008361E2">
              <w:t>31.05602064</w:t>
            </w:r>
          </w:p>
        </w:tc>
        <w:tc>
          <w:tcPr>
            <w:tcW w:w="1842" w:type="dxa"/>
            <w:noWrap/>
            <w:hideMark/>
          </w:tcPr>
          <w:p w14:paraId="01FA8352" w14:textId="77777777" w:rsidR="0006695B" w:rsidRPr="008361E2" w:rsidRDefault="0006695B" w:rsidP="0006695B">
            <w:r w:rsidRPr="008361E2">
              <w:t>3423740</w:t>
            </w:r>
          </w:p>
        </w:tc>
        <w:tc>
          <w:tcPr>
            <w:tcW w:w="1134" w:type="dxa"/>
            <w:noWrap/>
            <w:hideMark/>
          </w:tcPr>
          <w:p w14:paraId="028C9EAF" w14:textId="77777777" w:rsidR="0006695B" w:rsidRPr="008361E2" w:rsidRDefault="0006695B" w:rsidP="0006695B">
            <w:r w:rsidRPr="008361E2">
              <w:t>8421</w:t>
            </w:r>
          </w:p>
        </w:tc>
      </w:tr>
      <w:tr w:rsidR="0006695B" w:rsidRPr="008361E2" w14:paraId="2599E703" w14:textId="77777777" w:rsidTr="0006695B">
        <w:trPr>
          <w:trHeight w:val="270"/>
        </w:trPr>
        <w:tc>
          <w:tcPr>
            <w:tcW w:w="2689" w:type="dxa"/>
            <w:noWrap/>
            <w:vAlign w:val="bottom"/>
            <w:hideMark/>
          </w:tcPr>
          <w:p w14:paraId="72A2C010" w14:textId="2BD9D921" w:rsidR="0006695B" w:rsidRPr="008361E2" w:rsidRDefault="0006695B" w:rsidP="0006695B">
            <w:r>
              <w:rPr>
                <w:rFonts w:ascii="Arial" w:hAnsi="Arial" w:cs="Arial"/>
                <w:sz w:val="20"/>
                <w:szCs w:val="20"/>
              </w:rPr>
              <w:t>vc-exact_107.gr</w:t>
            </w:r>
          </w:p>
        </w:tc>
        <w:tc>
          <w:tcPr>
            <w:tcW w:w="1134" w:type="dxa"/>
            <w:noWrap/>
            <w:hideMark/>
          </w:tcPr>
          <w:p w14:paraId="68AF1767" w14:textId="77777777" w:rsidR="0006695B" w:rsidRPr="008361E2" w:rsidRDefault="0006695B" w:rsidP="0006695B">
            <w:r w:rsidRPr="008361E2">
              <w:t>13590</w:t>
            </w:r>
          </w:p>
        </w:tc>
        <w:tc>
          <w:tcPr>
            <w:tcW w:w="1394" w:type="dxa"/>
            <w:noWrap/>
            <w:hideMark/>
          </w:tcPr>
          <w:p w14:paraId="2021B259" w14:textId="77777777" w:rsidR="0006695B" w:rsidRPr="008361E2" w:rsidRDefault="0006695B" w:rsidP="0006695B">
            <w:r w:rsidRPr="008361E2">
              <w:t>30.94421945</w:t>
            </w:r>
          </w:p>
        </w:tc>
        <w:tc>
          <w:tcPr>
            <w:tcW w:w="1842" w:type="dxa"/>
            <w:noWrap/>
            <w:hideMark/>
          </w:tcPr>
          <w:p w14:paraId="47C3B156" w14:textId="77777777" w:rsidR="0006695B" w:rsidRPr="008361E2" w:rsidRDefault="0006695B" w:rsidP="0006695B">
            <w:r w:rsidRPr="008361E2">
              <w:t>3371890</w:t>
            </w:r>
          </w:p>
        </w:tc>
        <w:tc>
          <w:tcPr>
            <w:tcW w:w="1134" w:type="dxa"/>
            <w:noWrap/>
            <w:hideMark/>
          </w:tcPr>
          <w:p w14:paraId="39770224" w14:textId="77777777" w:rsidR="0006695B" w:rsidRPr="008361E2" w:rsidRDefault="0006695B" w:rsidP="0006695B">
            <w:r w:rsidRPr="008361E2">
              <w:t>8417</w:t>
            </w:r>
          </w:p>
        </w:tc>
      </w:tr>
      <w:tr w:rsidR="0006695B" w:rsidRPr="008361E2" w14:paraId="1FD2E248" w14:textId="77777777" w:rsidTr="0006695B">
        <w:trPr>
          <w:trHeight w:val="270"/>
        </w:trPr>
        <w:tc>
          <w:tcPr>
            <w:tcW w:w="2689" w:type="dxa"/>
            <w:noWrap/>
            <w:vAlign w:val="bottom"/>
            <w:hideMark/>
          </w:tcPr>
          <w:p w14:paraId="1C401FF4" w14:textId="3DE083E1" w:rsidR="0006695B" w:rsidRPr="008361E2" w:rsidRDefault="0006695B" w:rsidP="0006695B">
            <w:r>
              <w:rPr>
                <w:rFonts w:ascii="Arial" w:hAnsi="Arial" w:cs="Arial"/>
                <w:sz w:val="20"/>
                <w:szCs w:val="20"/>
              </w:rPr>
              <w:t>vc-exact_189.gr</w:t>
            </w:r>
          </w:p>
        </w:tc>
        <w:tc>
          <w:tcPr>
            <w:tcW w:w="1134" w:type="dxa"/>
            <w:noWrap/>
            <w:hideMark/>
          </w:tcPr>
          <w:p w14:paraId="6316A084" w14:textId="77777777" w:rsidR="0006695B" w:rsidRPr="008361E2" w:rsidRDefault="0006695B" w:rsidP="0006695B">
            <w:r w:rsidRPr="008361E2">
              <w:t>7400</w:t>
            </w:r>
          </w:p>
        </w:tc>
        <w:tc>
          <w:tcPr>
            <w:tcW w:w="1394" w:type="dxa"/>
            <w:noWrap/>
            <w:hideMark/>
          </w:tcPr>
          <w:p w14:paraId="7618CFBA" w14:textId="77777777" w:rsidR="0006695B" w:rsidRPr="008361E2" w:rsidRDefault="0006695B" w:rsidP="0006695B">
            <w:r w:rsidRPr="008361E2">
              <w:t>9.926784618</w:t>
            </w:r>
          </w:p>
        </w:tc>
        <w:tc>
          <w:tcPr>
            <w:tcW w:w="1842" w:type="dxa"/>
            <w:noWrap/>
            <w:hideMark/>
          </w:tcPr>
          <w:p w14:paraId="30E6025D" w14:textId="77777777" w:rsidR="0006695B" w:rsidRPr="008361E2" w:rsidRDefault="0006695B" w:rsidP="0006695B">
            <w:r w:rsidRPr="008361E2">
              <w:t>1531676</w:t>
            </w:r>
          </w:p>
        </w:tc>
        <w:tc>
          <w:tcPr>
            <w:tcW w:w="1134" w:type="dxa"/>
            <w:noWrap/>
            <w:hideMark/>
          </w:tcPr>
          <w:p w14:paraId="02F583EE" w14:textId="77777777" w:rsidR="0006695B" w:rsidRPr="008361E2" w:rsidRDefault="0006695B" w:rsidP="0006695B">
            <w:r w:rsidRPr="008361E2">
              <w:t>4815</w:t>
            </w:r>
          </w:p>
        </w:tc>
      </w:tr>
      <w:tr w:rsidR="0006695B" w:rsidRPr="008361E2" w14:paraId="6E1FA3B5" w14:textId="77777777" w:rsidTr="0006695B">
        <w:trPr>
          <w:trHeight w:val="270"/>
        </w:trPr>
        <w:tc>
          <w:tcPr>
            <w:tcW w:w="2689" w:type="dxa"/>
            <w:noWrap/>
            <w:vAlign w:val="bottom"/>
            <w:hideMark/>
          </w:tcPr>
          <w:p w14:paraId="783FAD10" w14:textId="77410B0E" w:rsidR="0006695B" w:rsidRPr="008361E2" w:rsidRDefault="0006695B" w:rsidP="0006695B">
            <w:r>
              <w:rPr>
                <w:rFonts w:ascii="Arial" w:hAnsi="Arial" w:cs="Arial"/>
                <w:sz w:val="20"/>
                <w:szCs w:val="20"/>
              </w:rPr>
              <w:t>vc-exact_085.gr</w:t>
            </w:r>
          </w:p>
        </w:tc>
        <w:tc>
          <w:tcPr>
            <w:tcW w:w="1134" w:type="dxa"/>
            <w:noWrap/>
            <w:hideMark/>
          </w:tcPr>
          <w:p w14:paraId="3DDF258A" w14:textId="77777777" w:rsidR="0006695B" w:rsidRPr="008361E2" w:rsidRDefault="0006695B" w:rsidP="0006695B">
            <w:r w:rsidRPr="008361E2">
              <w:t>11470</w:t>
            </w:r>
          </w:p>
        </w:tc>
        <w:tc>
          <w:tcPr>
            <w:tcW w:w="1394" w:type="dxa"/>
            <w:noWrap/>
            <w:hideMark/>
          </w:tcPr>
          <w:p w14:paraId="34AFFA2C" w14:textId="77777777" w:rsidR="0006695B" w:rsidRPr="008361E2" w:rsidRDefault="0006695B" w:rsidP="0006695B">
            <w:r w:rsidRPr="008361E2">
              <w:t>9.833961252</w:t>
            </w:r>
          </w:p>
        </w:tc>
        <w:tc>
          <w:tcPr>
            <w:tcW w:w="1842" w:type="dxa"/>
            <w:noWrap/>
            <w:hideMark/>
          </w:tcPr>
          <w:p w14:paraId="5E1D380F" w14:textId="77777777" w:rsidR="0006695B" w:rsidRPr="008361E2" w:rsidRDefault="0006695B" w:rsidP="0006695B">
            <w:r w:rsidRPr="008361E2">
              <w:t>657526</w:t>
            </w:r>
          </w:p>
        </w:tc>
        <w:tc>
          <w:tcPr>
            <w:tcW w:w="1134" w:type="dxa"/>
            <w:noWrap/>
            <w:hideMark/>
          </w:tcPr>
          <w:p w14:paraId="21FC7BA1" w14:textId="77777777" w:rsidR="0006695B" w:rsidRPr="008361E2" w:rsidRDefault="0006695B" w:rsidP="0006695B">
            <w:r w:rsidRPr="008361E2">
              <w:t>7042</w:t>
            </w:r>
          </w:p>
        </w:tc>
      </w:tr>
      <w:tr w:rsidR="0006695B" w:rsidRPr="008361E2" w14:paraId="06AF5D3D" w14:textId="77777777" w:rsidTr="0006695B">
        <w:trPr>
          <w:trHeight w:val="270"/>
        </w:trPr>
        <w:tc>
          <w:tcPr>
            <w:tcW w:w="2689" w:type="dxa"/>
            <w:noWrap/>
            <w:vAlign w:val="bottom"/>
            <w:hideMark/>
          </w:tcPr>
          <w:p w14:paraId="4ED836E3" w14:textId="0974E0E4" w:rsidR="0006695B" w:rsidRPr="008361E2" w:rsidRDefault="0006695B" w:rsidP="0006695B">
            <w:r>
              <w:rPr>
                <w:rFonts w:ascii="Arial" w:hAnsi="Arial" w:cs="Arial"/>
                <w:sz w:val="20"/>
                <w:szCs w:val="20"/>
              </w:rPr>
              <w:t>vc-exact_193.gr</w:t>
            </w:r>
          </w:p>
        </w:tc>
        <w:tc>
          <w:tcPr>
            <w:tcW w:w="1134" w:type="dxa"/>
            <w:noWrap/>
            <w:hideMark/>
          </w:tcPr>
          <w:p w14:paraId="57BE7E1A" w14:textId="77777777" w:rsidR="0006695B" w:rsidRPr="008361E2" w:rsidRDefault="0006695B" w:rsidP="0006695B">
            <w:r w:rsidRPr="008361E2">
              <w:t>7030</w:t>
            </w:r>
          </w:p>
        </w:tc>
        <w:tc>
          <w:tcPr>
            <w:tcW w:w="1394" w:type="dxa"/>
            <w:noWrap/>
            <w:hideMark/>
          </w:tcPr>
          <w:p w14:paraId="41F88AE7" w14:textId="77777777" w:rsidR="0006695B" w:rsidRPr="008361E2" w:rsidRDefault="0006695B" w:rsidP="0006695B">
            <w:r w:rsidRPr="008361E2">
              <w:t>8.807831451</w:t>
            </w:r>
          </w:p>
        </w:tc>
        <w:tc>
          <w:tcPr>
            <w:tcW w:w="1842" w:type="dxa"/>
            <w:noWrap/>
            <w:hideMark/>
          </w:tcPr>
          <w:p w14:paraId="76F5A97D" w14:textId="77777777" w:rsidR="0006695B" w:rsidRPr="008361E2" w:rsidRDefault="0006695B" w:rsidP="0006695B">
            <w:r w:rsidRPr="008361E2">
              <w:t>1377110</w:t>
            </w:r>
          </w:p>
        </w:tc>
        <w:tc>
          <w:tcPr>
            <w:tcW w:w="1134" w:type="dxa"/>
            <w:noWrap/>
            <w:hideMark/>
          </w:tcPr>
          <w:p w14:paraId="49741DFD" w14:textId="77777777" w:rsidR="0006695B" w:rsidRPr="008361E2" w:rsidRDefault="0006695B" w:rsidP="0006695B">
            <w:r w:rsidRPr="008361E2">
              <w:t>4574</w:t>
            </w:r>
          </w:p>
        </w:tc>
      </w:tr>
      <w:tr w:rsidR="0006695B" w:rsidRPr="008361E2" w14:paraId="66E2A8F9" w14:textId="77777777" w:rsidTr="0006695B">
        <w:trPr>
          <w:trHeight w:val="270"/>
        </w:trPr>
        <w:tc>
          <w:tcPr>
            <w:tcW w:w="2689" w:type="dxa"/>
            <w:noWrap/>
            <w:vAlign w:val="bottom"/>
            <w:hideMark/>
          </w:tcPr>
          <w:p w14:paraId="109896F9" w14:textId="486D4E88" w:rsidR="0006695B" w:rsidRPr="008361E2" w:rsidRDefault="0006695B" w:rsidP="0006695B">
            <w:r>
              <w:rPr>
                <w:rFonts w:ascii="Arial" w:hAnsi="Arial" w:cs="Arial"/>
                <w:sz w:val="20"/>
                <w:szCs w:val="20"/>
              </w:rPr>
              <w:t>vc-exact_111.gr</w:t>
            </w:r>
          </w:p>
        </w:tc>
        <w:tc>
          <w:tcPr>
            <w:tcW w:w="1134" w:type="dxa"/>
            <w:noWrap/>
            <w:hideMark/>
          </w:tcPr>
          <w:p w14:paraId="48E48F92" w14:textId="77777777" w:rsidR="0006695B" w:rsidRPr="008361E2" w:rsidRDefault="0006695B" w:rsidP="0006695B">
            <w:r w:rsidRPr="008361E2">
              <w:t>450</w:t>
            </w:r>
          </w:p>
        </w:tc>
        <w:tc>
          <w:tcPr>
            <w:tcW w:w="1394" w:type="dxa"/>
            <w:noWrap/>
            <w:hideMark/>
          </w:tcPr>
          <w:p w14:paraId="0364A7F6" w14:textId="77777777" w:rsidR="0006695B" w:rsidRPr="008361E2" w:rsidRDefault="0006695B" w:rsidP="0006695B">
            <w:r w:rsidRPr="008361E2">
              <w:t>7.474712614</w:t>
            </w:r>
          </w:p>
        </w:tc>
        <w:tc>
          <w:tcPr>
            <w:tcW w:w="1842" w:type="dxa"/>
            <w:noWrap/>
            <w:hideMark/>
          </w:tcPr>
          <w:p w14:paraId="478C4CA0" w14:textId="77777777" w:rsidR="0006695B" w:rsidRPr="008361E2" w:rsidRDefault="0006695B" w:rsidP="0006695B">
            <w:r w:rsidRPr="008361E2">
              <w:t>251818</w:t>
            </w:r>
          </w:p>
        </w:tc>
        <w:tc>
          <w:tcPr>
            <w:tcW w:w="1134" w:type="dxa"/>
            <w:noWrap/>
            <w:hideMark/>
          </w:tcPr>
          <w:p w14:paraId="6C64822B" w14:textId="77777777" w:rsidR="0006695B" w:rsidRPr="008361E2" w:rsidRDefault="0006695B" w:rsidP="0006695B">
            <w:r w:rsidRPr="008361E2">
              <w:t>425</w:t>
            </w:r>
          </w:p>
        </w:tc>
      </w:tr>
      <w:tr w:rsidR="0006695B" w:rsidRPr="008361E2" w14:paraId="4F81FCE3" w14:textId="77777777" w:rsidTr="0006695B">
        <w:trPr>
          <w:trHeight w:val="270"/>
        </w:trPr>
        <w:tc>
          <w:tcPr>
            <w:tcW w:w="2689" w:type="dxa"/>
            <w:noWrap/>
            <w:vAlign w:val="bottom"/>
            <w:hideMark/>
          </w:tcPr>
          <w:p w14:paraId="20795451" w14:textId="26531B12" w:rsidR="0006695B" w:rsidRPr="008361E2" w:rsidRDefault="0006695B" w:rsidP="0006695B">
            <w:r>
              <w:rPr>
                <w:rFonts w:ascii="Arial" w:hAnsi="Arial" w:cs="Arial"/>
                <w:sz w:val="20"/>
                <w:szCs w:val="20"/>
              </w:rPr>
              <w:t>vc-exact_039.gr</w:t>
            </w:r>
          </w:p>
        </w:tc>
        <w:tc>
          <w:tcPr>
            <w:tcW w:w="1134" w:type="dxa"/>
            <w:noWrap/>
            <w:hideMark/>
          </w:tcPr>
          <w:p w14:paraId="69A46491" w14:textId="77777777" w:rsidR="0006695B" w:rsidRPr="008361E2" w:rsidRDefault="0006695B" w:rsidP="0006695B">
            <w:r w:rsidRPr="008361E2">
              <w:t>6795</w:t>
            </w:r>
          </w:p>
        </w:tc>
        <w:tc>
          <w:tcPr>
            <w:tcW w:w="1394" w:type="dxa"/>
            <w:noWrap/>
            <w:hideMark/>
          </w:tcPr>
          <w:p w14:paraId="62B2F0E8" w14:textId="77777777" w:rsidR="0006695B" w:rsidRPr="008361E2" w:rsidRDefault="0006695B" w:rsidP="0006695B">
            <w:r w:rsidRPr="008361E2">
              <w:t>7.451148908</w:t>
            </w:r>
          </w:p>
        </w:tc>
        <w:tc>
          <w:tcPr>
            <w:tcW w:w="1842" w:type="dxa"/>
            <w:noWrap/>
            <w:hideMark/>
          </w:tcPr>
          <w:p w14:paraId="05D0D325" w14:textId="77777777" w:rsidR="0006695B" w:rsidRPr="008361E2" w:rsidRDefault="0006695B" w:rsidP="0006695B">
            <w:r w:rsidRPr="008361E2">
              <w:t>913479</w:t>
            </w:r>
          </w:p>
        </w:tc>
        <w:tc>
          <w:tcPr>
            <w:tcW w:w="1134" w:type="dxa"/>
            <w:noWrap/>
            <w:hideMark/>
          </w:tcPr>
          <w:p w14:paraId="3740E445" w14:textId="77777777" w:rsidR="0006695B" w:rsidRPr="008361E2" w:rsidRDefault="0006695B" w:rsidP="0006695B">
            <w:r w:rsidRPr="008361E2">
              <w:t>4208</w:t>
            </w:r>
          </w:p>
        </w:tc>
      </w:tr>
      <w:tr w:rsidR="0006695B" w:rsidRPr="008361E2" w14:paraId="0E5DC962" w14:textId="77777777" w:rsidTr="0006695B">
        <w:trPr>
          <w:trHeight w:val="270"/>
        </w:trPr>
        <w:tc>
          <w:tcPr>
            <w:tcW w:w="2689" w:type="dxa"/>
            <w:noWrap/>
            <w:vAlign w:val="bottom"/>
            <w:hideMark/>
          </w:tcPr>
          <w:p w14:paraId="48CF77CA" w14:textId="532067C9" w:rsidR="0006695B" w:rsidRPr="008361E2" w:rsidRDefault="0006695B" w:rsidP="0006695B">
            <w:r>
              <w:rPr>
                <w:rFonts w:ascii="Arial" w:hAnsi="Arial" w:cs="Arial"/>
                <w:sz w:val="20"/>
                <w:szCs w:val="20"/>
              </w:rPr>
              <w:t>vc-exact_177.gr</w:t>
            </w:r>
          </w:p>
        </w:tc>
        <w:tc>
          <w:tcPr>
            <w:tcW w:w="1134" w:type="dxa"/>
            <w:noWrap/>
            <w:hideMark/>
          </w:tcPr>
          <w:p w14:paraId="5A336CBA" w14:textId="77777777" w:rsidR="0006695B" w:rsidRPr="008361E2" w:rsidRDefault="0006695B" w:rsidP="0006695B">
            <w:r w:rsidRPr="008361E2">
              <w:t>5066</w:t>
            </w:r>
          </w:p>
        </w:tc>
        <w:tc>
          <w:tcPr>
            <w:tcW w:w="1394" w:type="dxa"/>
            <w:noWrap/>
            <w:hideMark/>
          </w:tcPr>
          <w:p w14:paraId="01DF0E71" w14:textId="77777777" w:rsidR="0006695B" w:rsidRPr="008361E2" w:rsidRDefault="0006695B" w:rsidP="0006695B">
            <w:r w:rsidRPr="008361E2">
              <w:t>5.050961082</w:t>
            </w:r>
          </w:p>
        </w:tc>
        <w:tc>
          <w:tcPr>
            <w:tcW w:w="1842" w:type="dxa"/>
            <w:noWrap/>
            <w:hideMark/>
          </w:tcPr>
          <w:p w14:paraId="6539A39F" w14:textId="77777777" w:rsidR="0006695B" w:rsidRPr="008361E2" w:rsidRDefault="0006695B" w:rsidP="0006695B">
            <w:r w:rsidRPr="008361E2">
              <w:t>833918</w:t>
            </w:r>
          </w:p>
        </w:tc>
        <w:tc>
          <w:tcPr>
            <w:tcW w:w="1134" w:type="dxa"/>
            <w:noWrap/>
            <w:hideMark/>
          </w:tcPr>
          <w:p w14:paraId="6F46E8CC" w14:textId="77777777" w:rsidR="0006695B" w:rsidRPr="008361E2" w:rsidRDefault="0006695B" w:rsidP="0006695B">
            <w:r w:rsidRPr="008361E2">
              <w:t>3279</w:t>
            </w:r>
          </w:p>
        </w:tc>
      </w:tr>
      <w:tr w:rsidR="0006695B" w:rsidRPr="008361E2" w14:paraId="0E4963F4" w14:textId="77777777" w:rsidTr="0006695B">
        <w:trPr>
          <w:trHeight w:val="270"/>
        </w:trPr>
        <w:tc>
          <w:tcPr>
            <w:tcW w:w="2689" w:type="dxa"/>
            <w:noWrap/>
            <w:vAlign w:val="bottom"/>
            <w:hideMark/>
          </w:tcPr>
          <w:p w14:paraId="3F035E0A" w14:textId="62F36DA7" w:rsidR="0006695B" w:rsidRPr="008361E2" w:rsidRDefault="0006695B" w:rsidP="0006695B">
            <w:r>
              <w:rPr>
                <w:rFonts w:ascii="Arial" w:hAnsi="Arial" w:cs="Arial"/>
                <w:sz w:val="20"/>
                <w:szCs w:val="20"/>
              </w:rPr>
              <w:t>vc-exact_169.gr</w:t>
            </w:r>
          </w:p>
        </w:tc>
        <w:tc>
          <w:tcPr>
            <w:tcW w:w="1134" w:type="dxa"/>
            <w:noWrap/>
            <w:hideMark/>
          </w:tcPr>
          <w:p w14:paraId="7F3B6A43" w14:textId="77777777" w:rsidR="0006695B" w:rsidRPr="008361E2" w:rsidRDefault="0006695B" w:rsidP="0006695B">
            <w:r w:rsidRPr="008361E2">
              <w:t>4768</w:t>
            </w:r>
          </w:p>
        </w:tc>
        <w:tc>
          <w:tcPr>
            <w:tcW w:w="1394" w:type="dxa"/>
            <w:noWrap/>
            <w:hideMark/>
          </w:tcPr>
          <w:p w14:paraId="25689B3B" w14:textId="77777777" w:rsidR="0006695B" w:rsidRPr="008361E2" w:rsidRDefault="0006695B" w:rsidP="0006695B">
            <w:r w:rsidRPr="008361E2">
              <w:t>4.142735044</w:t>
            </w:r>
          </w:p>
        </w:tc>
        <w:tc>
          <w:tcPr>
            <w:tcW w:w="1842" w:type="dxa"/>
            <w:noWrap/>
            <w:hideMark/>
          </w:tcPr>
          <w:p w14:paraId="3917E8E5" w14:textId="77777777" w:rsidR="0006695B" w:rsidRPr="008361E2" w:rsidRDefault="0006695B" w:rsidP="0006695B">
            <w:r w:rsidRPr="008361E2">
              <w:t>747473</w:t>
            </w:r>
          </w:p>
        </w:tc>
        <w:tc>
          <w:tcPr>
            <w:tcW w:w="1134" w:type="dxa"/>
            <w:noWrap/>
            <w:hideMark/>
          </w:tcPr>
          <w:p w14:paraId="654E7773" w14:textId="77777777" w:rsidR="0006695B" w:rsidRPr="008361E2" w:rsidRDefault="0006695B" w:rsidP="0006695B">
            <w:r w:rsidRPr="008361E2">
              <w:t>3079</w:t>
            </w:r>
          </w:p>
        </w:tc>
      </w:tr>
      <w:tr w:rsidR="0006695B" w:rsidRPr="008361E2" w14:paraId="777BEF86" w14:textId="77777777" w:rsidTr="0006695B">
        <w:trPr>
          <w:trHeight w:val="270"/>
        </w:trPr>
        <w:tc>
          <w:tcPr>
            <w:tcW w:w="2689" w:type="dxa"/>
            <w:noWrap/>
            <w:vAlign w:val="bottom"/>
            <w:hideMark/>
          </w:tcPr>
          <w:p w14:paraId="308C2DB5" w14:textId="578D6A6B" w:rsidR="0006695B" w:rsidRPr="008361E2" w:rsidRDefault="0006695B" w:rsidP="0006695B">
            <w:r>
              <w:rPr>
                <w:rFonts w:ascii="Arial" w:hAnsi="Arial" w:cs="Arial"/>
                <w:sz w:val="20"/>
                <w:szCs w:val="20"/>
              </w:rPr>
              <w:t>vc-exact_191.gr</w:t>
            </w:r>
          </w:p>
        </w:tc>
        <w:tc>
          <w:tcPr>
            <w:tcW w:w="1134" w:type="dxa"/>
            <w:noWrap/>
            <w:hideMark/>
          </w:tcPr>
          <w:p w14:paraId="0CC236B9" w14:textId="77777777" w:rsidR="0006695B" w:rsidRPr="008361E2" w:rsidRDefault="0006695B" w:rsidP="0006695B">
            <w:r w:rsidRPr="008361E2">
              <w:t>4579</w:t>
            </w:r>
          </w:p>
        </w:tc>
        <w:tc>
          <w:tcPr>
            <w:tcW w:w="1394" w:type="dxa"/>
            <w:noWrap/>
            <w:hideMark/>
          </w:tcPr>
          <w:p w14:paraId="11BA1301" w14:textId="77777777" w:rsidR="0006695B" w:rsidRPr="008361E2" w:rsidRDefault="0006695B" w:rsidP="0006695B">
            <w:r w:rsidRPr="008361E2">
              <w:t>4.068244902</w:t>
            </w:r>
          </w:p>
        </w:tc>
        <w:tc>
          <w:tcPr>
            <w:tcW w:w="1842" w:type="dxa"/>
            <w:noWrap/>
            <w:hideMark/>
          </w:tcPr>
          <w:p w14:paraId="2A77BEE4" w14:textId="77777777" w:rsidR="0006695B" w:rsidRPr="008361E2" w:rsidRDefault="0006695B" w:rsidP="0006695B">
            <w:r w:rsidRPr="008361E2">
              <w:t>678625</w:t>
            </w:r>
          </w:p>
        </w:tc>
        <w:tc>
          <w:tcPr>
            <w:tcW w:w="1134" w:type="dxa"/>
            <w:noWrap/>
            <w:hideMark/>
          </w:tcPr>
          <w:p w14:paraId="4EE30D24" w14:textId="77777777" w:rsidR="0006695B" w:rsidRPr="008361E2" w:rsidRDefault="0006695B" w:rsidP="0006695B">
            <w:r w:rsidRPr="008361E2">
              <w:t>2982</w:t>
            </w:r>
          </w:p>
        </w:tc>
      </w:tr>
      <w:tr w:rsidR="0006695B" w:rsidRPr="008361E2" w14:paraId="32317F5D" w14:textId="77777777" w:rsidTr="0006695B">
        <w:trPr>
          <w:trHeight w:val="270"/>
        </w:trPr>
        <w:tc>
          <w:tcPr>
            <w:tcW w:w="2689" w:type="dxa"/>
            <w:noWrap/>
            <w:vAlign w:val="bottom"/>
            <w:hideMark/>
          </w:tcPr>
          <w:p w14:paraId="68A0D286" w14:textId="78EF921F" w:rsidR="0006695B" w:rsidRPr="008361E2" w:rsidRDefault="0006695B" w:rsidP="0006695B">
            <w:r>
              <w:rPr>
                <w:rFonts w:ascii="Arial" w:hAnsi="Arial" w:cs="Arial"/>
                <w:sz w:val="20"/>
                <w:szCs w:val="20"/>
              </w:rPr>
              <w:t>vc-exact_187.gr</w:t>
            </w:r>
          </w:p>
        </w:tc>
        <w:tc>
          <w:tcPr>
            <w:tcW w:w="1134" w:type="dxa"/>
            <w:noWrap/>
            <w:hideMark/>
          </w:tcPr>
          <w:p w14:paraId="7CB95FC7" w14:textId="77777777" w:rsidR="0006695B" w:rsidRPr="008361E2" w:rsidRDefault="0006695B" w:rsidP="0006695B">
            <w:r w:rsidRPr="008361E2">
              <w:t>4227</w:t>
            </w:r>
          </w:p>
        </w:tc>
        <w:tc>
          <w:tcPr>
            <w:tcW w:w="1394" w:type="dxa"/>
            <w:noWrap/>
            <w:hideMark/>
          </w:tcPr>
          <w:p w14:paraId="6E9C5438" w14:textId="77777777" w:rsidR="0006695B" w:rsidRPr="008361E2" w:rsidRDefault="0006695B" w:rsidP="0006695B">
            <w:r w:rsidRPr="008361E2">
              <w:t>3.474310844</w:t>
            </w:r>
          </w:p>
        </w:tc>
        <w:tc>
          <w:tcPr>
            <w:tcW w:w="1842" w:type="dxa"/>
            <w:noWrap/>
            <w:hideMark/>
          </w:tcPr>
          <w:p w14:paraId="7E57DD27" w14:textId="77777777" w:rsidR="0006695B" w:rsidRPr="008361E2" w:rsidRDefault="0006695B" w:rsidP="0006695B">
            <w:r w:rsidRPr="008361E2">
              <w:t>575457</w:t>
            </w:r>
          </w:p>
        </w:tc>
        <w:tc>
          <w:tcPr>
            <w:tcW w:w="1134" w:type="dxa"/>
            <w:noWrap/>
            <w:hideMark/>
          </w:tcPr>
          <w:p w14:paraId="0BCC2844" w14:textId="77777777" w:rsidR="0006695B" w:rsidRPr="008361E2" w:rsidRDefault="0006695B" w:rsidP="0006695B">
            <w:r w:rsidRPr="008361E2">
              <w:t>2755</w:t>
            </w:r>
          </w:p>
        </w:tc>
      </w:tr>
      <w:tr w:rsidR="0006695B" w:rsidRPr="008361E2" w14:paraId="2B322048" w14:textId="77777777" w:rsidTr="0006695B">
        <w:trPr>
          <w:trHeight w:val="270"/>
        </w:trPr>
        <w:tc>
          <w:tcPr>
            <w:tcW w:w="2689" w:type="dxa"/>
            <w:noWrap/>
            <w:vAlign w:val="bottom"/>
            <w:hideMark/>
          </w:tcPr>
          <w:p w14:paraId="2FEFD147" w14:textId="515C0938" w:rsidR="0006695B" w:rsidRPr="008361E2" w:rsidRDefault="0006695B" w:rsidP="0006695B">
            <w:r>
              <w:rPr>
                <w:rFonts w:ascii="Arial" w:hAnsi="Arial" w:cs="Arial"/>
                <w:sz w:val="20"/>
                <w:szCs w:val="20"/>
              </w:rPr>
              <w:t>vc-exact_033.gr</w:t>
            </w:r>
          </w:p>
        </w:tc>
        <w:tc>
          <w:tcPr>
            <w:tcW w:w="1134" w:type="dxa"/>
            <w:noWrap/>
            <w:hideMark/>
          </w:tcPr>
          <w:p w14:paraId="1E3C5701" w14:textId="77777777" w:rsidR="0006695B" w:rsidRPr="008361E2" w:rsidRDefault="0006695B" w:rsidP="0006695B">
            <w:r w:rsidRPr="008361E2">
              <w:t>4410</w:t>
            </w:r>
          </w:p>
        </w:tc>
        <w:tc>
          <w:tcPr>
            <w:tcW w:w="1394" w:type="dxa"/>
            <w:noWrap/>
            <w:hideMark/>
          </w:tcPr>
          <w:p w14:paraId="0BE27C69" w14:textId="77777777" w:rsidR="0006695B" w:rsidRPr="008361E2" w:rsidRDefault="0006695B" w:rsidP="0006695B">
            <w:r w:rsidRPr="008361E2">
              <w:t>3.419165856</w:t>
            </w:r>
          </w:p>
        </w:tc>
        <w:tc>
          <w:tcPr>
            <w:tcW w:w="1842" w:type="dxa"/>
            <w:noWrap/>
            <w:hideMark/>
          </w:tcPr>
          <w:p w14:paraId="0ACB80B8" w14:textId="77777777" w:rsidR="0006695B" w:rsidRPr="008361E2" w:rsidRDefault="0006695B" w:rsidP="0006695B">
            <w:r w:rsidRPr="008361E2">
              <w:t>422261</w:t>
            </w:r>
          </w:p>
        </w:tc>
        <w:tc>
          <w:tcPr>
            <w:tcW w:w="1134" w:type="dxa"/>
            <w:noWrap/>
            <w:hideMark/>
          </w:tcPr>
          <w:p w14:paraId="3C15CBA4" w14:textId="77777777" w:rsidR="0006695B" w:rsidRPr="008361E2" w:rsidRDefault="0006695B" w:rsidP="0006695B">
            <w:r w:rsidRPr="008361E2">
              <w:t>2733</w:t>
            </w:r>
          </w:p>
        </w:tc>
      </w:tr>
      <w:tr w:rsidR="0006695B" w:rsidRPr="008361E2" w14:paraId="1C45B5AD" w14:textId="77777777" w:rsidTr="0006695B">
        <w:trPr>
          <w:trHeight w:val="270"/>
        </w:trPr>
        <w:tc>
          <w:tcPr>
            <w:tcW w:w="2689" w:type="dxa"/>
            <w:noWrap/>
            <w:vAlign w:val="bottom"/>
            <w:hideMark/>
          </w:tcPr>
          <w:p w14:paraId="3D0D2B7F" w14:textId="24A80B15" w:rsidR="0006695B" w:rsidRPr="008361E2" w:rsidRDefault="0006695B" w:rsidP="0006695B">
            <w:r>
              <w:rPr>
                <w:rFonts w:ascii="Arial" w:hAnsi="Arial" w:cs="Arial"/>
                <w:sz w:val="20"/>
                <w:szCs w:val="20"/>
              </w:rPr>
              <w:t>vc-exact_007.gr</w:t>
            </w:r>
          </w:p>
        </w:tc>
        <w:tc>
          <w:tcPr>
            <w:tcW w:w="1134" w:type="dxa"/>
            <w:noWrap/>
            <w:hideMark/>
          </w:tcPr>
          <w:p w14:paraId="3D4A6999" w14:textId="77777777" w:rsidR="0006695B" w:rsidRPr="008361E2" w:rsidRDefault="0006695B" w:rsidP="0006695B">
            <w:r w:rsidRPr="008361E2">
              <w:t>8794</w:t>
            </w:r>
          </w:p>
        </w:tc>
        <w:tc>
          <w:tcPr>
            <w:tcW w:w="1394" w:type="dxa"/>
            <w:noWrap/>
            <w:hideMark/>
          </w:tcPr>
          <w:p w14:paraId="6AC1F0D7" w14:textId="77777777" w:rsidR="0006695B" w:rsidRPr="008361E2" w:rsidRDefault="0006695B" w:rsidP="0006695B">
            <w:r w:rsidRPr="008361E2">
              <w:t>2.666387988</w:t>
            </w:r>
          </w:p>
        </w:tc>
        <w:tc>
          <w:tcPr>
            <w:tcW w:w="1842" w:type="dxa"/>
            <w:noWrap/>
            <w:hideMark/>
          </w:tcPr>
          <w:p w14:paraId="2D415547" w14:textId="77777777" w:rsidR="0006695B" w:rsidRPr="008361E2" w:rsidRDefault="0006695B" w:rsidP="0006695B">
            <w:r w:rsidRPr="008361E2">
              <w:t>2479619</w:t>
            </w:r>
          </w:p>
        </w:tc>
        <w:tc>
          <w:tcPr>
            <w:tcW w:w="1134" w:type="dxa"/>
            <w:noWrap/>
            <w:hideMark/>
          </w:tcPr>
          <w:p w14:paraId="3E715138" w14:textId="77777777" w:rsidR="0006695B" w:rsidRPr="008361E2" w:rsidRDefault="0006695B" w:rsidP="0006695B">
            <w:r w:rsidRPr="008361E2">
              <w:t>4397</w:t>
            </w:r>
          </w:p>
        </w:tc>
      </w:tr>
      <w:tr w:rsidR="0006695B" w:rsidRPr="008361E2" w14:paraId="3C7B0576" w14:textId="77777777" w:rsidTr="0006695B">
        <w:trPr>
          <w:trHeight w:val="270"/>
        </w:trPr>
        <w:tc>
          <w:tcPr>
            <w:tcW w:w="2689" w:type="dxa"/>
            <w:noWrap/>
            <w:vAlign w:val="bottom"/>
            <w:hideMark/>
          </w:tcPr>
          <w:p w14:paraId="395769A4" w14:textId="5BA4811A" w:rsidR="0006695B" w:rsidRPr="008361E2" w:rsidRDefault="0006695B" w:rsidP="0006695B">
            <w:r>
              <w:rPr>
                <w:rFonts w:ascii="Arial" w:hAnsi="Arial" w:cs="Arial"/>
                <w:sz w:val="20"/>
                <w:szCs w:val="20"/>
              </w:rPr>
              <w:t>vc-exact_185.gr</w:t>
            </w:r>
          </w:p>
        </w:tc>
        <w:tc>
          <w:tcPr>
            <w:tcW w:w="1134" w:type="dxa"/>
            <w:noWrap/>
            <w:hideMark/>
          </w:tcPr>
          <w:p w14:paraId="697C9078" w14:textId="77777777" w:rsidR="0006695B" w:rsidRPr="008361E2" w:rsidRDefault="0006695B" w:rsidP="0006695B">
            <w:r w:rsidRPr="008361E2">
              <w:t>3523</w:t>
            </w:r>
          </w:p>
        </w:tc>
        <w:tc>
          <w:tcPr>
            <w:tcW w:w="1394" w:type="dxa"/>
            <w:noWrap/>
            <w:hideMark/>
          </w:tcPr>
          <w:p w14:paraId="6ABF27E7" w14:textId="77777777" w:rsidR="0006695B" w:rsidRPr="008361E2" w:rsidRDefault="0006695B" w:rsidP="0006695B">
            <w:r w:rsidRPr="008361E2">
              <w:t>2.366861915</w:t>
            </w:r>
          </w:p>
        </w:tc>
        <w:tc>
          <w:tcPr>
            <w:tcW w:w="1842" w:type="dxa"/>
            <w:noWrap/>
            <w:hideMark/>
          </w:tcPr>
          <w:p w14:paraId="426AC0BA" w14:textId="77777777" w:rsidR="0006695B" w:rsidRPr="008361E2" w:rsidRDefault="0006695B" w:rsidP="0006695B">
            <w:r w:rsidRPr="008361E2">
              <w:t>412329</w:t>
            </w:r>
          </w:p>
        </w:tc>
        <w:tc>
          <w:tcPr>
            <w:tcW w:w="1134" w:type="dxa"/>
            <w:noWrap/>
            <w:hideMark/>
          </w:tcPr>
          <w:p w14:paraId="14708A6C" w14:textId="77777777" w:rsidR="0006695B" w:rsidRPr="008361E2" w:rsidRDefault="0006695B" w:rsidP="0006695B">
            <w:r w:rsidRPr="008361E2">
              <w:t>2291</w:t>
            </w:r>
          </w:p>
        </w:tc>
      </w:tr>
      <w:tr w:rsidR="0006695B" w:rsidRPr="008361E2" w14:paraId="5107DF90" w14:textId="77777777" w:rsidTr="0006695B">
        <w:trPr>
          <w:trHeight w:val="270"/>
        </w:trPr>
        <w:tc>
          <w:tcPr>
            <w:tcW w:w="2689" w:type="dxa"/>
            <w:noWrap/>
            <w:vAlign w:val="bottom"/>
            <w:hideMark/>
          </w:tcPr>
          <w:p w14:paraId="568D4A7F" w14:textId="15B36E40" w:rsidR="0006695B" w:rsidRPr="008361E2" w:rsidRDefault="0006695B" w:rsidP="0006695B">
            <w:r>
              <w:rPr>
                <w:rFonts w:ascii="Arial" w:hAnsi="Arial" w:cs="Arial"/>
                <w:sz w:val="20"/>
                <w:szCs w:val="20"/>
              </w:rPr>
              <w:t>vc-exact_175.gr</w:t>
            </w:r>
          </w:p>
        </w:tc>
        <w:tc>
          <w:tcPr>
            <w:tcW w:w="1134" w:type="dxa"/>
            <w:noWrap/>
            <w:hideMark/>
          </w:tcPr>
          <w:p w14:paraId="056FC0AF" w14:textId="77777777" w:rsidR="0006695B" w:rsidRPr="008361E2" w:rsidRDefault="0006695B" w:rsidP="0006695B">
            <w:r w:rsidRPr="008361E2">
              <w:t>3523</w:t>
            </w:r>
          </w:p>
        </w:tc>
        <w:tc>
          <w:tcPr>
            <w:tcW w:w="1394" w:type="dxa"/>
            <w:noWrap/>
            <w:hideMark/>
          </w:tcPr>
          <w:p w14:paraId="2B3FA52F" w14:textId="77777777" w:rsidR="0006695B" w:rsidRPr="008361E2" w:rsidRDefault="0006695B" w:rsidP="0006695B">
            <w:r w:rsidRPr="008361E2">
              <w:t>2.293946653</w:t>
            </w:r>
          </w:p>
        </w:tc>
        <w:tc>
          <w:tcPr>
            <w:tcW w:w="1842" w:type="dxa"/>
            <w:noWrap/>
            <w:hideMark/>
          </w:tcPr>
          <w:p w14:paraId="43B0CAF9" w14:textId="77777777" w:rsidR="0006695B" w:rsidRPr="008361E2" w:rsidRDefault="0006695B" w:rsidP="0006695B">
            <w:r w:rsidRPr="008361E2">
              <w:t>416802</w:t>
            </w:r>
          </w:p>
        </w:tc>
        <w:tc>
          <w:tcPr>
            <w:tcW w:w="1134" w:type="dxa"/>
            <w:noWrap/>
            <w:hideMark/>
          </w:tcPr>
          <w:p w14:paraId="7067968F" w14:textId="77777777" w:rsidR="0006695B" w:rsidRPr="008361E2" w:rsidRDefault="0006695B" w:rsidP="0006695B">
            <w:r w:rsidRPr="008361E2">
              <w:t>2293</w:t>
            </w:r>
          </w:p>
        </w:tc>
      </w:tr>
      <w:tr w:rsidR="0006695B" w:rsidRPr="008361E2" w14:paraId="4C83F103" w14:textId="77777777" w:rsidTr="0006695B">
        <w:trPr>
          <w:trHeight w:val="270"/>
        </w:trPr>
        <w:tc>
          <w:tcPr>
            <w:tcW w:w="2689" w:type="dxa"/>
            <w:noWrap/>
            <w:vAlign w:val="bottom"/>
            <w:hideMark/>
          </w:tcPr>
          <w:p w14:paraId="36187BA4" w14:textId="57F2B31C" w:rsidR="0006695B" w:rsidRPr="008361E2" w:rsidRDefault="0006695B" w:rsidP="0006695B">
            <w:r>
              <w:rPr>
                <w:rFonts w:ascii="Arial" w:hAnsi="Arial" w:cs="Arial"/>
                <w:sz w:val="20"/>
                <w:szCs w:val="20"/>
              </w:rPr>
              <w:t>vc-exact_157.gr</w:t>
            </w:r>
          </w:p>
        </w:tc>
        <w:tc>
          <w:tcPr>
            <w:tcW w:w="1134" w:type="dxa"/>
            <w:noWrap/>
            <w:hideMark/>
          </w:tcPr>
          <w:p w14:paraId="644C24BB" w14:textId="77777777" w:rsidR="0006695B" w:rsidRPr="008361E2" w:rsidRDefault="0006695B" w:rsidP="0006695B">
            <w:r w:rsidRPr="008361E2">
              <w:t>2980</w:t>
            </w:r>
          </w:p>
        </w:tc>
        <w:tc>
          <w:tcPr>
            <w:tcW w:w="1394" w:type="dxa"/>
            <w:noWrap/>
            <w:hideMark/>
          </w:tcPr>
          <w:p w14:paraId="582A1830" w14:textId="77777777" w:rsidR="0006695B" w:rsidRPr="008361E2" w:rsidRDefault="0006695B" w:rsidP="0006695B">
            <w:r w:rsidRPr="008361E2">
              <w:t>1.856767798</w:t>
            </w:r>
          </w:p>
        </w:tc>
        <w:tc>
          <w:tcPr>
            <w:tcW w:w="1842" w:type="dxa"/>
            <w:noWrap/>
            <w:hideMark/>
          </w:tcPr>
          <w:p w14:paraId="61EEC5BF" w14:textId="77777777" w:rsidR="0006695B" w:rsidRPr="008361E2" w:rsidRDefault="0006695B" w:rsidP="0006695B">
            <w:r w:rsidRPr="008361E2">
              <w:t>360371</w:t>
            </w:r>
          </w:p>
        </w:tc>
        <w:tc>
          <w:tcPr>
            <w:tcW w:w="1134" w:type="dxa"/>
            <w:noWrap/>
            <w:hideMark/>
          </w:tcPr>
          <w:p w14:paraId="20252833" w14:textId="77777777" w:rsidR="0006695B" w:rsidRPr="008361E2" w:rsidRDefault="0006695B" w:rsidP="0006695B">
            <w:r w:rsidRPr="008361E2">
              <w:t>1933</w:t>
            </w:r>
          </w:p>
        </w:tc>
      </w:tr>
      <w:tr w:rsidR="0006695B" w:rsidRPr="008361E2" w14:paraId="1AA5DB26" w14:textId="77777777" w:rsidTr="0006695B">
        <w:trPr>
          <w:trHeight w:val="270"/>
        </w:trPr>
        <w:tc>
          <w:tcPr>
            <w:tcW w:w="2689" w:type="dxa"/>
            <w:noWrap/>
            <w:vAlign w:val="bottom"/>
            <w:hideMark/>
          </w:tcPr>
          <w:p w14:paraId="7CC1DAAD" w14:textId="407FCE7A" w:rsidR="0006695B" w:rsidRPr="008361E2" w:rsidRDefault="0006695B" w:rsidP="0006695B">
            <w:r>
              <w:rPr>
                <w:rFonts w:ascii="Arial" w:hAnsi="Arial" w:cs="Arial"/>
                <w:sz w:val="20"/>
                <w:szCs w:val="20"/>
              </w:rPr>
              <w:t>vc-exact_131.gr</w:t>
            </w:r>
          </w:p>
        </w:tc>
        <w:tc>
          <w:tcPr>
            <w:tcW w:w="1134" w:type="dxa"/>
            <w:noWrap/>
            <w:hideMark/>
          </w:tcPr>
          <w:p w14:paraId="33EF0FD7" w14:textId="77777777" w:rsidR="0006695B" w:rsidRPr="008361E2" w:rsidRDefault="0006695B" w:rsidP="0006695B">
            <w:r w:rsidRPr="008361E2">
              <w:t>2980</w:t>
            </w:r>
          </w:p>
        </w:tc>
        <w:tc>
          <w:tcPr>
            <w:tcW w:w="1394" w:type="dxa"/>
            <w:noWrap/>
            <w:hideMark/>
          </w:tcPr>
          <w:p w14:paraId="753F81A5" w14:textId="77777777" w:rsidR="0006695B" w:rsidRPr="008361E2" w:rsidRDefault="0006695B" w:rsidP="0006695B">
            <w:r w:rsidRPr="008361E2">
              <w:t>1.709514737</w:t>
            </w:r>
          </w:p>
        </w:tc>
        <w:tc>
          <w:tcPr>
            <w:tcW w:w="1842" w:type="dxa"/>
            <w:noWrap/>
            <w:hideMark/>
          </w:tcPr>
          <w:p w14:paraId="205D8F47" w14:textId="77777777" w:rsidR="0006695B" w:rsidRPr="008361E2" w:rsidRDefault="0006695B" w:rsidP="0006695B">
            <w:r w:rsidRPr="008361E2">
              <w:t>314257</w:t>
            </w:r>
          </w:p>
        </w:tc>
        <w:tc>
          <w:tcPr>
            <w:tcW w:w="1134" w:type="dxa"/>
            <w:noWrap/>
            <w:hideMark/>
          </w:tcPr>
          <w:p w14:paraId="404E65D8" w14:textId="77777777" w:rsidR="0006695B" w:rsidRPr="008361E2" w:rsidRDefault="0006695B" w:rsidP="0006695B">
            <w:r w:rsidRPr="008361E2">
              <w:t>1929</w:t>
            </w:r>
          </w:p>
        </w:tc>
      </w:tr>
      <w:tr w:rsidR="0006695B" w:rsidRPr="008361E2" w14:paraId="4D968DCF" w14:textId="77777777" w:rsidTr="0006695B">
        <w:trPr>
          <w:trHeight w:val="270"/>
        </w:trPr>
        <w:tc>
          <w:tcPr>
            <w:tcW w:w="2689" w:type="dxa"/>
            <w:noWrap/>
            <w:vAlign w:val="bottom"/>
            <w:hideMark/>
          </w:tcPr>
          <w:p w14:paraId="67D505D0" w14:textId="47445E67" w:rsidR="0006695B" w:rsidRPr="008361E2" w:rsidRDefault="0006695B" w:rsidP="0006695B">
            <w:r>
              <w:rPr>
                <w:rFonts w:ascii="Arial" w:hAnsi="Arial" w:cs="Arial"/>
                <w:sz w:val="20"/>
                <w:szCs w:val="20"/>
              </w:rPr>
              <w:t>vc-exact_011.gr</w:t>
            </w:r>
          </w:p>
        </w:tc>
        <w:tc>
          <w:tcPr>
            <w:tcW w:w="1134" w:type="dxa"/>
            <w:noWrap/>
            <w:hideMark/>
          </w:tcPr>
          <w:p w14:paraId="724CE190" w14:textId="77777777" w:rsidR="0006695B" w:rsidRPr="008361E2" w:rsidRDefault="0006695B" w:rsidP="0006695B">
            <w:r w:rsidRPr="008361E2">
              <w:t>9877</w:t>
            </w:r>
          </w:p>
        </w:tc>
        <w:tc>
          <w:tcPr>
            <w:tcW w:w="1394" w:type="dxa"/>
            <w:noWrap/>
            <w:hideMark/>
          </w:tcPr>
          <w:p w14:paraId="0A764BD3" w14:textId="77777777" w:rsidR="0006695B" w:rsidRPr="008361E2" w:rsidRDefault="0006695B" w:rsidP="0006695B">
            <w:r w:rsidRPr="008361E2">
              <w:t>0.923762236</w:t>
            </w:r>
          </w:p>
        </w:tc>
        <w:tc>
          <w:tcPr>
            <w:tcW w:w="1842" w:type="dxa"/>
            <w:noWrap/>
            <w:hideMark/>
          </w:tcPr>
          <w:p w14:paraId="77479087" w14:textId="77777777" w:rsidR="0006695B" w:rsidRPr="008361E2" w:rsidRDefault="0006695B" w:rsidP="0006695B">
            <w:r w:rsidRPr="008361E2">
              <w:t>329444</w:t>
            </w:r>
          </w:p>
        </w:tc>
        <w:tc>
          <w:tcPr>
            <w:tcW w:w="1134" w:type="dxa"/>
            <w:noWrap/>
            <w:hideMark/>
          </w:tcPr>
          <w:p w14:paraId="0F8071B3" w14:textId="77777777" w:rsidR="0006695B" w:rsidRPr="008361E2" w:rsidRDefault="0006695B" w:rsidP="0006695B">
            <w:r w:rsidRPr="008361E2">
              <w:t>4981</w:t>
            </w:r>
          </w:p>
        </w:tc>
      </w:tr>
      <w:tr w:rsidR="0006695B" w:rsidRPr="008361E2" w14:paraId="7B3C341A" w14:textId="77777777" w:rsidTr="0006695B">
        <w:trPr>
          <w:trHeight w:val="270"/>
        </w:trPr>
        <w:tc>
          <w:tcPr>
            <w:tcW w:w="2689" w:type="dxa"/>
            <w:noWrap/>
            <w:vAlign w:val="bottom"/>
            <w:hideMark/>
          </w:tcPr>
          <w:p w14:paraId="23CB175E" w14:textId="34C05CC0" w:rsidR="0006695B" w:rsidRPr="008361E2" w:rsidRDefault="0006695B" w:rsidP="0006695B">
            <w:r>
              <w:rPr>
                <w:rFonts w:ascii="Arial" w:hAnsi="Arial" w:cs="Arial"/>
                <w:sz w:val="20"/>
                <w:szCs w:val="20"/>
              </w:rPr>
              <w:t>vc-exact_001.gr</w:t>
            </w:r>
          </w:p>
        </w:tc>
        <w:tc>
          <w:tcPr>
            <w:tcW w:w="1134" w:type="dxa"/>
            <w:noWrap/>
            <w:hideMark/>
          </w:tcPr>
          <w:p w14:paraId="414C2A78" w14:textId="77777777" w:rsidR="0006695B" w:rsidRPr="008361E2" w:rsidRDefault="0006695B" w:rsidP="0006695B">
            <w:r w:rsidRPr="008361E2">
              <w:t>6160</w:t>
            </w:r>
          </w:p>
        </w:tc>
        <w:tc>
          <w:tcPr>
            <w:tcW w:w="1394" w:type="dxa"/>
            <w:noWrap/>
            <w:hideMark/>
          </w:tcPr>
          <w:p w14:paraId="220615B6" w14:textId="77777777" w:rsidR="0006695B" w:rsidRPr="008361E2" w:rsidRDefault="0006695B" w:rsidP="0006695B">
            <w:r w:rsidRPr="008361E2">
              <w:t>0.354561174</w:t>
            </w:r>
          </w:p>
        </w:tc>
        <w:tc>
          <w:tcPr>
            <w:tcW w:w="1842" w:type="dxa"/>
            <w:noWrap/>
            <w:hideMark/>
          </w:tcPr>
          <w:p w14:paraId="5E7BB1F8" w14:textId="77777777" w:rsidR="0006695B" w:rsidRPr="008361E2" w:rsidRDefault="0006695B" w:rsidP="0006695B">
            <w:r w:rsidRPr="008361E2">
              <w:t>182969</w:t>
            </w:r>
          </w:p>
        </w:tc>
        <w:tc>
          <w:tcPr>
            <w:tcW w:w="1134" w:type="dxa"/>
            <w:noWrap/>
            <w:hideMark/>
          </w:tcPr>
          <w:p w14:paraId="4A67628A" w14:textId="77777777" w:rsidR="0006695B" w:rsidRPr="008361E2" w:rsidRDefault="0006695B" w:rsidP="0006695B">
            <w:r w:rsidRPr="008361E2">
              <w:t>2586</w:t>
            </w:r>
          </w:p>
        </w:tc>
      </w:tr>
      <w:tr w:rsidR="0006695B" w:rsidRPr="008361E2" w14:paraId="58D439B9" w14:textId="77777777" w:rsidTr="0006695B">
        <w:trPr>
          <w:trHeight w:val="270"/>
        </w:trPr>
        <w:tc>
          <w:tcPr>
            <w:tcW w:w="2689" w:type="dxa"/>
            <w:noWrap/>
            <w:vAlign w:val="bottom"/>
            <w:hideMark/>
          </w:tcPr>
          <w:p w14:paraId="4FA7BFD5" w14:textId="395D76B3" w:rsidR="0006695B" w:rsidRPr="008361E2" w:rsidRDefault="0006695B" w:rsidP="0006695B">
            <w:r>
              <w:rPr>
                <w:rFonts w:ascii="Arial" w:hAnsi="Arial" w:cs="Arial"/>
                <w:sz w:val="20"/>
                <w:szCs w:val="20"/>
              </w:rPr>
              <w:t>vc-exact_093.gr</w:t>
            </w:r>
          </w:p>
        </w:tc>
        <w:tc>
          <w:tcPr>
            <w:tcW w:w="1134" w:type="dxa"/>
            <w:noWrap/>
            <w:hideMark/>
          </w:tcPr>
          <w:p w14:paraId="717727EA" w14:textId="77777777" w:rsidR="0006695B" w:rsidRPr="008361E2" w:rsidRDefault="0006695B" w:rsidP="0006695B">
            <w:r w:rsidRPr="008361E2">
              <w:t>200</w:t>
            </w:r>
          </w:p>
        </w:tc>
        <w:tc>
          <w:tcPr>
            <w:tcW w:w="1394" w:type="dxa"/>
            <w:noWrap/>
            <w:hideMark/>
          </w:tcPr>
          <w:p w14:paraId="03433E89" w14:textId="77777777" w:rsidR="0006695B" w:rsidRPr="008361E2" w:rsidRDefault="0006695B" w:rsidP="0006695B">
            <w:r w:rsidRPr="008361E2">
              <w:t>0.249105044</w:t>
            </w:r>
          </w:p>
        </w:tc>
        <w:tc>
          <w:tcPr>
            <w:tcW w:w="1842" w:type="dxa"/>
            <w:noWrap/>
            <w:hideMark/>
          </w:tcPr>
          <w:p w14:paraId="45C2D16E" w14:textId="77777777" w:rsidR="0006695B" w:rsidRPr="008361E2" w:rsidRDefault="0006695B" w:rsidP="0006695B">
            <w:r w:rsidRPr="008361E2">
              <w:t>30742</w:t>
            </w:r>
          </w:p>
        </w:tc>
        <w:tc>
          <w:tcPr>
            <w:tcW w:w="1134" w:type="dxa"/>
            <w:noWrap/>
            <w:hideMark/>
          </w:tcPr>
          <w:p w14:paraId="5DE943A0" w14:textId="77777777" w:rsidR="0006695B" w:rsidRPr="008361E2" w:rsidRDefault="0006695B" w:rsidP="0006695B">
            <w:r w:rsidRPr="008361E2">
              <w:t>147</w:t>
            </w:r>
          </w:p>
        </w:tc>
      </w:tr>
      <w:tr w:rsidR="0006695B" w:rsidRPr="008361E2" w14:paraId="070532B0" w14:textId="77777777" w:rsidTr="0006695B">
        <w:trPr>
          <w:trHeight w:val="270"/>
        </w:trPr>
        <w:tc>
          <w:tcPr>
            <w:tcW w:w="2689" w:type="dxa"/>
            <w:noWrap/>
            <w:vAlign w:val="bottom"/>
            <w:hideMark/>
          </w:tcPr>
          <w:p w14:paraId="60B75DEC" w14:textId="7242E570" w:rsidR="0006695B" w:rsidRPr="008361E2" w:rsidRDefault="0006695B" w:rsidP="0006695B">
            <w:r>
              <w:rPr>
                <w:rFonts w:ascii="Arial" w:hAnsi="Arial" w:cs="Arial"/>
                <w:sz w:val="20"/>
                <w:szCs w:val="20"/>
              </w:rPr>
              <w:t>vc-exact_091.gr</w:t>
            </w:r>
          </w:p>
        </w:tc>
        <w:tc>
          <w:tcPr>
            <w:tcW w:w="1134" w:type="dxa"/>
            <w:noWrap/>
            <w:hideMark/>
          </w:tcPr>
          <w:p w14:paraId="759B2044" w14:textId="77777777" w:rsidR="0006695B" w:rsidRPr="008361E2" w:rsidRDefault="0006695B" w:rsidP="0006695B">
            <w:r w:rsidRPr="008361E2">
              <w:t>200</w:t>
            </w:r>
          </w:p>
        </w:tc>
        <w:tc>
          <w:tcPr>
            <w:tcW w:w="1394" w:type="dxa"/>
            <w:noWrap/>
            <w:hideMark/>
          </w:tcPr>
          <w:p w14:paraId="5B31C25E" w14:textId="77777777" w:rsidR="0006695B" w:rsidRPr="008361E2" w:rsidRDefault="0006695B" w:rsidP="0006695B">
            <w:r w:rsidRPr="008361E2">
              <w:t>0.245997406</w:t>
            </w:r>
          </w:p>
        </w:tc>
        <w:tc>
          <w:tcPr>
            <w:tcW w:w="1842" w:type="dxa"/>
            <w:noWrap/>
            <w:hideMark/>
          </w:tcPr>
          <w:p w14:paraId="1EFA7F1F" w14:textId="77777777" w:rsidR="0006695B" w:rsidRPr="008361E2" w:rsidRDefault="0006695B" w:rsidP="0006695B">
            <w:r w:rsidRPr="008361E2">
              <w:t>32464</w:t>
            </w:r>
          </w:p>
        </w:tc>
        <w:tc>
          <w:tcPr>
            <w:tcW w:w="1134" w:type="dxa"/>
            <w:noWrap/>
            <w:hideMark/>
          </w:tcPr>
          <w:p w14:paraId="0AEB7C1E" w14:textId="77777777" w:rsidR="0006695B" w:rsidRPr="008361E2" w:rsidRDefault="0006695B" w:rsidP="0006695B">
            <w:r w:rsidRPr="008361E2">
              <w:t>150</w:t>
            </w:r>
          </w:p>
        </w:tc>
      </w:tr>
      <w:tr w:rsidR="0006695B" w:rsidRPr="008361E2" w14:paraId="76D4A17D" w14:textId="77777777" w:rsidTr="0006695B">
        <w:trPr>
          <w:trHeight w:val="270"/>
        </w:trPr>
        <w:tc>
          <w:tcPr>
            <w:tcW w:w="2689" w:type="dxa"/>
            <w:noWrap/>
            <w:vAlign w:val="bottom"/>
            <w:hideMark/>
          </w:tcPr>
          <w:p w14:paraId="6D764EB8" w14:textId="51481F9D" w:rsidR="0006695B" w:rsidRPr="008361E2" w:rsidRDefault="0006695B" w:rsidP="0006695B">
            <w:r>
              <w:rPr>
                <w:rFonts w:ascii="Arial" w:hAnsi="Arial" w:cs="Arial"/>
                <w:sz w:val="20"/>
                <w:szCs w:val="20"/>
              </w:rPr>
              <w:t>vc-exact_083.gr</w:t>
            </w:r>
          </w:p>
        </w:tc>
        <w:tc>
          <w:tcPr>
            <w:tcW w:w="1134" w:type="dxa"/>
            <w:noWrap/>
            <w:hideMark/>
          </w:tcPr>
          <w:p w14:paraId="6EB6DF4E" w14:textId="77777777" w:rsidR="0006695B" w:rsidRPr="008361E2" w:rsidRDefault="0006695B" w:rsidP="0006695B">
            <w:r w:rsidRPr="008361E2">
              <w:t>200</w:t>
            </w:r>
          </w:p>
        </w:tc>
        <w:tc>
          <w:tcPr>
            <w:tcW w:w="1394" w:type="dxa"/>
            <w:noWrap/>
            <w:hideMark/>
          </w:tcPr>
          <w:p w14:paraId="78A193EA" w14:textId="77777777" w:rsidR="0006695B" w:rsidRPr="008361E2" w:rsidRDefault="0006695B" w:rsidP="0006695B">
            <w:r w:rsidRPr="008361E2">
              <w:t>0.239254007</w:t>
            </w:r>
          </w:p>
        </w:tc>
        <w:tc>
          <w:tcPr>
            <w:tcW w:w="1842" w:type="dxa"/>
            <w:noWrap/>
            <w:hideMark/>
          </w:tcPr>
          <w:p w14:paraId="69B47D74" w14:textId="77777777" w:rsidR="0006695B" w:rsidRPr="008361E2" w:rsidRDefault="0006695B" w:rsidP="0006695B">
            <w:r w:rsidRPr="008361E2">
              <w:t>29779</w:t>
            </w:r>
          </w:p>
        </w:tc>
        <w:tc>
          <w:tcPr>
            <w:tcW w:w="1134" w:type="dxa"/>
            <w:noWrap/>
            <w:hideMark/>
          </w:tcPr>
          <w:p w14:paraId="4C3DB850" w14:textId="77777777" w:rsidR="0006695B" w:rsidRPr="008361E2" w:rsidRDefault="0006695B" w:rsidP="0006695B">
            <w:r w:rsidRPr="008361E2">
              <w:t>147</w:t>
            </w:r>
          </w:p>
        </w:tc>
      </w:tr>
      <w:tr w:rsidR="0006695B" w:rsidRPr="008361E2" w14:paraId="7DD82878" w14:textId="77777777" w:rsidTr="0006695B">
        <w:trPr>
          <w:trHeight w:val="270"/>
        </w:trPr>
        <w:tc>
          <w:tcPr>
            <w:tcW w:w="2689" w:type="dxa"/>
            <w:noWrap/>
            <w:vAlign w:val="bottom"/>
            <w:hideMark/>
          </w:tcPr>
          <w:p w14:paraId="56441CBD" w14:textId="11871EC3" w:rsidR="0006695B" w:rsidRPr="008361E2" w:rsidRDefault="0006695B" w:rsidP="0006695B">
            <w:r>
              <w:rPr>
                <w:rFonts w:ascii="Arial" w:hAnsi="Arial" w:cs="Arial"/>
                <w:sz w:val="20"/>
                <w:szCs w:val="20"/>
              </w:rPr>
              <w:t>vc-exact_051.gr</w:t>
            </w:r>
          </w:p>
        </w:tc>
        <w:tc>
          <w:tcPr>
            <w:tcW w:w="1134" w:type="dxa"/>
            <w:noWrap/>
            <w:hideMark/>
          </w:tcPr>
          <w:p w14:paraId="0E0F60E5" w14:textId="77777777" w:rsidR="0006695B" w:rsidRPr="008361E2" w:rsidRDefault="0006695B" w:rsidP="0006695B">
            <w:r w:rsidRPr="008361E2">
              <w:t>200</w:t>
            </w:r>
          </w:p>
        </w:tc>
        <w:tc>
          <w:tcPr>
            <w:tcW w:w="1394" w:type="dxa"/>
            <w:noWrap/>
            <w:hideMark/>
          </w:tcPr>
          <w:p w14:paraId="7F04E9AF" w14:textId="77777777" w:rsidR="0006695B" w:rsidRPr="008361E2" w:rsidRDefault="0006695B" w:rsidP="0006695B">
            <w:r w:rsidRPr="008361E2">
              <w:t>0.235643393</w:t>
            </w:r>
          </w:p>
        </w:tc>
        <w:tc>
          <w:tcPr>
            <w:tcW w:w="1842" w:type="dxa"/>
            <w:noWrap/>
            <w:hideMark/>
          </w:tcPr>
          <w:p w14:paraId="7A85DD20" w14:textId="77777777" w:rsidR="0006695B" w:rsidRPr="008361E2" w:rsidRDefault="0006695B" w:rsidP="0006695B">
            <w:r w:rsidRPr="008361E2">
              <w:t>29416</w:t>
            </w:r>
          </w:p>
        </w:tc>
        <w:tc>
          <w:tcPr>
            <w:tcW w:w="1134" w:type="dxa"/>
            <w:noWrap/>
            <w:hideMark/>
          </w:tcPr>
          <w:p w14:paraId="7C810CE2" w14:textId="77777777" w:rsidR="0006695B" w:rsidRPr="008361E2" w:rsidRDefault="0006695B" w:rsidP="0006695B">
            <w:r w:rsidRPr="008361E2">
              <w:t>144</w:t>
            </w:r>
          </w:p>
        </w:tc>
      </w:tr>
      <w:tr w:rsidR="0006695B" w:rsidRPr="008361E2" w14:paraId="79928F60" w14:textId="77777777" w:rsidTr="0006695B">
        <w:trPr>
          <w:trHeight w:val="270"/>
        </w:trPr>
        <w:tc>
          <w:tcPr>
            <w:tcW w:w="2689" w:type="dxa"/>
            <w:noWrap/>
            <w:vAlign w:val="bottom"/>
            <w:hideMark/>
          </w:tcPr>
          <w:p w14:paraId="689572DC" w14:textId="1A7289C3" w:rsidR="0006695B" w:rsidRPr="008361E2" w:rsidRDefault="0006695B" w:rsidP="0006695B">
            <w:r>
              <w:rPr>
                <w:rFonts w:ascii="Arial" w:hAnsi="Arial" w:cs="Arial"/>
                <w:sz w:val="20"/>
                <w:szCs w:val="20"/>
              </w:rPr>
              <w:t>vc-exact_047.gr</w:t>
            </w:r>
          </w:p>
        </w:tc>
        <w:tc>
          <w:tcPr>
            <w:tcW w:w="1134" w:type="dxa"/>
            <w:noWrap/>
            <w:hideMark/>
          </w:tcPr>
          <w:p w14:paraId="48645815" w14:textId="77777777" w:rsidR="0006695B" w:rsidRPr="008361E2" w:rsidRDefault="0006695B" w:rsidP="0006695B">
            <w:r w:rsidRPr="008361E2">
              <w:t>200</w:t>
            </w:r>
          </w:p>
        </w:tc>
        <w:tc>
          <w:tcPr>
            <w:tcW w:w="1394" w:type="dxa"/>
            <w:noWrap/>
            <w:hideMark/>
          </w:tcPr>
          <w:p w14:paraId="4C9408A0" w14:textId="77777777" w:rsidR="0006695B" w:rsidRPr="008361E2" w:rsidRDefault="0006695B" w:rsidP="0006695B">
            <w:r w:rsidRPr="008361E2">
              <w:t>0.231810394</w:t>
            </w:r>
          </w:p>
        </w:tc>
        <w:tc>
          <w:tcPr>
            <w:tcW w:w="1842" w:type="dxa"/>
            <w:noWrap/>
            <w:hideMark/>
          </w:tcPr>
          <w:p w14:paraId="661BCAA6" w14:textId="77777777" w:rsidR="0006695B" w:rsidRPr="008361E2" w:rsidRDefault="0006695B" w:rsidP="0006695B">
            <w:r w:rsidRPr="008361E2">
              <w:t>29848</w:t>
            </w:r>
          </w:p>
        </w:tc>
        <w:tc>
          <w:tcPr>
            <w:tcW w:w="1134" w:type="dxa"/>
            <w:noWrap/>
            <w:hideMark/>
          </w:tcPr>
          <w:p w14:paraId="533A2B0E" w14:textId="77777777" w:rsidR="0006695B" w:rsidRPr="008361E2" w:rsidRDefault="0006695B" w:rsidP="0006695B">
            <w:r w:rsidRPr="008361E2">
              <w:t>144</w:t>
            </w:r>
          </w:p>
        </w:tc>
      </w:tr>
      <w:tr w:rsidR="0006695B" w:rsidRPr="008361E2" w14:paraId="75135323" w14:textId="77777777" w:rsidTr="0006695B">
        <w:trPr>
          <w:trHeight w:val="270"/>
        </w:trPr>
        <w:tc>
          <w:tcPr>
            <w:tcW w:w="2689" w:type="dxa"/>
            <w:noWrap/>
            <w:vAlign w:val="bottom"/>
            <w:hideMark/>
          </w:tcPr>
          <w:p w14:paraId="0693472C" w14:textId="3DF250A4" w:rsidR="0006695B" w:rsidRPr="008361E2" w:rsidRDefault="0006695B" w:rsidP="0006695B">
            <w:r>
              <w:rPr>
                <w:rFonts w:ascii="Arial" w:hAnsi="Arial" w:cs="Arial"/>
                <w:sz w:val="20"/>
                <w:szCs w:val="20"/>
              </w:rPr>
              <w:t>vc-exact_067.gr</w:t>
            </w:r>
          </w:p>
        </w:tc>
        <w:tc>
          <w:tcPr>
            <w:tcW w:w="1134" w:type="dxa"/>
            <w:noWrap/>
            <w:hideMark/>
          </w:tcPr>
          <w:p w14:paraId="5B1E08AC" w14:textId="77777777" w:rsidR="0006695B" w:rsidRPr="008361E2" w:rsidRDefault="0006695B" w:rsidP="0006695B">
            <w:r w:rsidRPr="008361E2">
              <w:t>200</w:t>
            </w:r>
          </w:p>
        </w:tc>
        <w:tc>
          <w:tcPr>
            <w:tcW w:w="1394" w:type="dxa"/>
            <w:noWrap/>
            <w:hideMark/>
          </w:tcPr>
          <w:p w14:paraId="2A3F9656" w14:textId="77777777" w:rsidR="0006695B" w:rsidRPr="008361E2" w:rsidRDefault="0006695B" w:rsidP="0006695B">
            <w:r w:rsidRPr="008361E2">
              <w:t>0.226670403</w:t>
            </w:r>
          </w:p>
        </w:tc>
        <w:tc>
          <w:tcPr>
            <w:tcW w:w="1842" w:type="dxa"/>
            <w:noWrap/>
            <w:hideMark/>
          </w:tcPr>
          <w:p w14:paraId="647731A3" w14:textId="77777777" w:rsidR="0006695B" w:rsidRPr="008361E2" w:rsidRDefault="0006695B" w:rsidP="0006695B">
            <w:r w:rsidRPr="008361E2">
              <w:t>29710</w:t>
            </w:r>
          </w:p>
        </w:tc>
        <w:tc>
          <w:tcPr>
            <w:tcW w:w="1134" w:type="dxa"/>
            <w:noWrap/>
            <w:hideMark/>
          </w:tcPr>
          <w:p w14:paraId="4BB83698" w14:textId="77777777" w:rsidR="0006695B" w:rsidRPr="008361E2" w:rsidRDefault="0006695B" w:rsidP="0006695B">
            <w:r w:rsidRPr="008361E2">
              <w:t>145</w:t>
            </w:r>
          </w:p>
        </w:tc>
      </w:tr>
      <w:tr w:rsidR="0006695B" w:rsidRPr="008361E2" w14:paraId="43CB821D" w14:textId="77777777" w:rsidTr="0006695B">
        <w:trPr>
          <w:trHeight w:val="270"/>
        </w:trPr>
        <w:tc>
          <w:tcPr>
            <w:tcW w:w="2689" w:type="dxa"/>
            <w:noWrap/>
            <w:vAlign w:val="bottom"/>
            <w:hideMark/>
          </w:tcPr>
          <w:p w14:paraId="01695177" w14:textId="3B40458E" w:rsidR="0006695B" w:rsidRPr="008361E2" w:rsidRDefault="0006695B" w:rsidP="0006695B">
            <w:r>
              <w:rPr>
                <w:rFonts w:ascii="Arial" w:hAnsi="Arial" w:cs="Arial"/>
                <w:sz w:val="20"/>
                <w:szCs w:val="20"/>
              </w:rPr>
              <w:t>vc-exact_057.gr</w:t>
            </w:r>
          </w:p>
        </w:tc>
        <w:tc>
          <w:tcPr>
            <w:tcW w:w="1134" w:type="dxa"/>
            <w:noWrap/>
            <w:hideMark/>
          </w:tcPr>
          <w:p w14:paraId="4066FD80" w14:textId="77777777" w:rsidR="0006695B" w:rsidRPr="008361E2" w:rsidRDefault="0006695B" w:rsidP="0006695B">
            <w:r w:rsidRPr="008361E2">
              <w:t>200</w:t>
            </w:r>
          </w:p>
        </w:tc>
        <w:tc>
          <w:tcPr>
            <w:tcW w:w="1394" w:type="dxa"/>
            <w:noWrap/>
            <w:hideMark/>
          </w:tcPr>
          <w:p w14:paraId="4A17E4FA" w14:textId="77777777" w:rsidR="0006695B" w:rsidRPr="008361E2" w:rsidRDefault="0006695B" w:rsidP="0006695B">
            <w:r w:rsidRPr="008361E2">
              <w:t>0.22643953</w:t>
            </w:r>
          </w:p>
        </w:tc>
        <w:tc>
          <w:tcPr>
            <w:tcW w:w="1842" w:type="dxa"/>
            <w:noWrap/>
            <w:hideMark/>
          </w:tcPr>
          <w:p w14:paraId="11B82915" w14:textId="77777777" w:rsidR="0006695B" w:rsidRPr="008361E2" w:rsidRDefault="0006695B" w:rsidP="0006695B">
            <w:r w:rsidRPr="008361E2">
              <w:t>29654</w:t>
            </w:r>
          </w:p>
        </w:tc>
        <w:tc>
          <w:tcPr>
            <w:tcW w:w="1134" w:type="dxa"/>
            <w:noWrap/>
            <w:hideMark/>
          </w:tcPr>
          <w:p w14:paraId="610CD16F" w14:textId="77777777" w:rsidR="0006695B" w:rsidRPr="008361E2" w:rsidRDefault="0006695B" w:rsidP="0006695B">
            <w:r w:rsidRPr="008361E2">
              <w:t>145</w:t>
            </w:r>
          </w:p>
        </w:tc>
      </w:tr>
      <w:tr w:rsidR="0006695B" w:rsidRPr="008361E2" w14:paraId="39D18215" w14:textId="77777777" w:rsidTr="0006695B">
        <w:trPr>
          <w:trHeight w:val="270"/>
        </w:trPr>
        <w:tc>
          <w:tcPr>
            <w:tcW w:w="2689" w:type="dxa"/>
            <w:noWrap/>
            <w:vAlign w:val="bottom"/>
            <w:hideMark/>
          </w:tcPr>
          <w:p w14:paraId="714B76DD" w14:textId="7C31E15C" w:rsidR="0006695B" w:rsidRPr="008361E2" w:rsidRDefault="0006695B" w:rsidP="0006695B">
            <w:r>
              <w:rPr>
                <w:rFonts w:ascii="Arial" w:hAnsi="Arial" w:cs="Arial"/>
                <w:sz w:val="20"/>
                <w:szCs w:val="20"/>
              </w:rPr>
              <w:t>vc-exact_041.gr</w:t>
            </w:r>
          </w:p>
        </w:tc>
        <w:tc>
          <w:tcPr>
            <w:tcW w:w="1134" w:type="dxa"/>
            <w:noWrap/>
            <w:hideMark/>
          </w:tcPr>
          <w:p w14:paraId="771BDE70" w14:textId="77777777" w:rsidR="0006695B" w:rsidRPr="008361E2" w:rsidRDefault="0006695B" w:rsidP="0006695B">
            <w:r w:rsidRPr="008361E2">
              <w:t>200</w:t>
            </w:r>
          </w:p>
        </w:tc>
        <w:tc>
          <w:tcPr>
            <w:tcW w:w="1394" w:type="dxa"/>
            <w:noWrap/>
            <w:hideMark/>
          </w:tcPr>
          <w:p w14:paraId="03316D18" w14:textId="77777777" w:rsidR="0006695B" w:rsidRPr="008361E2" w:rsidRDefault="0006695B" w:rsidP="0006695B">
            <w:r w:rsidRPr="008361E2">
              <w:t>0.222131201</w:t>
            </w:r>
          </w:p>
        </w:tc>
        <w:tc>
          <w:tcPr>
            <w:tcW w:w="1842" w:type="dxa"/>
            <w:noWrap/>
            <w:hideMark/>
          </w:tcPr>
          <w:p w14:paraId="1A32F5AE" w14:textId="77777777" w:rsidR="0006695B" w:rsidRPr="008361E2" w:rsidRDefault="0006695B" w:rsidP="0006695B">
            <w:r w:rsidRPr="008361E2">
              <w:t>29065</w:t>
            </w:r>
          </w:p>
        </w:tc>
        <w:tc>
          <w:tcPr>
            <w:tcW w:w="1134" w:type="dxa"/>
            <w:noWrap/>
            <w:hideMark/>
          </w:tcPr>
          <w:p w14:paraId="3007E463" w14:textId="77777777" w:rsidR="0006695B" w:rsidRPr="008361E2" w:rsidRDefault="0006695B" w:rsidP="0006695B">
            <w:r w:rsidRPr="008361E2">
              <w:t>142</w:t>
            </w:r>
          </w:p>
        </w:tc>
      </w:tr>
      <w:tr w:rsidR="0006695B" w:rsidRPr="008361E2" w14:paraId="1F8903D0" w14:textId="77777777" w:rsidTr="0006695B">
        <w:trPr>
          <w:trHeight w:val="270"/>
        </w:trPr>
        <w:tc>
          <w:tcPr>
            <w:tcW w:w="2689" w:type="dxa"/>
            <w:noWrap/>
            <w:vAlign w:val="bottom"/>
            <w:hideMark/>
          </w:tcPr>
          <w:p w14:paraId="35782A7C" w14:textId="21B1E8AC" w:rsidR="0006695B" w:rsidRPr="008361E2" w:rsidRDefault="0006695B" w:rsidP="0006695B">
            <w:r>
              <w:rPr>
                <w:rFonts w:ascii="Arial" w:hAnsi="Arial" w:cs="Arial"/>
                <w:sz w:val="20"/>
                <w:szCs w:val="20"/>
              </w:rPr>
              <w:t>vc-exact_081.gr</w:t>
            </w:r>
          </w:p>
        </w:tc>
        <w:tc>
          <w:tcPr>
            <w:tcW w:w="1134" w:type="dxa"/>
            <w:noWrap/>
            <w:hideMark/>
          </w:tcPr>
          <w:p w14:paraId="5E029C21" w14:textId="77777777" w:rsidR="0006695B" w:rsidRPr="008361E2" w:rsidRDefault="0006695B" w:rsidP="0006695B">
            <w:r w:rsidRPr="008361E2">
              <w:t>199</w:t>
            </w:r>
          </w:p>
        </w:tc>
        <w:tc>
          <w:tcPr>
            <w:tcW w:w="1394" w:type="dxa"/>
            <w:noWrap/>
            <w:hideMark/>
          </w:tcPr>
          <w:p w14:paraId="252C89F6" w14:textId="77777777" w:rsidR="0006695B" w:rsidRPr="008361E2" w:rsidRDefault="0006695B" w:rsidP="0006695B">
            <w:r w:rsidRPr="008361E2">
              <w:t>0.222089318</w:t>
            </w:r>
          </w:p>
        </w:tc>
        <w:tc>
          <w:tcPr>
            <w:tcW w:w="1842" w:type="dxa"/>
            <w:noWrap/>
            <w:hideMark/>
          </w:tcPr>
          <w:p w14:paraId="38B57264" w14:textId="77777777" w:rsidR="0006695B" w:rsidRPr="008361E2" w:rsidRDefault="0006695B" w:rsidP="0006695B">
            <w:r w:rsidRPr="008361E2">
              <w:t>29727</w:t>
            </w:r>
          </w:p>
        </w:tc>
        <w:tc>
          <w:tcPr>
            <w:tcW w:w="1134" w:type="dxa"/>
            <w:noWrap/>
            <w:hideMark/>
          </w:tcPr>
          <w:p w14:paraId="23F23FDF" w14:textId="77777777" w:rsidR="0006695B" w:rsidRPr="008361E2" w:rsidRDefault="0006695B" w:rsidP="0006695B">
            <w:r w:rsidRPr="008361E2">
              <w:t>145</w:t>
            </w:r>
          </w:p>
        </w:tc>
      </w:tr>
      <w:tr w:rsidR="0006695B" w:rsidRPr="008361E2" w14:paraId="5AE3C20E" w14:textId="77777777" w:rsidTr="0006695B">
        <w:trPr>
          <w:trHeight w:val="270"/>
        </w:trPr>
        <w:tc>
          <w:tcPr>
            <w:tcW w:w="2689" w:type="dxa"/>
            <w:noWrap/>
            <w:vAlign w:val="bottom"/>
            <w:hideMark/>
          </w:tcPr>
          <w:p w14:paraId="66640612" w14:textId="150FD569" w:rsidR="0006695B" w:rsidRPr="008361E2" w:rsidRDefault="0006695B" w:rsidP="0006695B">
            <w:r>
              <w:rPr>
                <w:rFonts w:ascii="Arial" w:hAnsi="Arial" w:cs="Arial"/>
                <w:sz w:val="20"/>
                <w:szCs w:val="20"/>
              </w:rPr>
              <w:t>vc-exact_053.gr</w:t>
            </w:r>
          </w:p>
        </w:tc>
        <w:tc>
          <w:tcPr>
            <w:tcW w:w="1134" w:type="dxa"/>
            <w:noWrap/>
            <w:hideMark/>
          </w:tcPr>
          <w:p w14:paraId="2649D3A1" w14:textId="77777777" w:rsidR="0006695B" w:rsidRPr="008361E2" w:rsidRDefault="0006695B" w:rsidP="0006695B">
            <w:r w:rsidRPr="008361E2">
              <w:t>200</w:t>
            </w:r>
          </w:p>
        </w:tc>
        <w:tc>
          <w:tcPr>
            <w:tcW w:w="1394" w:type="dxa"/>
            <w:noWrap/>
            <w:hideMark/>
          </w:tcPr>
          <w:p w14:paraId="7948A153" w14:textId="77777777" w:rsidR="0006695B" w:rsidRPr="008361E2" w:rsidRDefault="0006695B" w:rsidP="0006695B">
            <w:r w:rsidRPr="008361E2">
              <w:t>0.221672967</w:t>
            </w:r>
          </w:p>
        </w:tc>
        <w:tc>
          <w:tcPr>
            <w:tcW w:w="1842" w:type="dxa"/>
            <w:noWrap/>
            <w:hideMark/>
          </w:tcPr>
          <w:p w14:paraId="7261E52F" w14:textId="77777777" w:rsidR="0006695B" w:rsidRPr="008361E2" w:rsidRDefault="0006695B" w:rsidP="0006695B">
            <w:r w:rsidRPr="008361E2">
              <w:t>27940</w:t>
            </w:r>
          </w:p>
        </w:tc>
        <w:tc>
          <w:tcPr>
            <w:tcW w:w="1134" w:type="dxa"/>
            <w:noWrap/>
            <w:hideMark/>
          </w:tcPr>
          <w:p w14:paraId="30A23BFA" w14:textId="77777777" w:rsidR="0006695B" w:rsidRPr="008361E2" w:rsidRDefault="0006695B" w:rsidP="0006695B">
            <w:r w:rsidRPr="008361E2">
              <w:t>142</w:t>
            </w:r>
          </w:p>
        </w:tc>
      </w:tr>
      <w:tr w:rsidR="0006695B" w:rsidRPr="008361E2" w14:paraId="2AC1CECA" w14:textId="77777777" w:rsidTr="0006695B">
        <w:trPr>
          <w:trHeight w:val="270"/>
        </w:trPr>
        <w:tc>
          <w:tcPr>
            <w:tcW w:w="2689" w:type="dxa"/>
            <w:noWrap/>
            <w:vAlign w:val="bottom"/>
            <w:hideMark/>
          </w:tcPr>
          <w:p w14:paraId="6E9883ED" w14:textId="52B908E3" w:rsidR="0006695B" w:rsidRPr="008361E2" w:rsidRDefault="0006695B" w:rsidP="0006695B">
            <w:r>
              <w:rPr>
                <w:rFonts w:ascii="Arial" w:hAnsi="Arial" w:cs="Arial"/>
                <w:sz w:val="20"/>
                <w:szCs w:val="20"/>
              </w:rPr>
              <w:t>vc-exact_073.gr</w:t>
            </w:r>
          </w:p>
        </w:tc>
        <w:tc>
          <w:tcPr>
            <w:tcW w:w="1134" w:type="dxa"/>
            <w:noWrap/>
            <w:hideMark/>
          </w:tcPr>
          <w:p w14:paraId="6C0A0A10" w14:textId="77777777" w:rsidR="0006695B" w:rsidRPr="008361E2" w:rsidRDefault="0006695B" w:rsidP="0006695B">
            <w:r w:rsidRPr="008361E2">
              <w:t>200</w:t>
            </w:r>
          </w:p>
        </w:tc>
        <w:tc>
          <w:tcPr>
            <w:tcW w:w="1394" w:type="dxa"/>
            <w:noWrap/>
            <w:hideMark/>
          </w:tcPr>
          <w:p w14:paraId="58310877" w14:textId="77777777" w:rsidR="0006695B" w:rsidRPr="008361E2" w:rsidRDefault="0006695B" w:rsidP="0006695B">
            <w:r w:rsidRPr="008361E2">
              <w:t>0.217764297</w:t>
            </w:r>
          </w:p>
        </w:tc>
        <w:tc>
          <w:tcPr>
            <w:tcW w:w="1842" w:type="dxa"/>
            <w:noWrap/>
            <w:hideMark/>
          </w:tcPr>
          <w:p w14:paraId="6C1E926C" w14:textId="77777777" w:rsidR="0006695B" w:rsidRPr="008361E2" w:rsidRDefault="0006695B" w:rsidP="0006695B">
            <w:r w:rsidRPr="008361E2">
              <w:t>30163</w:t>
            </w:r>
          </w:p>
        </w:tc>
        <w:tc>
          <w:tcPr>
            <w:tcW w:w="1134" w:type="dxa"/>
            <w:noWrap/>
            <w:hideMark/>
          </w:tcPr>
          <w:p w14:paraId="6BE4273A" w14:textId="77777777" w:rsidR="0006695B" w:rsidRPr="008361E2" w:rsidRDefault="0006695B" w:rsidP="0006695B">
            <w:r w:rsidRPr="008361E2">
              <w:t>145</w:t>
            </w:r>
          </w:p>
        </w:tc>
      </w:tr>
      <w:tr w:rsidR="0006695B" w:rsidRPr="008361E2" w14:paraId="51E7922F" w14:textId="77777777" w:rsidTr="0006695B">
        <w:trPr>
          <w:trHeight w:val="270"/>
        </w:trPr>
        <w:tc>
          <w:tcPr>
            <w:tcW w:w="2689" w:type="dxa"/>
            <w:noWrap/>
            <w:vAlign w:val="bottom"/>
            <w:hideMark/>
          </w:tcPr>
          <w:p w14:paraId="6826D274" w14:textId="7986EA5F" w:rsidR="0006695B" w:rsidRPr="008361E2" w:rsidRDefault="0006695B" w:rsidP="0006695B">
            <w:r>
              <w:rPr>
                <w:rFonts w:ascii="Arial" w:hAnsi="Arial" w:cs="Arial"/>
                <w:sz w:val="20"/>
                <w:szCs w:val="20"/>
              </w:rPr>
              <w:t>vc-exact_045.gr</w:t>
            </w:r>
          </w:p>
        </w:tc>
        <w:tc>
          <w:tcPr>
            <w:tcW w:w="1134" w:type="dxa"/>
            <w:noWrap/>
            <w:hideMark/>
          </w:tcPr>
          <w:p w14:paraId="34649963" w14:textId="77777777" w:rsidR="0006695B" w:rsidRPr="008361E2" w:rsidRDefault="0006695B" w:rsidP="0006695B">
            <w:r w:rsidRPr="008361E2">
              <w:t>200</w:t>
            </w:r>
          </w:p>
        </w:tc>
        <w:tc>
          <w:tcPr>
            <w:tcW w:w="1394" w:type="dxa"/>
            <w:noWrap/>
            <w:hideMark/>
          </w:tcPr>
          <w:p w14:paraId="125D3E5D" w14:textId="77777777" w:rsidR="0006695B" w:rsidRPr="008361E2" w:rsidRDefault="0006695B" w:rsidP="0006695B">
            <w:r w:rsidRPr="008361E2">
              <w:t>0.205406799</w:t>
            </w:r>
          </w:p>
        </w:tc>
        <w:tc>
          <w:tcPr>
            <w:tcW w:w="1842" w:type="dxa"/>
            <w:noWrap/>
            <w:hideMark/>
          </w:tcPr>
          <w:p w14:paraId="1E2E2FA2" w14:textId="77777777" w:rsidR="0006695B" w:rsidRPr="008361E2" w:rsidRDefault="0006695B" w:rsidP="0006695B">
            <w:r w:rsidRPr="008361E2">
              <w:t>26329</w:t>
            </w:r>
          </w:p>
        </w:tc>
        <w:tc>
          <w:tcPr>
            <w:tcW w:w="1134" w:type="dxa"/>
            <w:noWrap/>
            <w:hideMark/>
          </w:tcPr>
          <w:p w14:paraId="6CE61604" w14:textId="77777777" w:rsidR="0006695B" w:rsidRPr="008361E2" w:rsidRDefault="0006695B" w:rsidP="0006695B">
            <w:r w:rsidRPr="008361E2">
              <w:t>140</w:t>
            </w:r>
          </w:p>
        </w:tc>
      </w:tr>
      <w:tr w:rsidR="0006695B" w:rsidRPr="008361E2" w14:paraId="78D31230" w14:textId="77777777" w:rsidTr="0006695B">
        <w:trPr>
          <w:trHeight w:val="270"/>
        </w:trPr>
        <w:tc>
          <w:tcPr>
            <w:tcW w:w="2689" w:type="dxa"/>
            <w:noWrap/>
            <w:vAlign w:val="bottom"/>
            <w:hideMark/>
          </w:tcPr>
          <w:p w14:paraId="3BE0034B" w14:textId="19153622" w:rsidR="0006695B" w:rsidRPr="008361E2" w:rsidRDefault="0006695B" w:rsidP="0006695B">
            <w:r>
              <w:rPr>
                <w:rFonts w:ascii="Arial" w:hAnsi="Arial" w:cs="Arial"/>
                <w:sz w:val="20"/>
                <w:szCs w:val="20"/>
              </w:rPr>
              <w:t>vc-exact_043.gr</w:t>
            </w:r>
          </w:p>
        </w:tc>
        <w:tc>
          <w:tcPr>
            <w:tcW w:w="1134" w:type="dxa"/>
            <w:noWrap/>
            <w:hideMark/>
          </w:tcPr>
          <w:p w14:paraId="1BEB3581" w14:textId="77777777" w:rsidR="0006695B" w:rsidRPr="008361E2" w:rsidRDefault="0006695B" w:rsidP="0006695B">
            <w:r w:rsidRPr="008361E2">
              <w:t>200</w:t>
            </w:r>
          </w:p>
        </w:tc>
        <w:tc>
          <w:tcPr>
            <w:tcW w:w="1394" w:type="dxa"/>
            <w:noWrap/>
            <w:hideMark/>
          </w:tcPr>
          <w:p w14:paraId="297066DD" w14:textId="77777777" w:rsidR="0006695B" w:rsidRPr="008361E2" w:rsidRDefault="0006695B" w:rsidP="0006695B">
            <w:r w:rsidRPr="008361E2">
              <w:t>0.205267797</w:t>
            </w:r>
          </w:p>
        </w:tc>
        <w:tc>
          <w:tcPr>
            <w:tcW w:w="1842" w:type="dxa"/>
            <w:noWrap/>
            <w:hideMark/>
          </w:tcPr>
          <w:p w14:paraId="5826ED52" w14:textId="77777777" w:rsidR="0006695B" w:rsidRPr="008361E2" w:rsidRDefault="0006695B" w:rsidP="0006695B">
            <w:r w:rsidRPr="008361E2">
              <w:t>28932</w:t>
            </w:r>
          </w:p>
        </w:tc>
        <w:tc>
          <w:tcPr>
            <w:tcW w:w="1134" w:type="dxa"/>
            <w:noWrap/>
            <w:hideMark/>
          </w:tcPr>
          <w:p w14:paraId="686B561A" w14:textId="77777777" w:rsidR="0006695B" w:rsidRPr="008361E2" w:rsidRDefault="0006695B" w:rsidP="0006695B">
            <w:r w:rsidRPr="008361E2">
              <w:t>144</w:t>
            </w:r>
          </w:p>
        </w:tc>
      </w:tr>
      <w:tr w:rsidR="0006695B" w:rsidRPr="008361E2" w14:paraId="536456FC" w14:textId="77777777" w:rsidTr="0006695B">
        <w:trPr>
          <w:trHeight w:val="270"/>
        </w:trPr>
        <w:tc>
          <w:tcPr>
            <w:tcW w:w="2689" w:type="dxa"/>
            <w:noWrap/>
            <w:vAlign w:val="bottom"/>
            <w:hideMark/>
          </w:tcPr>
          <w:p w14:paraId="546DA71C" w14:textId="38D4E0FE" w:rsidR="0006695B" w:rsidRPr="008361E2" w:rsidRDefault="0006695B" w:rsidP="0006695B">
            <w:r>
              <w:rPr>
                <w:rFonts w:ascii="Arial" w:hAnsi="Arial" w:cs="Arial"/>
                <w:sz w:val="20"/>
                <w:szCs w:val="20"/>
              </w:rPr>
              <w:t>vc-exact_069.gr</w:t>
            </w:r>
          </w:p>
        </w:tc>
        <w:tc>
          <w:tcPr>
            <w:tcW w:w="1134" w:type="dxa"/>
            <w:noWrap/>
            <w:hideMark/>
          </w:tcPr>
          <w:p w14:paraId="0DB0B7C3" w14:textId="77777777" w:rsidR="0006695B" w:rsidRPr="008361E2" w:rsidRDefault="0006695B" w:rsidP="0006695B">
            <w:r w:rsidRPr="008361E2">
              <w:t>200</w:t>
            </w:r>
          </w:p>
        </w:tc>
        <w:tc>
          <w:tcPr>
            <w:tcW w:w="1394" w:type="dxa"/>
            <w:noWrap/>
            <w:hideMark/>
          </w:tcPr>
          <w:p w14:paraId="4F867E78" w14:textId="77777777" w:rsidR="0006695B" w:rsidRPr="008361E2" w:rsidRDefault="0006695B" w:rsidP="0006695B">
            <w:r w:rsidRPr="008361E2">
              <w:t>0.200870814</w:t>
            </w:r>
          </w:p>
        </w:tc>
        <w:tc>
          <w:tcPr>
            <w:tcW w:w="1842" w:type="dxa"/>
            <w:noWrap/>
            <w:hideMark/>
          </w:tcPr>
          <w:p w14:paraId="75AE9822" w14:textId="77777777" w:rsidR="0006695B" w:rsidRPr="008361E2" w:rsidRDefault="0006695B" w:rsidP="0006695B">
            <w:r w:rsidRPr="008361E2">
              <w:t>26501</w:t>
            </w:r>
          </w:p>
        </w:tc>
        <w:tc>
          <w:tcPr>
            <w:tcW w:w="1134" w:type="dxa"/>
            <w:noWrap/>
            <w:hideMark/>
          </w:tcPr>
          <w:p w14:paraId="460F48B0" w14:textId="77777777" w:rsidR="0006695B" w:rsidRPr="008361E2" w:rsidRDefault="0006695B" w:rsidP="0006695B">
            <w:r w:rsidRPr="008361E2">
              <w:t>142</w:t>
            </w:r>
          </w:p>
        </w:tc>
      </w:tr>
      <w:tr w:rsidR="0006695B" w:rsidRPr="008361E2" w14:paraId="04CC0E50" w14:textId="77777777" w:rsidTr="0006695B">
        <w:trPr>
          <w:trHeight w:val="270"/>
        </w:trPr>
        <w:tc>
          <w:tcPr>
            <w:tcW w:w="2689" w:type="dxa"/>
            <w:noWrap/>
            <w:vAlign w:val="bottom"/>
            <w:hideMark/>
          </w:tcPr>
          <w:p w14:paraId="4B69F396" w14:textId="7052146D" w:rsidR="0006695B" w:rsidRPr="008361E2" w:rsidRDefault="0006695B" w:rsidP="0006695B">
            <w:r>
              <w:rPr>
                <w:rFonts w:ascii="Arial" w:hAnsi="Arial" w:cs="Arial"/>
                <w:sz w:val="20"/>
                <w:szCs w:val="20"/>
              </w:rPr>
              <w:t>vc-exact_063.gr</w:t>
            </w:r>
          </w:p>
        </w:tc>
        <w:tc>
          <w:tcPr>
            <w:tcW w:w="1134" w:type="dxa"/>
            <w:noWrap/>
            <w:hideMark/>
          </w:tcPr>
          <w:p w14:paraId="3AB2ACDD" w14:textId="77777777" w:rsidR="0006695B" w:rsidRPr="008361E2" w:rsidRDefault="0006695B" w:rsidP="0006695B">
            <w:r w:rsidRPr="008361E2">
              <w:t>200</w:t>
            </w:r>
          </w:p>
        </w:tc>
        <w:tc>
          <w:tcPr>
            <w:tcW w:w="1394" w:type="dxa"/>
            <w:noWrap/>
            <w:hideMark/>
          </w:tcPr>
          <w:p w14:paraId="739E7F49" w14:textId="77777777" w:rsidR="0006695B" w:rsidRPr="008361E2" w:rsidRDefault="0006695B" w:rsidP="0006695B">
            <w:r w:rsidRPr="008361E2">
              <w:t>0.197663842</w:t>
            </w:r>
          </w:p>
        </w:tc>
        <w:tc>
          <w:tcPr>
            <w:tcW w:w="1842" w:type="dxa"/>
            <w:noWrap/>
            <w:hideMark/>
          </w:tcPr>
          <w:p w14:paraId="22860E08" w14:textId="77777777" w:rsidR="0006695B" w:rsidRPr="008361E2" w:rsidRDefault="0006695B" w:rsidP="0006695B">
            <w:r w:rsidRPr="008361E2">
              <w:t>28448</w:t>
            </w:r>
          </w:p>
        </w:tc>
        <w:tc>
          <w:tcPr>
            <w:tcW w:w="1134" w:type="dxa"/>
            <w:noWrap/>
            <w:hideMark/>
          </w:tcPr>
          <w:p w14:paraId="0BD4FBC9" w14:textId="77777777" w:rsidR="0006695B" w:rsidRPr="008361E2" w:rsidRDefault="0006695B" w:rsidP="0006695B">
            <w:r w:rsidRPr="008361E2">
              <w:t>143</w:t>
            </w:r>
          </w:p>
        </w:tc>
      </w:tr>
      <w:tr w:rsidR="0006695B" w:rsidRPr="008361E2" w14:paraId="051421F4" w14:textId="77777777" w:rsidTr="0006695B">
        <w:trPr>
          <w:trHeight w:val="270"/>
        </w:trPr>
        <w:tc>
          <w:tcPr>
            <w:tcW w:w="2689" w:type="dxa"/>
            <w:noWrap/>
            <w:vAlign w:val="bottom"/>
            <w:hideMark/>
          </w:tcPr>
          <w:p w14:paraId="234DC0B2" w14:textId="012EE743" w:rsidR="0006695B" w:rsidRPr="008361E2" w:rsidRDefault="0006695B" w:rsidP="0006695B">
            <w:r>
              <w:rPr>
                <w:rFonts w:ascii="Arial" w:hAnsi="Arial" w:cs="Arial"/>
                <w:sz w:val="20"/>
                <w:szCs w:val="20"/>
              </w:rPr>
              <w:t>vc-exact_065.gr</w:t>
            </w:r>
          </w:p>
        </w:tc>
        <w:tc>
          <w:tcPr>
            <w:tcW w:w="1134" w:type="dxa"/>
            <w:noWrap/>
            <w:hideMark/>
          </w:tcPr>
          <w:p w14:paraId="78E637E4" w14:textId="77777777" w:rsidR="0006695B" w:rsidRPr="008361E2" w:rsidRDefault="0006695B" w:rsidP="0006695B">
            <w:r w:rsidRPr="008361E2">
              <w:t>200</w:t>
            </w:r>
          </w:p>
        </w:tc>
        <w:tc>
          <w:tcPr>
            <w:tcW w:w="1394" w:type="dxa"/>
            <w:noWrap/>
            <w:hideMark/>
          </w:tcPr>
          <w:p w14:paraId="32FB0DC1" w14:textId="77777777" w:rsidR="0006695B" w:rsidRPr="008361E2" w:rsidRDefault="0006695B" w:rsidP="0006695B">
            <w:r w:rsidRPr="008361E2">
              <w:t>0.193519548</w:t>
            </w:r>
          </w:p>
        </w:tc>
        <w:tc>
          <w:tcPr>
            <w:tcW w:w="1842" w:type="dxa"/>
            <w:noWrap/>
            <w:hideMark/>
          </w:tcPr>
          <w:p w14:paraId="644B7C8D" w14:textId="77777777" w:rsidR="0006695B" w:rsidRPr="008361E2" w:rsidRDefault="0006695B" w:rsidP="0006695B">
            <w:r w:rsidRPr="008361E2">
              <w:t>27291</w:t>
            </w:r>
          </w:p>
        </w:tc>
        <w:tc>
          <w:tcPr>
            <w:tcW w:w="1134" w:type="dxa"/>
            <w:noWrap/>
            <w:hideMark/>
          </w:tcPr>
          <w:p w14:paraId="3EF62C74" w14:textId="77777777" w:rsidR="0006695B" w:rsidRPr="008361E2" w:rsidRDefault="0006695B" w:rsidP="0006695B">
            <w:r w:rsidRPr="008361E2">
              <w:t>141</w:t>
            </w:r>
          </w:p>
        </w:tc>
      </w:tr>
      <w:tr w:rsidR="0006695B" w:rsidRPr="008361E2" w14:paraId="5B27128C" w14:textId="77777777" w:rsidTr="0006695B">
        <w:trPr>
          <w:trHeight w:val="270"/>
        </w:trPr>
        <w:tc>
          <w:tcPr>
            <w:tcW w:w="2689" w:type="dxa"/>
            <w:noWrap/>
            <w:vAlign w:val="bottom"/>
            <w:hideMark/>
          </w:tcPr>
          <w:p w14:paraId="70674FE0" w14:textId="373D69BC" w:rsidR="0006695B" w:rsidRPr="008361E2" w:rsidRDefault="0006695B" w:rsidP="0006695B">
            <w:r>
              <w:rPr>
                <w:rFonts w:ascii="Arial" w:hAnsi="Arial" w:cs="Arial"/>
                <w:sz w:val="20"/>
                <w:szCs w:val="20"/>
              </w:rPr>
              <w:t>vc-exact_071.gr</w:t>
            </w:r>
          </w:p>
        </w:tc>
        <w:tc>
          <w:tcPr>
            <w:tcW w:w="1134" w:type="dxa"/>
            <w:noWrap/>
            <w:hideMark/>
          </w:tcPr>
          <w:p w14:paraId="46703418" w14:textId="77777777" w:rsidR="0006695B" w:rsidRPr="008361E2" w:rsidRDefault="0006695B" w:rsidP="0006695B">
            <w:r w:rsidRPr="008361E2">
              <w:t>200</w:t>
            </w:r>
          </w:p>
        </w:tc>
        <w:tc>
          <w:tcPr>
            <w:tcW w:w="1394" w:type="dxa"/>
            <w:noWrap/>
            <w:hideMark/>
          </w:tcPr>
          <w:p w14:paraId="598B4FF6" w14:textId="77777777" w:rsidR="0006695B" w:rsidRPr="008361E2" w:rsidRDefault="0006695B" w:rsidP="0006695B">
            <w:r w:rsidRPr="008361E2">
              <w:t>0.190962708</w:t>
            </w:r>
          </w:p>
        </w:tc>
        <w:tc>
          <w:tcPr>
            <w:tcW w:w="1842" w:type="dxa"/>
            <w:noWrap/>
            <w:hideMark/>
          </w:tcPr>
          <w:p w14:paraId="50878900" w14:textId="77777777" w:rsidR="0006695B" w:rsidRPr="008361E2" w:rsidRDefault="0006695B" w:rsidP="0006695B">
            <w:r w:rsidRPr="008361E2">
              <w:t>26508</w:t>
            </w:r>
          </w:p>
        </w:tc>
        <w:tc>
          <w:tcPr>
            <w:tcW w:w="1134" w:type="dxa"/>
            <w:noWrap/>
            <w:hideMark/>
          </w:tcPr>
          <w:p w14:paraId="7A9FAFC5" w14:textId="77777777" w:rsidR="0006695B" w:rsidRPr="008361E2" w:rsidRDefault="0006695B" w:rsidP="0006695B">
            <w:r w:rsidRPr="008361E2">
              <w:t>138</w:t>
            </w:r>
          </w:p>
        </w:tc>
      </w:tr>
      <w:tr w:rsidR="0006695B" w:rsidRPr="008361E2" w14:paraId="496336AA" w14:textId="77777777" w:rsidTr="0006695B">
        <w:trPr>
          <w:trHeight w:val="270"/>
        </w:trPr>
        <w:tc>
          <w:tcPr>
            <w:tcW w:w="2689" w:type="dxa"/>
            <w:noWrap/>
            <w:vAlign w:val="bottom"/>
            <w:hideMark/>
          </w:tcPr>
          <w:p w14:paraId="04FF79FA" w14:textId="18B15C65" w:rsidR="0006695B" w:rsidRPr="008361E2" w:rsidRDefault="0006695B" w:rsidP="0006695B">
            <w:r>
              <w:rPr>
                <w:rFonts w:ascii="Arial" w:hAnsi="Arial" w:cs="Arial"/>
                <w:sz w:val="20"/>
                <w:szCs w:val="20"/>
              </w:rPr>
              <w:t>vc-exact_077.gr</w:t>
            </w:r>
          </w:p>
        </w:tc>
        <w:tc>
          <w:tcPr>
            <w:tcW w:w="1134" w:type="dxa"/>
            <w:noWrap/>
            <w:hideMark/>
          </w:tcPr>
          <w:p w14:paraId="57F71BA0" w14:textId="77777777" w:rsidR="0006695B" w:rsidRPr="008361E2" w:rsidRDefault="0006695B" w:rsidP="0006695B">
            <w:r w:rsidRPr="008361E2">
              <w:t>200</w:t>
            </w:r>
          </w:p>
        </w:tc>
        <w:tc>
          <w:tcPr>
            <w:tcW w:w="1394" w:type="dxa"/>
            <w:noWrap/>
            <w:hideMark/>
          </w:tcPr>
          <w:p w14:paraId="3DEB9E9E" w14:textId="77777777" w:rsidR="0006695B" w:rsidRPr="008361E2" w:rsidRDefault="0006695B" w:rsidP="0006695B">
            <w:r w:rsidRPr="008361E2">
              <w:t>0.187099496</w:t>
            </w:r>
          </w:p>
        </w:tc>
        <w:tc>
          <w:tcPr>
            <w:tcW w:w="1842" w:type="dxa"/>
            <w:noWrap/>
            <w:hideMark/>
          </w:tcPr>
          <w:p w14:paraId="1330F6E8" w14:textId="77777777" w:rsidR="0006695B" w:rsidRPr="008361E2" w:rsidRDefault="0006695B" w:rsidP="0006695B">
            <w:r w:rsidRPr="008361E2">
              <w:t>26033</w:t>
            </w:r>
          </w:p>
        </w:tc>
        <w:tc>
          <w:tcPr>
            <w:tcW w:w="1134" w:type="dxa"/>
            <w:noWrap/>
            <w:hideMark/>
          </w:tcPr>
          <w:p w14:paraId="587CDE26" w14:textId="77777777" w:rsidR="0006695B" w:rsidRPr="008361E2" w:rsidRDefault="0006695B" w:rsidP="0006695B">
            <w:r w:rsidRPr="008361E2">
              <w:t>139</w:t>
            </w:r>
          </w:p>
        </w:tc>
      </w:tr>
      <w:tr w:rsidR="0006695B" w:rsidRPr="008361E2" w14:paraId="6C003BB5" w14:textId="77777777" w:rsidTr="0006695B">
        <w:trPr>
          <w:trHeight w:val="270"/>
        </w:trPr>
        <w:tc>
          <w:tcPr>
            <w:tcW w:w="2689" w:type="dxa"/>
            <w:noWrap/>
            <w:vAlign w:val="bottom"/>
            <w:hideMark/>
          </w:tcPr>
          <w:p w14:paraId="7E34EFF2" w14:textId="104364B9" w:rsidR="0006695B" w:rsidRPr="008361E2" w:rsidRDefault="0006695B" w:rsidP="0006695B">
            <w:r>
              <w:rPr>
                <w:rFonts w:ascii="Arial" w:hAnsi="Arial" w:cs="Arial"/>
                <w:sz w:val="20"/>
                <w:szCs w:val="20"/>
              </w:rPr>
              <w:t>vc-exact_055.gr</w:t>
            </w:r>
          </w:p>
        </w:tc>
        <w:tc>
          <w:tcPr>
            <w:tcW w:w="1134" w:type="dxa"/>
            <w:noWrap/>
            <w:hideMark/>
          </w:tcPr>
          <w:p w14:paraId="4FE60F19" w14:textId="77777777" w:rsidR="0006695B" w:rsidRPr="008361E2" w:rsidRDefault="0006695B" w:rsidP="0006695B">
            <w:r w:rsidRPr="008361E2">
              <w:t>200</w:t>
            </w:r>
          </w:p>
        </w:tc>
        <w:tc>
          <w:tcPr>
            <w:tcW w:w="1394" w:type="dxa"/>
            <w:noWrap/>
            <w:hideMark/>
          </w:tcPr>
          <w:p w14:paraId="47DE1968" w14:textId="77777777" w:rsidR="0006695B" w:rsidRPr="008361E2" w:rsidRDefault="0006695B" w:rsidP="0006695B">
            <w:r w:rsidRPr="008361E2">
              <w:t>0.186776004</w:t>
            </w:r>
          </w:p>
        </w:tc>
        <w:tc>
          <w:tcPr>
            <w:tcW w:w="1842" w:type="dxa"/>
            <w:noWrap/>
            <w:hideMark/>
          </w:tcPr>
          <w:p w14:paraId="2E819721" w14:textId="77777777" w:rsidR="0006695B" w:rsidRPr="008361E2" w:rsidRDefault="0006695B" w:rsidP="0006695B">
            <w:r w:rsidRPr="008361E2">
              <w:t>27307</w:t>
            </w:r>
          </w:p>
        </w:tc>
        <w:tc>
          <w:tcPr>
            <w:tcW w:w="1134" w:type="dxa"/>
            <w:noWrap/>
            <w:hideMark/>
          </w:tcPr>
          <w:p w14:paraId="3C8F997E" w14:textId="77777777" w:rsidR="0006695B" w:rsidRPr="008361E2" w:rsidRDefault="0006695B" w:rsidP="0006695B">
            <w:r w:rsidRPr="008361E2">
              <w:t>136</w:t>
            </w:r>
          </w:p>
        </w:tc>
      </w:tr>
      <w:tr w:rsidR="0006695B" w:rsidRPr="008361E2" w14:paraId="59EEE3DA" w14:textId="77777777" w:rsidTr="0006695B">
        <w:trPr>
          <w:trHeight w:val="270"/>
        </w:trPr>
        <w:tc>
          <w:tcPr>
            <w:tcW w:w="2689" w:type="dxa"/>
            <w:noWrap/>
            <w:vAlign w:val="bottom"/>
            <w:hideMark/>
          </w:tcPr>
          <w:p w14:paraId="5FFF6CCA" w14:textId="1DEEA4F8" w:rsidR="0006695B" w:rsidRPr="008361E2" w:rsidRDefault="0006695B" w:rsidP="0006695B">
            <w:r>
              <w:rPr>
                <w:rFonts w:ascii="Arial" w:hAnsi="Arial" w:cs="Arial"/>
                <w:sz w:val="20"/>
                <w:szCs w:val="20"/>
              </w:rPr>
              <w:t>vc-exact_049.gr</w:t>
            </w:r>
          </w:p>
        </w:tc>
        <w:tc>
          <w:tcPr>
            <w:tcW w:w="1134" w:type="dxa"/>
            <w:noWrap/>
            <w:hideMark/>
          </w:tcPr>
          <w:p w14:paraId="64FD59B9" w14:textId="77777777" w:rsidR="0006695B" w:rsidRPr="008361E2" w:rsidRDefault="0006695B" w:rsidP="0006695B">
            <w:r w:rsidRPr="008361E2">
              <w:t>200</w:t>
            </w:r>
          </w:p>
        </w:tc>
        <w:tc>
          <w:tcPr>
            <w:tcW w:w="1394" w:type="dxa"/>
            <w:noWrap/>
            <w:hideMark/>
          </w:tcPr>
          <w:p w14:paraId="6667EDF7" w14:textId="77777777" w:rsidR="0006695B" w:rsidRPr="008361E2" w:rsidRDefault="0006695B" w:rsidP="0006695B">
            <w:r w:rsidRPr="008361E2">
              <w:t>0.186588082</w:t>
            </w:r>
          </w:p>
        </w:tc>
        <w:tc>
          <w:tcPr>
            <w:tcW w:w="1842" w:type="dxa"/>
            <w:noWrap/>
            <w:hideMark/>
          </w:tcPr>
          <w:p w14:paraId="3C20FBD1" w14:textId="77777777" w:rsidR="0006695B" w:rsidRPr="008361E2" w:rsidRDefault="0006695B" w:rsidP="0006695B">
            <w:r w:rsidRPr="008361E2">
              <w:t>26108</w:t>
            </w:r>
          </w:p>
        </w:tc>
        <w:tc>
          <w:tcPr>
            <w:tcW w:w="1134" w:type="dxa"/>
            <w:noWrap/>
            <w:hideMark/>
          </w:tcPr>
          <w:p w14:paraId="586947A8" w14:textId="77777777" w:rsidR="0006695B" w:rsidRPr="008361E2" w:rsidRDefault="0006695B" w:rsidP="0006695B">
            <w:r w:rsidRPr="008361E2">
              <w:t>139</w:t>
            </w:r>
          </w:p>
        </w:tc>
      </w:tr>
      <w:tr w:rsidR="0006695B" w:rsidRPr="008361E2" w14:paraId="1EF9DC3F" w14:textId="77777777" w:rsidTr="0006695B">
        <w:trPr>
          <w:trHeight w:val="270"/>
        </w:trPr>
        <w:tc>
          <w:tcPr>
            <w:tcW w:w="2689" w:type="dxa"/>
            <w:noWrap/>
            <w:vAlign w:val="bottom"/>
            <w:hideMark/>
          </w:tcPr>
          <w:p w14:paraId="3CA80AA5" w14:textId="6F9A7309" w:rsidR="0006695B" w:rsidRPr="008361E2" w:rsidRDefault="0006695B" w:rsidP="0006695B">
            <w:r>
              <w:rPr>
                <w:rFonts w:ascii="Arial" w:hAnsi="Arial" w:cs="Arial"/>
                <w:sz w:val="20"/>
                <w:szCs w:val="20"/>
              </w:rPr>
              <w:t>vc-exact_059.gr</w:t>
            </w:r>
          </w:p>
        </w:tc>
        <w:tc>
          <w:tcPr>
            <w:tcW w:w="1134" w:type="dxa"/>
            <w:noWrap/>
            <w:hideMark/>
          </w:tcPr>
          <w:p w14:paraId="15AD3DBA" w14:textId="77777777" w:rsidR="0006695B" w:rsidRPr="008361E2" w:rsidRDefault="0006695B" w:rsidP="0006695B">
            <w:r w:rsidRPr="008361E2">
              <w:t>200</w:t>
            </w:r>
          </w:p>
        </w:tc>
        <w:tc>
          <w:tcPr>
            <w:tcW w:w="1394" w:type="dxa"/>
            <w:noWrap/>
            <w:hideMark/>
          </w:tcPr>
          <w:p w14:paraId="3225BD9F" w14:textId="77777777" w:rsidR="0006695B" w:rsidRPr="008361E2" w:rsidRDefault="0006695B" w:rsidP="0006695B">
            <w:r w:rsidRPr="008361E2">
              <w:t>0.184983741</w:t>
            </w:r>
          </w:p>
        </w:tc>
        <w:tc>
          <w:tcPr>
            <w:tcW w:w="1842" w:type="dxa"/>
            <w:noWrap/>
            <w:hideMark/>
          </w:tcPr>
          <w:p w14:paraId="6CE84750" w14:textId="77777777" w:rsidR="0006695B" w:rsidRPr="008361E2" w:rsidRDefault="0006695B" w:rsidP="0006695B">
            <w:r w:rsidRPr="008361E2">
              <w:t>26033</w:t>
            </w:r>
          </w:p>
        </w:tc>
        <w:tc>
          <w:tcPr>
            <w:tcW w:w="1134" w:type="dxa"/>
            <w:noWrap/>
            <w:hideMark/>
          </w:tcPr>
          <w:p w14:paraId="2604BE00" w14:textId="77777777" w:rsidR="0006695B" w:rsidRPr="008361E2" w:rsidRDefault="0006695B" w:rsidP="0006695B">
            <w:r w:rsidRPr="008361E2">
              <w:t>139</w:t>
            </w:r>
          </w:p>
        </w:tc>
      </w:tr>
      <w:tr w:rsidR="0006695B" w:rsidRPr="008361E2" w14:paraId="4633DD08" w14:textId="77777777" w:rsidTr="0006695B">
        <w:trPr>
          <w:trHeight w:val="270"/>
        </w:trPr>
        <w:tc>
          <w:tcPr>
            <w:tcW w:w="2689" w:type="dxa"/>
            <w:noWrap/>
            <w:vAlign w:val="bottom"/>
            <w:hideMark/>
          </w:tcPr>
          <w:p w14:paraId="728312FB" w14:textId="019D3767" w:rsidR="0006695B" w:rsidRPr="008361E2" w:rsidRDefault="0006695B" w:rsidP="0006695B">
            <w:r>
              <w:rPr>
                <w:rFonts w:ascii="Arial" w:hAnsi="Arial" w:cs="Arial"/>
                <w:sz w:val="20"/>
                <w:szCs w:val="20"/>
              </w:rPr>
              <w:t>vc-exact_061.gr</w:t>
            </w:r>
          </w:p>
        </w:tc>
        <w:tc>
          <w:tcPr>
            <w:tcW w:w="1134" w:type="dxa"/>
            <w:noWrap/>
            <w:hideMark/>
          </w:tcPr>
          <w:p w14:paraId="297C2CEF" w14:textId="77777777" w:rsidR="0006695B" w:rsidRPr="008361E2" w:rsidRDefault="0006695B" w:rsidP="0006695B">
            <w:r w:rsidRPr="008361E2">
              <w:t>200</w:t>
            </w:r>
          </w:p>
        </w:tc>
        <w:tc>
          <w:tcPr>
            <w:tcW w:w="1394" w:type="dxa"/>
            <w:noWrap/>
            <w:hideMark/>
          </w:tcPr>
          <w:p w14:paraId="1BD48925" w14:textId="77777777" w:rsidR="0006695B" w:rsidRPr="008361E2" w:rsidRDefault="0006695B" w:rsidP="0006695B">
            <w:r w:rsidRPr="008361E2">
              <w:t>0.179798959</w:t>
            </w:r>
          </w:p>
        </w:tc>
        <w:tc>
          <w:tcPr>
            <w:tcW w:w="1842" w:type="dxa"/>
            <w:noWrap/>
            <w:hideMark/>
          </w:tcPr>
          <w:p w14:paraId="439E0C62" w14:textId="77777777" w:rsidR="0006695B" w:rsidRPr="008361E2" w:rsidRDefault="0006695B" w:rsidP="0006695B">
            <w:r w:rsidRPr="008361E2">
              <w:t>28381</w:t>
            </w:r>
          </w:p>
        </w:tc>
        <w:tc>
          <w:tcPr>
            <w:tcW w:w="1134" w:type="dxa"/>
            <w:noWrap/>
            <w:hideMark/>
          </w:tcPr>
          <w:p w14:paraId="214DF16E" w14:textId="77777777" w:rsidR="0006695B" w:rsidRPr="008361E2" w:rsidRDefault="0006695B" w:rsidP="0006695B">
            <w:r w:rsidRPr="008361E2">
              <w:t>139</w:t>
            </w:r>
          </w:p>
        </w:tc>
      </w:tr>
      <w:tr w:rsidR="0006695B" w:rsidRPr="008361E2" w14:paraId="5A6DF25F" w14:textId="77777777" w:rsidTr="0006695B">
        <w:trPr>
          <w:trHeight w:val="270"/>
        </w:trPr>
        <w:tc>
          <w:tcPr>
            <w:tcW w:w="2689" w:type="dxa"/>
            <w:noWrap/>
            <w:vAlign w:val="bottom"/>
            <w:hideMark/>
          </w:tcPr>
          <w:p w14:paraId="4EB34E1A" w14:textId="7F7357E3" w:rsidR="0006695B" w:rsidRPr="008361E2" w:rsidRDefault="0006695B" w:rsidP="0006695B">
            <w:r>
              <w:rPr>
                <w:rFonts w:ascii="Arial" w:hAnsi="Arial" w:cs="Arial"/>
                <w:sz w:val="20"/>
                <w:szCs w:val="20"/>
              </w:rPr>
              <w:t>vc-exact_035.gr</w:t>
            </w:r>
          </w:p>
        </w:tc>
        <w:tc>
          <w:tcPr>
            <w:tcW w:w="1134" w:type="dxa"/>
            <w:noWrap/>
            <w:hideMark/>
          </w:tcPr>
          <w:p w14:paraId="4FC81F40" w14:textId="77777777" w:rsidR="0006695B" w:rsidRPr="008361E2" w:rsidRDefault="0006695B" w:rsidP="0006695B">
            <w:r w:rsidRPr="008361E2">
              <w:t>200</w:t>
            </w:r>
          </w:p>
        </w:tc>
        <w:tc>
          <w:tcPr>
            <w:tcW w:w="1394" w:type="dxa"/>
            <w:noWrap/>
            <w:hideMark/>
          </w:tcPr>
          <w:p w14:paraId="4B63B1FE" w14:textId="77777777" w:rsidR="0006695B" w:rsidRPr="008361E2" w:rsidRDefault="0006695B" w:rsidP="0006695B">
            <w:r w:rsidRPr="008361E2">
              <w:t>0.171751311</w:t>
            </w:r>
          </w:p>
        </w:tc>
        <w:tc>
          <w:tcPr>
            <w:tcW w:w="1842" w:type="dxa"/>
            <w:noWrap/>
            <w:hideMark/>
          </w:tcPr>
          <w:p w14:paraId="4AB02BA6" w14:textId="77777777" w:rsidR="0006695B" w:rsidRPr="008361E2" w:rsidRDefault="0006695B" w:rsidP="0006695B">
            <w:r w:rsidRPr="008361E2">
              <w:t>24634</w:t>
            </w:r>
          </w:p>
        </w:tc>
        <w:tc>
          <w:tcPr>
            <w:tcW w:w="1134" w:type="dxa"/>
            <w:noWrap/>
            <w:hideMark/>
          </w:tcPr>
          <w:p w14:paraId="638758FE" w14:textId="77777777" w:rsidR="0006695B" w:rsidRPr="008361E2" w:rsidRDefault="0006695B" w:rsidP="0006695B">
            <w:r w:rsidRPr="008361E2">
              <w:t>138</w:t>
            </w:r>
          </w:p>
        </w:tc>
      </w:tr>
      <w:tr w:rsidR="0006695B" w:rsidRPr="008361E2" w14:paraId="31ED8E99" w14:textId="77777777" w:rsidTr="0006695B">
        <w:trPr>
          <w:trHeight w:val="270"/>
        </w:trPr>
        <w:tc>
          <w:tcPr>
            <w:tcW w:w="2689" w:type="dxa"/>
            <w:noWrap/>
            <w:vAlign w:val="bottom"/>
            <w:hideMark/>
          </w:tcPr>
          <w:p w14:paraId="46F80825" w14:textId="1936D267" w:rsidR="0006695B" w:rsidRPr="008361E2" w:rsidRDefault="0006695B" w:rsidP="0006695B">
            <w:r>
              <w:rPr>
                <w:rFonts w:ascii="Arial" w:hAnsi="Arial" w:cs="Arial"/>
                <w:sz w:val="20"/>
                <w:szCs w:val="20"/>
              </w:rPr>
              <w:t>vc-exact_031.gr</w:t>
            </w:r>
          </w:p>
        </w:tc>
        <w:tc>
          <w:tcPr>
            <w:tcW w:w="1134" w:type="dxa"/>
            <w:noWrap/>
            <w:hideMark/>
          </w:tcPr>
          <w:p w14:paraId="345D40EB" w14:textId="77777777" w:rsidR="0006695B" w:rsidRPr="008361E2" w:rsidRDefault="0006695B" w:rsidP="0006695B">
            <w:r w:rsidRPr="008361E2">
              <w:t>200</w:t>
            </w:r>
          </w:p>
        </w:tc>
        <w:tc>
          <w:tcPr>
            <w:tcW w:w="1394" w:type="dxa"/>
            <w:noWrap/>
            <w:hideMark/>
          </w:tcPr>
          <w:p w14:paraId="78904A2A" w14:textId="77777777" w:rsidR="0006695B" w:rsidRPr="008361E2" w:rsidRDefault="0006695B" w:rsidP="0006695B">
            <w:r w:rsidRPr="008361E2">
              <w:t>0.167459476</w:t>
            </w:r>
          </w:p>
        </w:tc>
        <w:tc>
          <w:tcPr>
            <w:tcW w:w="1842" w:type="dxa"/>
            <w:noWrap/>
            <w:hideMark/>
          </w:tcPr>
          <w:p w14:paraId="527A2272" w14:textId="77777777" w:rsidR="0006695B" w:rsidRPr="008361E2" w:rsidRDefault="0006695B" w:rsidP="0006695B">
            <w:r w:rsidRPr="008361E2">
              <w:t>26429</w:t>
            </w:r>
          </w:p>
        </w:tc>
        <w:tc>
          <w:tcPr>
            <w:tcW w:w="1134" w:type="dxa"/>
            <w:noWrap/>
            <w:hideMark/>
          </w:tcPr>
          <w:p w14:paraId="32884C8D" w14:textId="77777777" w:rsidR="0006695B" w:rsidRPr="008361E2" w:rsidRDefault="0006695B" w:rsidP="0006695B">
            <w:r w:rsidRPr="008361E2">
              <w:t>141</w:t>
            </w:r>
          </w:p>
        </w:tc>
      </w:tr>
      <w:tr w:rsidR="0006695B" w:rsidRPr="008361E2" w14:paraId="660040C6" w14:textId="77777777" w:rsidTr="0006695B">
        <w:trPr>
          <w:trHeight w:val="270"/>
        </w:trPr>
        <w:tc>
          <w:tcPr>
            <w:tcW w:w="2689" w:type="dxa"/>
            <w:noWrap/>
            <w:vAlign w:val="bottom"/>
            <w:hideMark/>
          </w:tcPr>
          <w:p w14:paraId="0184411A" w14:textId="18F7CBC8" w:rsidR="0006695B" w:rsidRPr="008361E2" w:rsidRDefault="0006695B" w:rsidP="0006695B">
            <w:r>
              <w:rPr>
                <w:rFonts w:ascii="Arial" w:hAnsi="Arial" w:cs="Arial"/>
                <w:sz w:val="20"/>
                <w:szCs w:val="20"/>
              </w:rPr>
              <w:t>vc-exact_037.gr</w:t>
            </w:r>
          </w:p>
        </w:tc>
        <w:tc>
          <w:tcPr>
            <w:tcW w:w="1134" w:type="dxa"/>
            <w:noWrap/>
            <w:hideMark/>
          </w:tcPr>
          <w:p w14:paraId="49C23ACB" w14:textId="77777777" w:rsidR="0006695B" w:rsidRPr="008361E2" w:rsidRDefault="0006695B" w:rsidP="0006695B">
            <w:r w:rsidRPr="008361E2">
              <w:t>198</w:t>
            </w:r>
          </w:p>
        </w:tc>
        <w:tc>
          <w:tcPr>
            <w:tcW w:w="1394" w:type="dxa"/>
            <w:noWrap/>
            <w:hideMark/>
          </w:tcPr>
          <w:p w14:paraId="3B564800" w14:textId="77777777" w:rsidR="0006695B" w:rsidRPr="008361E2" w:rsidRDefault="0006695B" w:rsidP="0006695B">
            <w:r w:rsidRPr="008361E2">
              <w:t>0.167441933</w:t>
            </w:r>
          </w:p>
        </w:tc>
        <w:tc>
          <w:tcPr>
            <w:tcW w:w="1842" w:type="dxa"/>
            <w:noWrap/>
            <w:hideMark/>
          </w:tcPr>
          <w:p w14:paraId="78150D86" w14:textId="77777777" w:rsidR="0006695B" w:rsidRPr="008361E2" w:rsidRDefault="0006695B" w:rsidP="0006695B">
            <w:r w:rsidRPr="008361E2">
              <w:t>24406</w:t>
            </w:r>
          </w:p>
        </w:tc>
        <w:tc>
          <w:tcPr>
            <w:tcW w:w="1134" w:type="dxa"/>
            <w:noWrap/>
            <w:hideMark/>
          </w:tcPr>
          <w:p w14:paraId="5AB4D29A" w14:textId="77777777" w:rsidR="0006695B" w:rsidRPr="008361E2" w:rsidRDefault="0006695B" w:rsidP="0006695B">
            <w:r w:rsidRPr="008361E2">
              <w:t>135</w:t>
            </w:r>
          </w:p>
        </w:tc>
      </w:tr>
      <w:tr w:rsidR="0006695B" w:rsidRPr="008361E2" w14:paraId="2855BD48" w14:textId="77777777" w:rsidTr="0006695B">
        <w:trPr>
          <w:trHeight w:val="270"/>
        </w:trPr>
        <w:tc>
          <w:tcPr>
            <w:tcW w:w="2689" w:type="dxa"/>
            <w:noWrap/>
            <w:vAlign w:val="bottom"/>
            <w:hideMark/>
          </w:tcPr>
          <w:p w14:paraId="32C1DC2C" w14:textId="52BB042A" w:rsidR="0006695B" w:rsidRPr="008361E2" w:rsidRDefault="0006695B" w:rsidP="0006695B">
            <w:r>
              <w:rPr>
                <w:rFonts w:ascii="Arial" w:hAnsi="Arial" w:cs="Arial"/>
                <w:sz w:val="20"/>
                <w:szCs w:val="20"/>
              </w:rPr>
              <w:t>vc-exact_019.gr</w:t>
            </w:r>
          </w:p>
        </w:tc>
        <w:tc>
          <w:tcPr>
            <w:tcW w:w="1134" w:type="dxa"/>
            <w:noWrap/>
            <w:hideMark/>
          </w:tcPr>
          <w:p w14:paraId="52286192" w14:textId="77777777" w:rsidR="0006695B" w:rsidRPr="008361E2" w:rsidRDefault="0006695B" w:rsidP="0006695B">
            <w:r w:rsidRPr="008361E2">
              <w:t>200</w:t>
            </w:r>
          </w:p>
        </w:tc>
        <w:tc>
          <w:tcPr>
            <w:tcW w:w="1394" w:type="dxa"/>
            <w:noWrap/>
            <w:hideMark/>
          </w:tcPr>
          <w:p w14:paraId="7233F2DB" w14:textId="77777777" w:rsidR="0006695B" w:rsidRPr="008361E2" w:rsidRDefault="0006695B" w:rsidP="0006695B">
            <w:r w:rsidRPr="008361E2">
              <w:t>0.160938689</w:t>
            </w:r>
          </w:p>
        </w:tc>
        <w:tc>
          <w:tcPr>
            <w:tcW w:w="1842" w:type="dxa"/>
            <w:noWrap/>
            <w:hideMark/>
          </w:tcPr>
          <w:p w14:paraId="4DF8AD13" w14:textId="77777777" w:rsidR="0006695B" w:rsidRPr="008361E2" w:rsidRDefault="0006695B" w:rsidP="0006695B">
            <w:r w:rsidRPr="008361E2">
              <w:t>22525</w:t>
            </w:r>
          </w:p>
        </w:tc>
        <w:tc>
          <w:tcPr>
            <w:tcW w:w="1134" w:type="dxa"/>
            <w:noWrap/>
            <w:hideMark/>
          </w:tcPr>
          <w:p w14:paraId="581492EF" w14:textId="77777777" w:rsidR="0006695B" w:rsidRPr="008361E2" w:rsidRDefault="0006695B" w:rsidP="0006695B">
            <w:r w:rsidRPr="008361E2">
              <w:t>132</w:t>
            </w:r>
          </w:p>
        </w:tc>
      </w:tr>
      <w:tr w:rsidR="0006695B" w:rsidRPr="008361E2" w14:paraId="4BE9685F" w14:textId="77777777" w:rsidTr="0006695B">
        <w:trPr>
          <w:trHeight w:val="270"/>
        </w:trPr>
        <w:tc>
          <w:tcPr>
            <w:tcW w:w="2689" w:type="dxa"/>
            <w:tcBorders>
              <w:bottom w:val="single" w:sz="12" w:space="0" w:color="auto"/>
            </w:tcBorders>
            <w:noWrap/>
            <w:vAlign w:val="bottom"/>
            <w:hideMark/>
          </w:tcPr>
          <w:p w14:paraId="7C4B408E" w14:textId="4D750CEC" w:rsidR="0006695B" w:rsidRPr="008361E2" w:rsidRDefault="0006695B" w:rsidP="0006695B">
            <w:r>
              <w:rPr>
                <w:rFonts w:ascii="Arial" w:hAnsi="Arial" w:cs="Arial"/>
                <w:sz w:val="20"/>
                <w:szCs w:val="20"/>
              </w:rPr>
              <w:t>vc-exact_005.gr</w:t>
            </w:r>
          </w:p>
        </w:tc>
        <w:tc>
          <w:tcPr>
            <w:tcW w:w="1134" w:type="dxa"/>
            <w:tcBorders>
              <w:bottom w:val="single" w:sz="12" w:space="0" w:color="auto"/>
            </w:tcBorders>
            <w:noWrap/>
            <w:hideMark/>
          </w:tcPr>
          <w:p w14:paraId="6DF879C6" w14:textId="77777777" w:rsidR="0006695B" w:rsidRPr="008361E2" w:rsidRDefault="0006695B" w:rsidP="0006695B">
            <w:r w:rsidRPr="008361E2">
              <w:t>200</w:t>
            </w:r>
          </w:p>
        </w:tc>
        <w:tc>
          <w:tcPr>
            <w:tcW w:w="1394" w:type="dxa"/>
            <w:tcBorders>
              <w:bottom w:val="single" w:sz="12" w:space="0" w:color="auto"/>
            </w:tcBorders>
            <w:noWrap/>
            <w:hideMark/>
          </w:tcPr>
          <w:p w14:paraId="70649A3C" w14:textId="77777777" w:rsidR="0006695B" w:rsidRPr="008361E2" w:rsidRDefault="0006695B" w:rsidP="0006695B">
            <w:r w:rsidRPr="008361E2">
              <w:t>0.138240306</w:t>
            </w:r>
          </w:p>
        </w:tc>
        <w:tc>
          <w:tcPr>
            <w:tcW w:w="1842" w:type="dxa"/>
            <w:tcBorders>
              <w:bottom w:val="single" w:sz="12" w:space="0" w:color="auto"/>
            </w:tcBorders>
            <w:noWrap/>
            <w:hideMark/>
          </w:tcPr>
          <w:p w14:paraId="5E7DF2FF" w14:textId="77777777" w:rsidR="0006695B" w:rsidRPr="008361E2" w:rsidRDefault="0006695B" w:rsidP="0006695B">
            <w:r w:rsidRPr="008361E2">
              <w:t>21595</w:t>
            </w:r>
          </w:p>
        </w:tc>
        <w:tc>
          <w:tcPr>
            <w:tcW w:w="1134" w:type="dxa"/>
            <w:tcBorders>
              <w:bottom w:val="single" w:sz="12" w:space="0" w:color="auto"/>
            </w:tcBorders>
            <w:noWrap/>
            <w:hideMark/>
          </w:tcPr>
          <w:p w14:paraId="20DFFC93" w14:textId="77777777" w:rsidR="0006695B" w:rsidRPr="008361E2" w:rsidRDefault="0006695B" w:rsidP="0006695B">
            <w:r w:rsidRPr="008361E2">
              <w:t>131</w:t>
            </w:r>
          </w:p>
        </w:tc>
      </w:tr>
    </w:tbl>
    <w:p w14:paraId="5455DD9A" w14:textId="77777777" w:rsidR="0026661F" w:rsidRPr="006449A1" w:rsidRDefault="0026661F" w:rsidP="0006695B"/>
    <w:p w14:paraId="322FA52A" w14:textId="77777777" w:rsidR="0026661F" w:rsidRDefault="0026661F" w:rsidP="0006695B">
      <w:pPr>
        <w:rPr>
          <w:rFonts w:asciiTheme="minorHAnsi" w:hAnsiTheme="minorHAnsi"/>
        </w:rPr>
      </w:pPr>
    </w:p>
    <w:sectPr w:rsidR="0026661F" w:rsidSect="00676D9B">
      <w:headerReference w:type="default" r:id="rId22"/>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A14A36" w14:textId="77777777" w:rsidR="0018230B" w:rsidRDefault="0018230B" w:rsidP="00AA2872">
      <w:r>
        <w:separator/>
      </w:r>
    </w:p>
    <w:p w14:paraId="50A8ABE5" w14:textId="77777777" w:rsidR="0018230B" w:rsidRDefault="0018230B" w:rsidP="00AA2872"/>
  </w:endnote>
  <w:endnote w:type="continuationSeparator" w:id="0">
    <w:p w14:paraId="6A908E77" w14:textId="77777777" w:rsidR="0018230B" w:rsidRDefault="0018230B" w:rsidP="00AA2872">
      <w:r>
        <w:continuationSeparator/>
      </w:r>
    </w:p>
    <w:p w14:paraId="46B659E6" w14:textId="77777777" w:rsidR="0018230B" w:rsidRDefault="0018230B" w:rsidP="00AA28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Tahoma"/>
    <w:panose1 w:val="02010600030101010101"/>
    <w:charset w:val="00"/>
    <w:family w:val="auto"/>
    <w:pitch w:val="variable"/>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charset w:val="00"/>
    <w:family w:val="auto"/>
    <w:pitch w:val="variable"/>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3285229"/>
      <w:docPartObj>
        <w:docPartGallery w:val="Page Numbers (Bottom of Page)"/>
        <w:docPartUnique/>
      </w:docPartObj>
    </w:sdtPr>
    <w:sdtEndPr>
      <w:rPr>
        <w:noProof/>
      </w:rPr>
    </w:sdtEndPr>
    <w:sdtContent>
      <w:p w14:paraId="79450834" w14:textId="4F4C347F" w:rsidR="0018230B" w:rsidRDefault="0018230B" w:rsidP="0044697A">
        <w:pPr>
          <w:pStyle w:val="Footer"/>
          <w:jc w:val="center"/>
        </w:pPr>
        <w:r>
          <w:fldChar w:fldCharType="begin"/>
        </w:r>
        <w:r>
          <w:instrText xml:space="preserve"> PAGE   \* MERGEFORMAT </w:instrText>
        </w:r>
        <w:r>
          <w:fldChar w:fldCharType="separate"/>
        </w:r>
        <w:r w:rsidR="009A0EA2">
          <w:rPr>
            <w:noProof/>
          </w:rPr>
          <w:t>18</w:t>
        </w:r>
        <w:r>
          <w:rPr>
            <w:noProof/>
          </w:rPr>
          <w:fldChar w:fldCharType="end"/>
        </w:r>
      </w:p>
    </w:sdtContent>
  </w:sdt>
  <w:p w14:paraId="6858B676" w14:textId="77777777" w:rsidR="0018230B" w:rsidRDefault="0018230B" w:rsidP="00AA28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C2B32F" w14:textId="77777777" w:rsidR="0018230B" w:rsidRDefault="0018230B" w:rsidP="00AA2872">
      <w:r>
        <w:separator/>
      </w:r>
    </w:p>
    <w:p w14:paraId="5D60C9D2" w14:textId="77777777" w:rsidR="0018230B" w:rsidRDefault="0018230B" w:rsidP="00AA2872"/>
  </w:footnote>
  <w:footnote w:type="continuationSeparator" w:id="0">
    <w:p w14:paraId="4B895559" w14:textId="77777777" w:rsidR="0018230B" w:rsidRDefault="0018230B" w:rsidP="00AA2872">
      <w:r>
        <w:continuationSeparator/>
      </w:r>
    </w:p>
    <w:p w14:paraId="6E9C1AE9" w14:textId="77777777" w:rsidR="0018230B" w:rsidRDefault="0018230B" w:rsidP="00AA2872"/>
  </w:footnote>
  <w:footnote w:id="1">
    <w:p w14:paraId="735A825F" w14:textId="77777777" w:rsidR="0018230B" w:rsidRDefault="0018230B" w:rsidP="00AF12AB">
      <w:pPr>
        <w:pStyle w:val="FootnoteText"/>
        <w:jc w:val="left"/>
      </w:pPr>
      <w:r>
        <w:rPr>
          <w:rStyle w:val="FootnoteReference"/>
        </w:rPr>
        <w:footnoteRef/>
      </w:r>
      <w:r>
        <w:t xml:space="preserve"> </w:t>
      </w:r>
      <w:hyperlink r:id="rId1" w:history="1">
        <w:r w:rsidRPr="00D8587D">
          <w:rPr>
            <w:rStyle w:val="Hyperlink"/>
          </w:rPr>
          <w:t>https://graph-tool.skewed.de/</w:t>
        </w:r>
      </w:hyperlink>
      <w:r>
        <w:t xml:space="preserve">, </w:t>
      </w:r>
      <w:hyperlink r:id="rId2" w:history="1">
        <w:r w:rsidRPr="00D8587D">
          <w:rPr>
            <w:rStyle w:val="Hyperlink"/>
          </w:rPr>
          <w:t>https://www.boost.org/doc/libs/1_58_0/libs/graph/doc/</w:t>
        </w:r>
      </w:hyperlink>
      <w:r>
        <w:t xml:space="preserve">, </w:t>
      </w:r>
      <w:hyperlink r:id="rId3" w:history="1">
        <w:r w:rsidRPr="00D8587D">
          <w:rPr>
            <w:rStyle w:val="Hyperlink"/>
          </w:rPr>
          <w:t>https://igraph.org/redirect.html</w:t>
        </w:r>
      </w:hyperlink>
      <w:r>
        <w:t xml:space="preserve"> </w:t>
      </w:r>
    </w:p>
  </w:footnote>
  <w:footnote w:id="2">
    <w:p w14:paraId="7248707E" w14:textId="0466FB8E" w:rsidR="0018230B" w:rsidRDefault="0018230B" w:rsidP="00AF12AB">
      <w:pPr>
        <w:pStyle w:val="FootnoteText"/>
      </w:pPr>
      <w:r>
        <w:rPr>
          <w:rStyle w:val="FootnoteReference"/>
        </w:rPr>
        <w:footnoteRef/>
      </w:r>
      <w:r>
        <w:t xml:space="preserve"> </w:t>
      </w:r>
      <w:hyperlink r:id="rId4" w:history="1">
        <w:r w:rsidRPr="00D8587D">
          <w:rPr>
            <w:rStyle w:val="Hyperlink"/>
          </w:rPr>
          <w:t>https://igraph.org/redirect.html</w:t>
        </w:r>
      </w:hyperlink>
    </w:p>
  </w:footnote>
  <w:footnote w:id="3">
    <w:p w14:paraId="51C64A46" w14:textId="796D52B3" w:rsidR="0018230B" w:rsidRDefault="0018230B" w:rsidP="00AA2872">
      <w:pPr>
        <w:pStyle w:val="FootnoteText"/>
      </w:pPr>
      <w:r>
        <w:rPr>
          <w:rStyle w:val="FootnoteReference"/>
        </w:rPr>
        <w:footnoteRef/>
      </w:r>
      <w:r>
        <w:t xml:space="preserve"> </w:t>
      </w:r>
      <w:hyperlink r:id="rId5" w:history="1">
        <w:r>
          <w:rPr>
            <w:rStyle w:val="Hyperlink"/>
          </w:rPr>
          <w:t>https://graph-tool.skewed.de/performance</w:t>
        </w:r>
      </w:hyperlink>
    </w:p>
  </w:footnote>
  <w:footnote w:id="4">
    <w:p w14:paraId="3A2EA5A0" w14:textId="77777777" w:rsidR="0018230B" w:rsidRDefault="0018230B" w:rsidP="001B6CC7">
      <w:pPr>
        <w:pStyle w:val="FootnoteText"/>
      </w:pPr>
      <w:r>
        <w:rPr>
          <w:rStyle w:val="FootnoteReference"/>
        </w:rPr>
        <w:footnoteRef/>
      </w:r>
      <w:r>
        <w:t xml:space="preserve"> </w:t>
      </w:r>
      <w:hyperlink r:id="rId6" w:history="1">
        <w:r>
          <w:rPr>
            <w:rStyle w:val="Hyperlink"/>
          </w:rPr>
          <w:t>https://docs.python.org/3/library/time.html</w:t>
        </w:r>
      </w:hyperlink>
    </w:p>
  </w:footnote>
  <w:footnote w:id="5">
    <w:p w14:paraId="71908986" w14:textId="21D7594E" w:rsidR="0018230B" w:rsidRDefault="0018230B">
      <w:pPr>
        <w:pStyle w:val="FootnoteText"/>
      </w:pPr>
      <w:r>
        <w:rPr>
          <w:rStyle w:val="FootnoteReference"/>
        </w:rPr>
        <w:footnoteRef/>
      </w:r>
      <w:r>
        <w:t xml:space="preserve"> </w:t>
      </w:r>
      <w:hyperlink r:id="rId7" w:history="1">
        <w:r>
          <w:rPr>
            <w:rStyle w:val="Hyperlink"/>
          </w:rPr>
          <w:t>https://cairographics.org/pycairo/</w:t>
        </w:r>
      </w:hyperlink>
    </w:p>
  </w:footnote>
  <w:footnote w:id="6">
    <w:p w14:paraId="66554CC5" w14:textId="77777777" w:rsidR="0018230B" w:rsidRDefault="0018230B" w:rsidP="001B6CC7">
      <w:pPr>
        <w:pStyle w:val="FootnoteText"/>
      </w:pPr>
      <w:r>
        <w:rPr>
          <w:rStyle w:val="FootnoteReference"/>
        </w:rPr>
        <w:footnoteRef/>
      </w:r>
      <w:r>
        <w:t xml:space="preserve"> </w:t>
      </w:r>
      <w:hyperlink r:id="rId8" w:history="1">
        <w:r>
          <w:rPr>
            <w:rStyle w:val="Hyperlink"/>
          </w:rPr>
          <w:t>https://docs.python.org/3.6/library/profile.html</w:t>
        </w:r>
      </w:hyperlink>
    </w:p>
  </w:footnote>
  <w:footnote w:id="7">
    <w:p w14:paraId="12BA2255" w14:textId="77777777" w:rsidR="0018230B" w:rsidRPr="0065313F" w:rsidRDefault="0018230B" w:rsidP="001B6CC7">
      <w:pPr>
        <w:pStyle w:val="FootnoteText"/>
        <w:jc w:val="left"/>
      </w:pPr>
      <w:r w:rsidRPr="0065313F">
        <w:rPr>
          <w:rStyle w:val="FootnoteReference"/>
        </w:rPr>
        <w:footnoteRef/>
      </w:r>
      <w:r w:rsidRPr="0065313F">
        <w:t xml:space="preserve"> </w:t>
      </w:r>
      <w:hyperlink r:id="rId9" w:history="1">
        <w:r w:rsidRPr="0065313F">
          <w:rPr>
            <w:rStyle w:val="Hyperlink"/>
            <w:color w:val="1155CC"/>
          </w:rPr>
          <w:t>https://lists.nongnu.org/archive/html/igraph-help/2010-03/msg00078.html</w:t>
        </w:r>
      </w:hyperlink>
      <w:r w:rsidRPr="0065313F">
        <w:t xml:space="preserve">, </w:t>
      </w:r>
      <w:hyperlink r:id="rId10" w:history="1">
        <w:r w:rsidRPr="0065313F">
          <w:rPr>
            <w:rStyle w:val="Hyperlink"/>
            <w:color w:val="1155CC"/>
            <w:shd w:val="clear" w:color="auto" w:fill="FFFFFF"/>
          </w:rPr>
          <w:t>https://stackoverflow.com/questions/20245234/delete-vertices-while-preserving-nodes-ids</w:t>
        </w:r>
      </w:hyperlink>
    </w:p>
  </w:footnote>
  <w:footnote w:id="8">
    <w:p w14:paraId="5660DF0B" w14:textId="5CD2B2C4" w:rsidR="0018230B" w:rsidRDefault="0018230B" w:rsidP="00D76D24">
      <w:pPr>
        <w:pStyle w:val="FootnoteText"/>
      </w:pPr>
      <w:r>
        <w:rPr>
          <w:rStyle w:val="FootnoteReference"/>
        </w:rPr>
        <w:footnoteRef/>
      </w:r>
      <w:r>
        <w:t xml:space="preserve"> </w:t>
      </w:r>
      <w:hyperlink r:id="rId11" w:history="1">
        <w:r>
          <w:rPr>
            <w:rStyle w:val="Hyperlink"/>
          </w:rPr>
          <w:t>https://lists.nongnu.org/archive/html/igraph-help/2014-05/msg00069.html</w:t>
        </w:r>
      </w:hyperlink>
    </w:p>
  </w:footnote>
  <w:footnote w:id="9">
    <w:p w14:paraId="09C3C1BE" w14:textId="77777777" w:rsidR="0018230B" w:rsidRDefault="0018230B" w:rsidP="001B6CC7">
      <w:pPr>
        <w:pStyle w:val="FootnoteText"/>
      </w:pPr>
      <w:r>
        <w:rPr>
          <w:rStyle w:val="FootnoteReference"/>
        </w:rPr>
        <w:footnoteRef/>
      </w:r>
      <w:r>
        <w:t xml:space="preserve"> </w:t>
      </w:r>
      <w:hyperlink r:id="rId12" w:history="1">
        <w:r>
          <w:rPr>
            <w:rStyle w:val="Hyperlink"/>
          </w:rPr>
          <w:t>https://ipython.readthedocs.io/en/stable/interactive/magics.html</w:t>
        </w:r>
      </w:hyperlink>
    </w:p>
  </w:footnote>
  <w:footnote w:id="10">
    <w:p w14:paraId="35EC459B" w14:textId="77777777" w:rsidR="0018230B" w:rsidRDefault="0018230B" w:rsidP="001B6CC7">
      <w:pPr>
        <w:pStyle w:val="FootnoteText"/>
      </w:pPr>
      <w:r>
        <w:rPr>
          <w:rStyle w:val="FootnoteReference"/>
        </w:rPr>
        <w:footnoteRef/>
      </w:r>
      <w:r>
        <w:t xml:space="preserve"> </w:t>
      </w:r>
      <w:hyperlink r:id="rId13" w:history="1">
        <w:r>
          <w:rPr>
            <w:rStyle w:val="Hyperlink"/>
          </w:rPr>
          <w:t>https://lists.nongnu.org/archive/html/igraph-help/2014-05/msg00069.html</w:t>
        </w:r>
      </w:hyperlink>
    </w:p>
  </w:footnote>
  <w:footnote w:id="11">
    <w:p w14:paraId="69B26288" w14:textId="01BC82F1" w:rsidR="0018230B" w:rsidRDefault="0018230B">
      <w:pPr>
        <w:pStyle w:val="FootnoteText"/>
      </w:pPr>
      <w:r>
        <w:rPr>
          <w:rStyle w:val="FootnoteReference"/>
        </w:rPr>
        <w:footnoteRef/>
      </w:r>
      <w:r>
        <w:t xml:space="preserve"> </w:t>
      </w:r>
      <w:hyperlink r:id="rId14" w:history="1">
        <w:r>
          <w:rPr>
            <w:rStyle w:val="Hyperlink"/>
          </w:rPr>
          <w:t>https://stackoverflow.com/questions/3323001/what-is-the-maximum-recursion-depth-in-python-and-how-to-increase-it</w:t>
        </w:r>
      </w:hyperlink>
      <w:r>
        <w:t xml:space="preserve">, </w:t>
      </w:r>
      <w:hyperlink r:id="rId15" w:history="1">
        <w:r>
          <w:rPr>
            <w:rStyle w:val="Hyperlink"/>
          </w:rPr>
          <w:t>https://bugs.launchpad.net/beautifulsoup/+bug/1471755</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FA7FCC" w14:textId="77777777" w:rsidR="0018230B" w:rsidRDefault="0018230B" w:rsidP="00AA28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A19B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4D14B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75B41BD"/>
    <w:multiLevelType w:val="hybridMultilevel"/>
    <w:tmpl w:val="56487DA8"/>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3" w15:restartNumberingAfterBreak="0">
    <w:nsid w:val="1A236BFC"/>
    <w:multiLevelType w:val="hybridMultilevel"/>
    <w:tmpl w:val="A0369E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A605ABD"/>
    <w:multiLevelType w:val="hybridMultilevel"/>
    <w:tmpl w:val="AF1C64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9673D4"/>
    <w:multiLevelType w:val="hybridMultilevel"/>
    <w:tmpl w:val="858E3288"/>
    <w:lvl w:ilvl="0" w:tplc="6E9A7CC2">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33E20FE9"/>
    <w:multiLevelType w:val="hybridMultilevel"/>
    <w:tmpl w:val="EC0287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69D7510"/>
    <w:multiLevelType w:val="multilevel"/>
    <w:tmpl w:val="0809001F"/>
    <w:lvl w:ilvl="0">
      <w:start w:val="1"/>
      <w:numFmt w:val="decimal"/>
      <w:lvlText w:val="%1."/>
      <w:lvlJc w:val="left"/>
      <w:pPr>
        <w:ind w:left="360" w:hanging="360"/>
      </w:pPr>
      <w:rPr>
        <w:rFonts w:hint="default"/>
        <w:i w:val="0"/>
        <w:iCs w:val="0"/>
      </w:rPr>
    </w:lvl>
    <w:lvl w:ilvl="1">
      <w:start w:val="1"/>
      <w:numFmt w:val="decimal"/>
      <w:lvlText w:val="%1.%2."/>
      <w:lvlJc w:val="left"/>
      <w:pPr>
        <w:ind w:left="792" w:hanging="432"/>
      </w:pPr>
      <w:rPr>
        <w:rFonts w:hint="default"/>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8321DC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D824871"/>
    <w:multiLevelType w:val="multilevel"/>
    <w:tmpl w:val="BAA85A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0DE0B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AA365AE"/>
    <w:multiLevelType w:val="hybridMultilevel"/>
    <w:tmpl w:val="43404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41F336E"/>
    <w:multiLevelType w:val="hybridMultilevel"/>
    <w:tmpl w:val="BB8A3D00"/>
    <w:lvl w:ilvl="0" w:tplc="A8E4B9BA">
      <w:start w:val="1"/>
      <w:numFmt w:val="decimal"/>
      <w:lvlText w:val="%1."/>
      <w:lvlJc w:val="left"/>
      <w:pPr>
        <w:ind w:left="1080" w:hanging="360"/>
      </w:pPr>
      <w:rPr>
        <w:rFonts w:hint="default"/>
        <w:i w:val="0"/>
        <w:iCs w: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77E27393"/>
    <w:multiLevelType w:val="hybridMultilevel"/>
    <w:tmpl w:val="41AAABB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D0D3780"/>
    <w:multiLevelType w:val="hybridMultilevel"/>
    <w:tmpl w:val="4AFE69D8"/>
    <w:lvl w:ilvl="0" w:tplc="52C237A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9"/>
  </w:num>
  <w:num w:numId="3">
    <w:abstractNumId w:val="4"/>
  </w:num>
  <w:num w:numId="4">
    <w:abstractNumId w:val="11"/>
  </w:num>
  <w:num w:numId="5">
    <w:abstractNumId w:val="6"/>
  </w:num>
  <w:num w:numId="6">
    <w:abstractNumId w:val="14"/>
  </w:num>
  <w:num w:numId="7">
    <w:abstractNumId w:val="5"/>
  </w:num>
  <w:num w:numId="8">
    <w:abstractNumId w:val="12"/>
  </w:num>
  <w:num w:numId="9">
    <w:abstractNumId w:val="2"/>
  </w:num>
  <w:num w:numId="10">
    <w:abstractNumId w:val="7"/>
  </w:num>
  <w:num w:numId="11">
    <w:abstractNumId w:val="13"/>
  </w:num>
  <w:num w:numId="12">
    <w:abstractNumId w:val="3"/>
  </w:num>
  <w:num w:numId="13">
    <w:abstractNumId w:val="8"/>
  </w:num>
  <w:num w:numId="14">
    <w:abstractNumId w:val="1"/>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hyphenationZone w:val="425"/>
  <w:characterSpacingControl w:val="doNotCompress"/>
  <w:hdrShapeDefaults>
    <o:shapedefaults v:ext="edit" spidmax="1126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4474"/>
    <w:rsid w:val="00005D69"/>
    <w:rsid w:val="00026235"/>
    <w:rsid w:val="00031138"/>
    <w:rsid w:val="000325B9"/>
    <w:rsid w:val="0003643C"/>
    <w:rsid w:val="00062F48"/>
    <w:rsid w:val="0006695B"/>
    <w:rsid w:val="00066EBF"/>
    <w:rsid w:val="00084670"/>
    <w:rsid w:val="000979E9"/>
    <w:rsid w:val="000A440F"/>
    <w:rsid w:val="000B0F32"/>
    <w:rsid w:val="000B1EC9"/>
    <w:rsid w:val="000B3213"/>
    <w:rsid w:val="000D0106"/>
    <w:rsid w:val="000F6D88"/>
    <w:rsid w:val="00110604"/>
    <w:rsid w:val="00113C61"/>
    <w:rsid w:val="001439F7"/>
    <w:rsid w:val="00145B6C"/>
    <w:rsid w:val="001562CF"/>
    <w:rsid w:val="00156769"/>
    <w:rsid w:val="00163F39"/>
    <w:rsid w:val="00166FC2"/>
    <w:rsid w:val="001672B7"/>
    <w:rsid w:val="00173634"/>
    <w:rsid w:val="0018230B"/>
    <w:rsid w:val="00196300"/>
    <w:rsid w:val="0019692C"/>
    <w:rsid w:val="001A2BB8"/>
    <w:rsid w:val="001B00E6"/>
    <w:rsid w:val="001B6CC7"/>
    <w:rsid w:val="001C5BE9"/>
    <w:rsid w:val="001D4667"/>
    <w:rsid w:val="001D7C37"/>
    <w:rsid w:val="001F468C"/>
    <w:rsid w:val="002001CD"/>
    <w:rsid w:val="00214199"/>
    <w:rsid w:val="00223FF6"/>
    <w:rsid w:val="00234D3A"/>
    <w:rsid w:val="00256E33"/>
    <w:rsid w:val="0026325D"/>
    <w:rsid w:val="002635AE"/>
    <w:rsid w:val="002664B9"/>
    <w:rsid w:val="0026661F"/>
    <w:rsid w:val="00286B89"/>
    <w:rsid w:val="00291F77"/>
    <w:rsid w:val="002A0D52"/>
    <w:rsid w:val="002C579E"/>
    <w:rsid w:val="002D3074"/>
    <w:rsid w:val="002D6B61"/>
    <w:rsid w:val="00320B0E"/>
    <w:rsid w:val="00331758"/>
    <w:rsid w:val="00331A21"/>
    <w:rsid w:val="00344802"/>
    <w:rsid w:val="00363BAA"/>
    <w:rsid w:val="003A1036"/>
    <w:rsid w:val="003A1C9D"/>
    <w:rsid w:val="003A4BBD"/>
    <w:rsid w:val="003A617B"/>
    <w:rsid w:val="003C4851"/>
    <w:rsid w:val="003C7078"/>
    <w:rsid w:val="003F3731"/>
    <w:rsid w:val="003F5E50"/>
    <w:rsid w:val="00436AB6"/>
    <w:rsid w:val="004407ED"/>
    <w:rsid w:val="0044608E"/>
    <w:rsid w:val="0044697A"/>
    <w:rsid w:val="00461F2C"/>
    <w:rsid w:val="00464BFF"/>
    <w:rsid w:val="00472A62"/>
    <w:rsid w:val="00487FFA"/>
    <w:rsid w:val="00491D98"/>
    <w:rsid w:val="004A02A3"/>
    <w:rsid w:val="004A3171"/>
    <w:rsid w:val="004E7AD2"/>
    <w:rsid w:val="004F145F"/>
    <w:rsid w:val="00534132"/>
    <w:rsid w:val="00547C21"/>
    <w:rsid w:val="0055233C"/>
    <w:rsid w:val="00557A64"/>
    <w:rsid w:val="005909EF"/>
    <w:rsid w:val="00597282"/>
    <w:rsid w:val="005A298A"/>
    <w:rsid w:val="005A7AD4"/>
    <w:rsid w:val="005C1353"/>
    <w:rsid w:val="00601490"/>
    <w:rsid w:val="006142DB"/>
    <w:rsid w:val="0062342F"/>
    <w:rsid w:val="00635437"/>
    <w:rsid w:val="0064062A"/>
    <w:rsid w:val="0064171E"/>
    <w:rsid w:val="006449A1"/>
    <w:rsid w:val="00647715"/>
    <w:rsid w:val="0065313F"/>
    <w:rsid w:val="00664409"/>
    <w:rsid w:val="00676D9B"/>
    <w:rsid w:val="00681A59"/>
    <w:rsid w:val="0068585C"/>
    <w:rsid w:val="00686AA5"/>
    <w:rsid w:val="00687C6F"/>
    <w:rsid w:val="006A0BB2"/>
    <w:rsid w:val="006A0FC4"/>
    <w:rsid w:val="006A5B3A"/>
    <w:rsid w:val="006B1A8C"/>
    <w:rsid w:val="006B3381"/>
    <w:rsid w:val="006C2054"/>
    <w:rsid w:val="006C3B63"/>
    <w:rsid w:val="006C51BA"/>
    <w:rsid w:val="006E599E"/>
    <w:rsid w:val="00713C92"/>
    <w:rsid w:val="007330D4"/>
    <w:rsid w:val="00763A6A"/>
    <w:rsid w:val="00771A68"/>
    <w:rsid w:val="00782BD6"/>
    <w:rsid w:val="007879CA"/>
    <w:rsid w:val="00790A85"/>
    <w:rsid w:val="007A760A"/>
    <w:rsid w:val="007B094B"/>
    <w:rsid w:val="007B4DB9"/>
    <w:rsid w:val="007B63BF"/>
    <w:rsid w:val="007E1E3D"/>
    <w:rsid w:val="00800157"/>
    <w:rsid w:val="008068AA"/>
    <w:rsid w:val="00811324"/>
    <w:rsid w:val="0081290A"/>
    <w:rsid w:val="008239B6"/>
    <w:rsid w:val="00825630"/>
    <w:rsid w:val="008307E9"/>
    <w:rsid w:val="00835770"/>
    <w:rsid w:val="008361E2"/>
    <w:rsid w:val="008419B4"/>
    <w:rsid w:val="008550BD"/>
    <w:rsid w:val="00857923"/>
    <w:rsid w:val="008710E6"/>
    <w:rsid w:val="00874F70"/>
    <w:rsid w:val="00880965"/>
    <w:rsid w:val="008838E6"/>
    <w:rsid w:val="00893613"/>
    <w:rsid w:val="00895FD6"/>
    <w:rsid w:val="008B5B76"/>
    <w:rsid w:val="008C5487"/>
    <w:rsid w:val="009038FC"/>
    <w:rsid w:val="0092449B"/>
    <w:rsid w:val="00941B15"/>
    <w:rsid w:val="00960C86"/>
    <w:rsid w:val="00962952"/>
    <w:rsid w:val="00966D91"/>
    <w:rsid w:val="00967680"/>
    <w:rsid w:val="00975C81"/>
    <w:rsid w:val="00976E30"/>
    <w:rsid w:val="00992A2E"/>
    <w:rsid w:val="009A0EA2"/>
    <w:rsid w:val="009B52DF"/>
    <w:rsid w:val="009C4C01"/>
    <w:rsid w:val="009D63EF"/>
    <w:rsid w:val="009D7F44"/>
    <w:rsid w:val="009E0591"/>
    <w:rsid w:val="009F0959"/>
    <w:rsid w:val="009F394B"/>
    <w:rsid w:val="009F39E5"/>
    <w:rsid w:val="009F4584"/>
    <w:rsid w:val="009F4C1F"/>
    <w:rsid w:val="009F5646"/>
    <w:rsid w:val="00A202E5"/>
    <w:rsid w:val="00A32F2A"/>
    <w:rsid w:val="00A45319"/>
    <w:rsid w:val="00A512F8"/>
    <w:rsid w:val="00A56C92"/>
    <w:rsid w:val="00A65B70"/>
    <w:rsid w:val="00A6621A"/>
    <w:rsid w:val="00A71A26"/>
    <w:rsid w:val="00A775F5"/>
    <w:rsid w:val="00A83D52"/>
    <w:rsid w:val="00A84A70"/>
    <w:rsid w:val="00A87F31"/>
    <w:rsid w:val="00AA2872"/>
    <w:rsid w:val="00AA5445"/>
    <w:rsid w:val="00AB7566"/>
    <w:rsid w:val="00AC1A1A"/>
    <w:rsid w:val="00AC4018"/>
    <w:rsid w:val="00AD2A1B"/>
    <w:rsid w:val="00AF12AB"/>
    <w:rsid w:val="00B138D7"/>
    <w:rsid w:val="00B24474"/>
    <w:rsid w:val="00B33C35"/>
    <w:rsid w:val="00B35AF4"/>
    <w:rsid w:val="00B46056"/>
    <w:rsid w:val="00B51171"/>
    <w:rsid w:val="00B57C97"/>
    <w:rsid w:val="00B60060"/>
    <w:rsid w:val="00B60176"/>
    <w:rsid w:val="00BA1DE6"/>
    <w:rsid w:val="00BA5A30"/>
    <w:rsid w:val="00BB711A"/>
    <w:rsid w:val="00BE44B4"/>
    <w:rsid w:val="00BE4A34"/>
    <w:rsid w:val="00BF4B6D"/>
    <w:rsid w:val="00BF77E4"/>
    <w:rsid w:val="00C029B8"/>
    <w:rsid w:val="00C111F3"/>
    <w:rsid w:val="00C142DA"/>
    <w:rsid w:val="00C24FEC"/>
    <w:rsid w:val="00C32DDA"/>
    <w:rsid w:val="00C332FE"/>
    <w:rsid w:val="00C5009C"/>
    <w:rsid w:val="00C7745E"/>
    <w:rsid w:val="00C8735C"/>
    <w:rsid w:val="00CA41DB"/>
    <w:rsid w:val="00CA4B42"/>
    <w:rsid w:val="00CB3EB0"/>
    <w:rsid w:val="00CC0D45"/>
    <w:rsid w:val="00CD459E"/>
    <w:rsid w:val="00CE0816"/>
    <w:rsid w:val="00CF3001"/>
    <w:rsid w:val="00D106B2"/>
    <w:rsid w:val="00D20FD5"/>
    <w:rsid w:val="00D2499E"/>
    <w:rsid w:val="00D27D6B"/>
    <w:rsid w:val="00D343C6"/>
    <w:rsid w:val="00D52E25"/>
    <w:rsid w:val="00D6074C"/>
    <w:rsid w:val="00D67372"/>
    <w:rsid w:val="00D67B67"/>
    <w:rsid w:val="00D76D24"/>
    <w:rsid w:val="00D93479"/>
    <w:rsid w:val="00D94B15"/>
    <w:rsid w:val="00DA0C13"/>
    <w:rsid w:val="00DC02EC"/>
    <w:rsid w:val="00DC11B6"/>
    <w:rsid w:val="00DC3539"/>
    <w:rsid w:val="00DD7910"/>
    <w:rsid w:val="00DF01D4"/>
    <w:rsid w:val="00E141E1"/>
    <w:rsid w:val="00E604C6"/>
    <w:rsid w:val="00E74DAF"/>
    <w:rsid w:val="00E77211"/>
    <w:rsid w:val="00E84103"/>
    <w:rsid w:val="00E90958"/>
    <w:rsid w:val="00E90B41"/>
    <w:rsid w:val="00EA0ACC"/>
    <w:rsid w:val="00EA605D"/>
    <w:rsid w:val="00EC67BD"/>
    <w:rsid w:val="00EC70FC"/>
    <w:rsid w:val="00EC7B5E"/>
    <w:rsid w:val="00ED24D5"/>
    <w:rsid w:val="00F4304B"/>
    <w:rsid w:val="00F673AE"/>
    <w:rsid w:val="00F7032F"/>
    <w:rsid w:val="00FB4187"/>
    <w:rsid w:val="00FB5FD3"/>
    <w:rsid w:val="00FC238C"/>
    <w:rsid w:val="00FD0151"/>
    <w:rsid w:val="00FD3C49"/>
    <w:rsid w:val="00FE5AE1"/>
    <w:rsid w:val="00FF244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265"/>
    <o:shapelayout v:ext="edit">
      <o:idmap v:ext="edit" data="1"/>
    </o:shapelayout>
  </w:shapeDefaults>
  <w:decimalSymbol w:val="."/>
  <w:listSeparator w:val=","/>
  <w14:docId w14:val="22B36DB8"/>
  <w15:chartTrackingRefBased/>
  <w15:docId w15:val="{6B5F1C86-D8FA-4D9F-AF0F-55ABCCE97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2872"/>
    <w:pPr>
      <w:spacing w:after="0" w:line="240" w:lineRule="auto"/>
      <w:jc w:val="both"/>
    </w:pPr>
    <w:rPr>
      <w:rFonts w:ascii="Garamond" w:hAnsi="Garamond"/>
      <w:sz w:val="24"/>
      <w:szCs w:val="24"/>
    </w:rPr>
  </w:style>
  <w:style w:type="paragraph" w:styleId="Heading1">
    <w:name w:val="heading 1"/>
    <w:basedOn w:val="Heading2"/>
    <w:next w:val="Normal"/>
    <w:link w:val="Heading1Char"/>
    <w:uiPriority w:val="9"/>
    <w:qFormat/>
    <w:rsid w:val="003F5E50"/>
    <w:pPr>
      <w:outlineLvl w:val="0"/>
    </w:pPr>
    <w:rPr>
      <w:sz w:val="36"/>
      <w:szCs w:val="36"/>
    </w:rPr>
  </w:style>
  <w:style w:type="paragraph" w:styleId="Heading2">
    <w:name w:val="heading 2"/>
    <w:basedOn w:val="Normal"/>
    <w:link w:val="Heading2Char"/>
    <w:uiPriority w:val="9"/>
    <w:qFormat/>
    <w:rsid w:val="003F5E50"/>
    <w:pPr>
      <w:spacing w:before="360" w:after="120"/>
      <w:outlineLvl w:val="1"/>
    </w:pPr>
    <w:rPr>
      <w:rFonts w:ascii="Calibri" w:hAnsi="Calibri"/>
      <w:sz w:val="32"/>
      <w:szCs w:val="32"/>
    </w:rPr>
  </w:style>
  <w:style w:type="paragraph" w:styleId="Heading3">
    <w:name w:val="heading 3"/>
    <w:basedOn w:val="Normal"/>
    <w:link w:val="Heading3Char"/>
    <w:uiPriority w:val="9"/>
    <w:qFormat/>
    <w:rsid w:val="003F5E50"/>
    <w:pPr>
      <w:spacing w:before="360" w:after="120"/>
      <w:outlineLvl w:val="2"/>
    </w:pPr>
    <w:rPr>
      <w:rFonts w:ascii="Calibri" w:hAnsi="Calibri"/>
      <w:sz w:val="28"/>
      <w:szCs w:val="28"/>
    </w:rPr>
  </w:style>
  <w:style w:type="paragraph" w:styleId="Heading4">
    <w:name w:val="heading 4"/>
    <w:basedOn w:val="Normal"/>
    <w:next w:val="Normal"/>
    <w:link w:val="Heading4Char"/>
    <w:uiPriority w:val="9"/>
    <w:unhideWhenUsed/>
    <w:qFormat/>
    <w:rsid w:val="007E1E3D"/>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F5E50"/>
    <w:rPr>
      <w:rFonts w:ascii="Calibri" w:eastAsia="Times New Roman" w:hAnsi="Calibri" w:cs="Arial"/>
      <w:color w:val="000000"/>
      <w:sz w:val="32"/>
      <w:szCs w:val="32"/>
    </w:rPr>
  </w:style>
  <w:style w:type="character" w:customStyle="1" w:styleId="Heading3Char">
    <w:name w:val="Heading 3 Char"/>
    <w:basedOn w:val="DefaultParagraphFont"/>
    <w:link w:val="Heading3"/>
    <w:uiPriority w:val="9"/>
    <w:rsid w:val="003F5E50"/>
    <w:rPr>
      <w:rFonts w:ascii="Calibri" w:eastAsia="Times New Roman" w:hAnsi="Calibri" w:cs="Arial"/>
      <w:color w:val="000000"/>
      <w:sz w:val="28"/>
      <w:szCs w:val="28"/>
    </w:rPr>
  </w:style>
  <w:style w:type="paragraph" w:styleId="NormalWeb">
    <w:name w:val="Normal (Web)"/>
    <w:basedOn w:val="Normal"/>
    <w:uiPriority w:val="99"/>
    <w:semiHidden/>
    <w:unhideWhenUsed/>
    <w:rsid w:val="00B24474"/>
    <w:pPr>
      <w:spacing w:before="100" w:beforeAutospacing="1" w:after="100" w:afterAutospacing="1"/>
    </w:pPr>
    <w:rPr>
      <w:rFonts w:ascii="Times New Roman" w:hAnsi="Times New Roman" w:cs="Times New Roman"/>
    </w:rPr>
  </w:style>
  <w:style w:type="character" w:styleId="PlaceholderText">
    <w:name w:val="Placeholder Text"/>
    <w:basedOn w:val="DefaultParagraphFont"/>
    <w:uiPriority w:val="99"/>
    <w:semiHidden/>
    <w:rsid w:val="003A1C9D"/>
    <w:rPr>
      <w:color w:val="808080"/>
    </w:rPr>
  </w:style>
  <w:style w:type="paragraph" w:styleId="BalloonText">
    <w:name w:val="Balloon Text"/>
    <w:basedOn w:val="Normal"/>
    <w:link w:val="BalloonTextChar"/>
    <w:uiPriority w:val="99"/>
    <w:semiHidden/>
    <w:unhideWhenUsed/>
    <w:rsid w:val="00EC67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7BD"/>
    <w:rPr>
      <w:rFonts w:ascii="Segoe UI" w:hAnsi="Segoe UI" w:cs="Segoe UI"/>
      <w:sz w:val="18"/>
      <w:szCs w:val="18"/>
    </w:rPr>
  </w:style>
  <w:style w:type="character" w:customStyle="1" w:styleId="Heading1Char">
    <w:name w:val="Heading 1 Char"/>
    <w:basedOn w:val="DefaultParagraphFont"/>
    <w:link w:val="Heading1"/>
    <w:uiPriority w:val="9"/>
    <w:rsid w:val="003F5E50"/>
    <w:rPr>
      <w:rFonts w:ascii="Calibri" w:eastAsia="Times New Roman" w:hAnsi="Calibri" w:cs="Arial"/>
      <w:color w:val="000000"/>
      <w:sz w:val="36"/>
      <w:szCs w:val="36"/>
    </w:rPr>
  </w:style>
  <w:style w:type="paragraph" w:styleId="TOCHeading">
    <w:name w:val="TOC Heading"/>
    <w:basedOn w:val="Heading1"/>
    <w:next w:val="Normal"/>
    <w:uiPriority w:val="39"/>
    <w:unhideWhenUsed/>
    <w:qFormat/>
    <w:rsid w:val="00EC67BD"/>
    <w:pPr>
      <w:outlineLvl w:val="9"/>
    </w:pPr>
    <w:rPr>
      <w:lang w:val="en-US" w:eastAsia="en-US"/>
    </w:rPr>
  </w:style>
  <w:style w:type="paragraph" w:styleId="TOC2">
    <w:name w:val="toc 2"/>
    <w:basedOn w:val="Normal"/>
    <w:next w:val="Normal"/>
    <w:autoRedefine/>
    <w:uiPriority w:val="39"/>
    <w:unhideWhenUsed/>
    <w:rsid w:val="00EC67BD"/>
    <w:pPr>
      <w:spacing w:after="100"/>
      <w:ind w:left="220"/>
    </w:pPr>
  </w:style>
  <w:style w:type="paragraph" w:styleId="TOC3">
    <w:name w:val="toc 3"/>
    <w:basedOn w:val="Normal"/>
    <w:next w:val="Normal"/>
    <w:autoRedefine/>
    <w:uiPriority w:val="39"/>
    <w:unhideWhenUsed/>
    <w:rsid w:val="00EC67BD"/>
    <w:pPr>
      <w:spacing w:after="100"/>
      <w:ind w:left="440"/>
    </w:pPr>
  </w:style>
  <w:style w:type="character" w:styleId="Hyperlink">
    <w:name w:val="Hyperlink"/>
    <w:basedOn w:val="DefaultParagraphFont"/>
    <w:uiPriority w:val="99"/>
    <w:unhideWhenUsed/>
    <w:rsid w:val="00EC67BD"/>
    <w:rPr>
      <w:color w:val="0563C1" w:themeColor="hyperlink"/>
      <w:u w:val="single"/>
    </w:rPr>
  </w:style>
  <w:style w:type="paragraph" w:styleId="TOC1">
    <w:name w:val="toc 1"/>
    <w:basedOn w:val="Normal"/>
    <w:next w:val="Normal"/>
    <w:autoRedefine/>
    <w:uiPriority w:val="39"/>
    <w:unhideWhenUsed/>
    <w:rsid w:val="00EC67BD"/>
    <w:pPr>
      <w:spacing w:after="100"/>
    </w:pPr>
    <w:rPr>
      <w:rFonts w:cs="Times New Roman"/>
      <w:lang w:val="en-US" w:eastAsia="en-US"/>
    </w:rPr>
  </w:style>
  <w:style w:type="paragraph" w:styleId="Header">
    <w:name w:val="header"/>
    <w:basedOn w:val="Normal"/>
    <w:link w:val="HeaderChar"/>
    <w:uiPriority w:val="99"/>
    <w:unhideWhenUsed/>
    <w:rsid w:val="00B33C35"/>
    <w:pPr>
      <w:tabs>
        <w:tab w:val="center" w:pos="4513"/>
        <w:tab w:val="right" w:pos="9026"/>
      </w:tabs>
    </w:pPr>
  </w:style>
  <w:style w:type="character" w:customStyle="1" w:styleId="HeaderChar">
    <w:name w:val="Header Char"/>
    <w:basedOn w:val="DefaultParagraphFont"/>
    <w:link w:val="Header"/>
    <w:uiPriority w:val="99"/>
    <w:rsid w:val="00B33C35"/>
  </w:style>
  <w:style w:type="paragraph" w:styleId="Footer">
    <w:name w:val="footer"/>
    <w:basedOn w:val="Normal"/>
    <w:link w:val="FooterChar"/>
    <w:uiPriority w:val="99"/>
    <w:unhideWhenUsed/>
    <w:rsid w:val="00B33C35"/>
    <w:pPr>
      <w:tabs>
        <w:tab w:val="center" w:pos="4513"/>
        <w:tab w:val="right" w:pos="9026"/>
      </w:tabs>
    </w:pPr>
  </w:style>
  <w:style w:type="character" w:customStyle="1" w:styleId="FooterChar">
    <w:name w:val="Footer Char"/>
    <w:basedOn w:val="DefaultParagraphFont"/>
    <w:link w:val="Footer"/>
    <w:uiPriority w:val="99"/>
    <w:rsid w:val="00B33C35"/>
  </w:style>
  <w:style w:type="paragraph" w:styleId="ListParagraph">
    <w:name w:val="List Paragraph"/>
    <w:basedOn w:val="Normal"/>
    <w:uiPriority w:val="34"/>
    <w:qFormat/>
    <w:rsid w:val="002001CD"/>
    <w:pPr>
      <w:ind w:left="720"/>
      <w:contextualSpacing/>
    </w:pPr>
  </w:style>
  <w:style w:type="character" w:customStyle="1" w:styleId="fontstyle01">
    <w:name w:val="fontstyle01"/>
    <w:basedOn w:val="DefaultParagraphFont"/>
    <w:rsid w:val="001F468C"/>
    <w:rPr>
      <w:rFonts w:ascii="CMMI10" w:hAnsi="CMMI10" w:hint="default"/>
      <w:b w:val="0"/>
      <w:bCs w:val="0"/>
      <w:i/>
      <w:iCs/>
      <w:color w:val="131413"/>
      <w:sz w:val="20"/>
      <w:szCs w:val="20"/>
    </w:rPr>
  </w:style>
  <w:style w:type="character" w:customStyle="1" w:styleId="fontstyle11">
    <w:name w:val="fontstyle11"/>
    <w:basedOn w:val="DefaultParagraphFont"/>
    <w:rsid w:val="001F468C"/>
    <w:rPr>
      <w:rFonts w:ascii="CMR10" w:hAnsi="CMR10" w:hint="default"/>
      <w:b w:val="0"/>
      <w:bCs w:val="0"/>
      <w:i w:val="0"/>
      <w:iCs w:val="0"/>
      <w:color w:val="131413"/>
      <w:sz w:val="20"/>
      <w:szCs w:val="20"/>
    </w:rPr>
  </w:style>
  <w:style w:type="character" w:customStyle="1" w:styleId="fontstyle31">
    <w:name w:val="fontstyle31"/>
    <w:basedOn w:val="DefaultParagraphFont"/>
    <w:rsid w:val="001F468C"/>
    <w:rPr>
      <w:rFonts w:ascii="CMSY10" w:hAnsi="CMSY10" w:hint="default"/>
      <w:b w:val="0"/>
      <w:bCs w:val="0"/>
      <w:i/>
      <w:iCs/>
      <w:color w:val="131413"/>
      <w:sz w:val="20"/>
      <w:szCs w:val="20"/>
    </w:rPr>
  </w:style>
  <w:style w:type="character" w:customStyle="1" w:styleId="fontstyle41">
    <w:name w:val="fontstyle41"/>
    <w:basedOn w:val="DefaultParagraphFont"/>
    <w:rsid w:val="001F468C"/>
    <w:rPr>
      <w:rFonts w:ascii="SFRM1000" w:hAnsi="SFRM1000" w:hint="default"/>
      <w:b w:val="0"/>
      <w:bCs w:val="0"/>
      <w:i w:val="0"/>
      <w:iCs w:val="0"/>
      <w:color w:val="131413"/>
      <w:sz w:val="20"/>
      <w:szCs w:val="20"/>
    </w:rPr>
  </w:style>
  <w:style w:type="character" w:customStyle="1" w:styleId="fontstyle21">
    <w:name w:val="fontstyle21"/>
    <w:basedOn w:val="DefaultParagraphFont"/>
    <w:rsid w:val="001F468C"/>
    <w:rPr>
      <w:rFonts w:ascii="CMMI7" w:hAnsi="CMMI7" w:hint="default"/>
      <w:b w:val="0"/>
      <w:bCs w:val="0"/>
      <w:i/>
      <w:iCs/>
      <w:color w:val="131413"/>
      <w:sz w:val="14"/>
      <w:szCs w:val="14"/>
    </w:rPr>
  </w:style>
  <w:style w:type="character" w:customStyle="1" w:styleId="fontstyle51">
    <w:name w:val="fontstyle51"/>
    <w:basedOn w:val="DefaultParagraphFont"/>
    <w:rsid w:val="00713C92"/>
    <w:rPr>
      <w:rFonts w:ascii="CMR7" w:hAnsi="CMR7" w:hint="default"/>
      <w:b w:val="0"/>
      <w:bCs w:val="0"/>
      <w:i w:val="0"/>
      <w:iCs w:val="0"/>
      <w:color w:val="131413"/>
      <w:sz w:val="14"/>
      <w:szCs w:val="14"/>
    </w:rPr>
  </w:style>
  <w:style w:type="character" w:customStyle="1" w:styleId="fontstyle61">
    <w:name w:val="fontstyle61"/>
    <w:basedOn w:val="DefaultParagraphFont"/>
    <w:rsid w:val="00713C92"/>
    <w:rPr>
      <w:rFonts w:ascii="CMMI10" w:hAnsi="CMMI10" w:hint="default"/>
      <w:b w:val="0"/>
      <w:bCs w:val="0"/>
      <w:i/>
      <w:iCs/>
      <w:color w:val="131413"/>
      <w:sz w:val="20"/>
      <w:szCs w:val="20"/>
    </w:rPr>
  </w:style>
  <w:style w:type="character" w:customStyle="1" w:styleId="fontstyle71">
    <w:name w:val="fontstyle71"/>
    <w:basedOn w:val="DefaultParagraphFont"/>
    <w:rsid w:val="00713C92"/>
    <w:rPr>
      <w:rFonts w:ascii="CMR10" w:hAnsi="CMR10" w:hint="default"/>
      <w:b w:val="0"/>
      <w:bCs w:val="0"/>
      <w:i w:val="0"/>
      <w:iCs w:val="0"/>
      <w:color w:val="131413"/>
      <w:sz w:val="20"/>
      <w:szCs w:val="20"/>
    </w:rPr>
  </w:style>
  <w:style w:type="character" w:customStyle="1" w:styleId="fontstyle81">
    <w:name w:val="fontstyle81"/>
    <w:basedOn w:val="DefaultParagraphFont"/>
    <w:rsid w:val="00713C92"/>
    <w:rPr>
      <w:rFonts w:ascii="CMSY10" w:hAnsi="CMSY10" w:hint="default"/>
      <w:b w:val="0"/>
      <w:bCs w:val="0"/>
      <w:i/>
      <w:iCs/>
      <w:color w:val="131413"/>
      <w:sz w:val="20"/>
      <w:szCs w:val="20"/>
    </w:rPr>
  </w:style>
  <w:style w:type="character" w:customStyle="1" w:styleId="fontstyle101">
    <w:name w:val="fontstyle101"/>
    <w:basedOn w:val="DefaultParagraphFont"/>
    <w:rsid w:val="008307E9"/>
    <w:rPr>
      <w:rFonts w:ascii="CMSY10" w:hAnsi="CMSY10" w:hint="default"/>
      <w:b w:val="0"/>
      <w:bCs w:val="0"/>
      <w:i/>
      <w:iCs/>
      <w:color w:val="131413"/>
      <w:sz w:val="20"/>
      <w:szCs w:val="20"/>
    </w:rPr>
  </w:style>
  <w:style w:type="paragraph" w:styleId="FootnoteText">
    <w:name w:val="footnote text"/>
    <w:basedOn w:val="Normal"/>
    <w:link w:val="FootnoteTextChar"/>
    <w:uiPriority w:val="99"/>
    <w:unhideWhenUsed/>
    <w:rsid w:val="003C7078"/>
    <w:rPr>
      <w:sz w:val="20"/>
      <w:szCs w:val="20"/>
    </w:rPr>
  </w:style>
  <w:style w:type="character" w:customStyle="1" w:styleId="FootnoteTextChar">
    <w:name w:val="Footnote Text Char"/>
    <w:basedOn w:val="DefaultParagraphFont"/>
    <w:link w:val="FootnoteText"/>
    <w:uiPriority w:val="99"/>
    <w:rsid w:val="003C7078"/>
    <w:rPr>
      <w:rFonts w:ascii="Arial" w:eastAsia="Times New Roman" w:hAnsi="Arial" w:cs="Arial"/>
      <w:color w:val="000000"/>
      <w:sz w:val="20"/>
      <w:szCs w:val="20"/>
    </w:rPr>
  </w:style>
  <w:style w:type="character" w:styleId="FootnoteReference">
    <w:name w:val="footnote reference"/>
    <w:basedOn w:val="DefaultParagraphFont"/>
    <w:uiPriority w:val="99"/>
    <w:semiHidden/>
    <w:unhideWhenUsed/>
    <w:rsid w:val="003C7078"/>
    <w:rPr>
      <w:vertAlign w:val="superscript"/>
    </w:rPr>
  </w:style>
  <w:style w:type="character" w:styleId="FollowedHyperlink">
    <w:name w:val="FollowedHyperlink"/>
    <w:basedOn w:val="DefaultParagraphFont"/>
    <w:uiPriority w:val="99"/>
    <w:semiHidden/>
    <w:unhideWhenUsed/>
    <w:rsid w:val="00173634"/>
    <w:rPr>
      <w:color w:val="954F72" w:themeColor="followedHyperlink"/>
      <w:u w:val="single"/>
    </w:rPr>
  </w:style>
  <w:style w:type="character" w:styleId="CommentReference">
    <w:name w:val="annotation reference"/>
    <w:basedOn w:val="DefaultParagraphFont"/>
    <w:uiPriority w:val="99"/>
    <w:semiHidden/>
    <w:unhideWhenUsed/>
    <w:rsid w:val="00DC3539"/>
    <w:rPr>
      <w:sz w:val="16"/>
      <w:szCs w:val="16"/>
    </w:rPr>
  </w:style>
  <w:style w:type="paragraph" w:styleId="CommentText">
    <w:name w:val="annotation text"/>
    <w:basedOn w:val="Normal"/>
    <w:link w:val="CommentTextChar"/>
    <w:uiPriority w:val="99"/>
    <w:unhideWhenUsed/>
    <w:rsid w:val="00DC3539"/>
    <w:rPr>
      <w:sz w:val="20"/>
      <w:szCs w:val="20"/>
    </w:rPr>
  </w:style>
  <w:style w:type="character" w:customStyle="1" w:styleId="CommentTextChar">
    <w:name w:val="Comment Text Char"/>
    <w:basedOn w:val="DefaultParagraphFont"/>
    <w:link w:val="CommentText"/>
    <w:uiPriority w:val="99"/>
    <w:rsid w:val="00DC3539"/>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DC3539"/>
    <w:rPr>
      <w:b/>
      <w:bCs/>
    </w:rPr>
  </w:style>
  <w:style w:type="character" w:customStyle="1" w:styleId="CommentSubjectChar">
    <w:name w:val="Comment Subject Char"/>
    <w:basedOn w:val="CommentTextChar"/>
    <w:link w:val="CommentSubject"/>
    <w:uiPriority w:val="99"/>
    <w:semiHidden/>
    <w:rsid w:val="00DC3539"/>
    <w:rPr>
      <w:rFonts w:ascii="Garamond" w:hAnsi="Garamond"/>
      <w:b/>
      <w:bCs/>
      <w:sz w:val="20"/>
      <w:szCs w:val="20"/>
    </w:rPr>
  </w:style>
  <w:style w:type="paragraph" w:styleId="NoSpacing">
    <w:name w:val="No Spacing"/>
    <w:uiPriority w:val="1"/>
    <w:qFormat/>
    <w:rsid w:val="006C2054"/>
    <w:pPr>
      <w:spacing w:after="0" w:line="240" w:lineRule="auto"/>
    </w:pPr>
    <w:rPr>
      <w:rFonts w:ascii="Garamond" w:hAnsi="Garamond"/>
    </w:rPr>
  </w:style>
  <w:style w:type="character" w:styleId="Strong">
    <w:name w:val="Strong"/>
    <w:basedOn w:val="DefaultParagraphFont"/>
    <w:uiPriority w:val="22"/>
    <w:qFormat/>
    <w:rsid w:val="009F5646"/>
    <w:rPr>
      <w:b/>
      <w:bCs/>
    </w:rPr>
  </w:style>
  <w:style w:type="character" w:customStyle="1" w:styleId="mwe-math-mathml-inline">
    <w:name w:val="mwe-math-mathml-inline"/>
    <w:basedOn w:val="DefaultParagraphFont"/>
    <w:rsid w:val="006B3381"/>
  </w:style>
  <w:style w:type="table" w:styleId="TableGrid">
    <w:name w:val="Table Grid"/>
    <w:basedOn w:val="TableNormal"/>
    <w:uiPriority w:val="39"/>
    <w:rsid w:val="00CA4B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C332FE"/>
    <w:rPr>
      <w:rFonts w:ascii="Consolas" w:hAnsi="Consolas"/>
      <w:sz w:val="21"/>
      <w:szCs w:val="21"/>
    </w:rPr>
  </w:style>
  <w:style w:type="character" w:customStyle="1" w:styleId="PlainTextChar">
    <w:name w:val="Plain Text Char"/>
    <w:basedOn w:val="DefaultParagraphFont"/>
    <w:link w:val="PlainText"/>
    <w:uiPriority w:val="99"/>
    <w:rsid w:val="00C332FE"/>
    <w:rPr>
      <w:rFonts w:ascii="Consolas" w:hAnsi="Consolas"/>
      <w:sz w:val="21"/>
      <w:szCs w:val="21"/>
    </w:rPr>
  </w:style>
  <w:style w:type="character" w:customStyle="1" w:styleId="Heading4Char">
    <w:name w:val="Heading 4 Char"/>
    <w:basedOn w:val="DefaultParagraphFont"/>
    <w:link w:val="Heading4"/>
    <w:uiPriority w:val="9"/>
    <w:rsid w:val="007E1E3D"/>
    <w:rPr>
      <w:rFonts w:asciiTheme="majorHAnsi" w:eastAsiaTheme="majorEastAsia" w:hAnsiTheme="majorHAnsi" w:cstheme="majorBidi"/>
      <w:i/>
      <w:iCs/>
      <w:color w:val="2E74B5" w:themeColor="accent1" w:themeShade="BF"/>
      <w:sz w:val="24"/>
      <w:szCs w:val="24"/>
    </w:rPr>
  </w:style>
  <w:style w:type="paragraph" w:styleId="Caption">
    <w:name w:val="caption"/>
    <w:basedOn w:val="Normal"/>
    <w:next w:val="Normal"/>
    <w:uiPriority w:val="35"/>
    <w:unhideWhenUsed/>
    <w:qFormat/>
    <w:rsid w:val="00AC1A1A"/>
    <w:pPr>
      <w:spacing w:after="200"/>
    </w:pPr>
    <w:rPr>
      <w:i/>
      <w:iCs/>
      <w:color w:val="44546A" w:themeColor="text2"/>
      <w:sz w:val="22"/>
      <w:szCs w:val="18"/>
    </w:rPr>
  </w:style>
  <w:style w:type="paragraph" w:customStyle="1" w:styleId="code">
    <w:name w:val="code"/>
    <w:basedOn w:val="Normal"/>
    <w:link w:val="codeChar"/>
    <w:qFormat/>
    <w:rsid w:val="00CB3EB0"/>
    <w:rPr>
      <w:rFonts w:ascii="Lucida Console" w:hAnsi="Lucida Console"/>
      <w:sz w:val="21"/>
    </w:rPr>
  </w:style>
  <w:style w:type="character" w:customStyle="1" w:styleId="codeChar">
    <w:name w:val="code Char"/>
    <w:basedOn w:val="DefaultParagraphFont"/>
    <w:link w:val="code"/>
    <w:rsid w:val="00CB3EB0"/>
    <w:rPr>
      <w:rFonts w:ascii="Lucida Console" w:hAnsi="Lucida Console"/>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093769">
      <w:bodyDiv w:val="1"/>
      <w:marLeft w:val="0"/>
      <w:marRight w:val="0"/>
      <w:marTop w:val="0"/>
      <w:marBottom w:val="0"/>
      <w:divBdr>
        <w:top w:val="none" w:sz="0" w:space="0" w:color="auto"/>
        <w:left w:val="none" w:sz="0" w:space="0" w:color="auto"/>
        <w:bottom w:val="none" w:sz="0" w:space="0" w:color="auto"/>
        <w:right w:val="none" w:sz="0" w:space="0" w:color="auto"/>
      </w:divBdr>
    </w:div>
    <w:div w:id="180247920">
      <w:bodyDiv w:val="1"/>
      <w:marLeft w:val="0"/>
      <w:marRight w:val="0"/>
      <w:marTop w:val="0"/>
      <w:marBottom w:val="0"/>
      <w:divBdr>
        <w:top w:val="none" w:sz="0" w:space="0" w:color="auto"/>
        <w:left w:val="none" w:sz="0" w:space="0" w:color="auto"/>
        <w:bottom w:val="none" w:sz="0" w:space="0" w:color="auto"/>
        <w:right w:val="none" w:sz="0" w:space="0" w:color="auto"/>
      </w:divBdr>
    </w:div>
    <w:div w:id="232350164">
      <w:bodyDiv w:val="1"/>
      <w:marLeft w:val="0"/>
      <w:marRight w:val="0"/>
      <w:marTop w:val="0"/>
      <w:marBottom w:val="0"/>
      <w:divBdr>
        <w:top w:val="none" w:sz="0" w:space="0" w:color="auto"/>
        <w:left w:val="none" w:sz="0" w:space="0" w:color="auto"/>
        <w:bottom w:val="none" w:sz="0" w:space="0" w:color="auto"/>
        <w:right w:val="none" w:sz="0" w:space="0" w:color="auto"/>
      </w:divBdr>
    </w:div>
    <w:div w:id="237599363">
      <w:bodyDiv w:val="1"/>
      <w:marLeft w:val="0"/>
      <w:marRight w:val="0"/>
      <w:marTop w:val="0"/>
      <w:marBottom w:val="0"/>
      <w:divBdr>
        <w:top w:val="none" w:sz="0" w:space="0" w:color="auto"/>
        <w:left w:val="none" w:sz="0" w:space="0" w:color="auto"/>
        <w:bottom w:val="none" w:sz="0" w:space="0" w:color="auto"/>
        <w:right w:val="none" w:sz="0" w:space="0" w:color="auto"/>
      </w:divBdr>
    </w:div>
    <w:div w:id="320306788">
      <w:bodyDiv w:val="1"/>
      <w:marLeft w:val="0"/>
      <w:marRight w:val="0"/>
      <w:marTop w:val="0"/>
      <w:marBottom w:val="0"/>
      <w:divBdr>
        <w:top w:val="none" w:sz="0" w:space="0" w:color="auto"/>
        <w:left w:val="none" w:sz="0" w:space="0" w:color="auto"/>
        <w:bottom w:val="none" w:sz="0" w:space="0" w:color="auto"/>
        <w:right w:val="none" w:sz="0" w:space="0" w:color="auto"/>
      </w:divBdr>
    </w:div>
    <w:div w:id="423578897">
      <w:bodyDiv w:val="1"/>
      <w:marLeft w:val="0"/>
      <w:marRight w:val="0"/>
      <w:marTop w:val="0"/>
      <w:marBottom w:val="0"/>
      <w:divBdr>
        <w:top w:val="none" w:sz="0" w:space="0" w:color="auto"/>
        <w:left w:val="none" w:sz="0" w:space="0" w:color="auto"/>
        <w:bottom w:val="none" w:sz="0" w:space="0" w:color="auto"/>
        <w:right w:val="none" w:sz="0" w:space="0" w:color="auto"/>
      </w:divBdr>
    </w:div>
    <w:div w:id="496849044">
      <w:bodyDiv w:val="1"/>
      <w:marLeft w:val="0"/>
      <w:marRight w:val="0"/>
      <w:marTop w:val="0"/>
      <w:marBottom w:val="0"/>
      <w:divBdr>
        <w:top w:val="none" w:sz="0" w:space="0" w:color="auto"/>
        <w:left w:val="none" w:sz="0" w:space="0" w:color="auto"/>
        <w:bottom w:val="none" w:sz="0" w:space="0" w:color="auto"/>
        <w:right w:val="none" w:sz="0" w:space="0" w:color="auto"/>
      </w:divBdr>
    </w:div>
    <w:div w:id="629870391">
      <w:bodyDiv w:val="1"/>
      <w:marLeft w:val="0"/>
      <w:marRight w:val="0"/>
      <w:marTop w:val="0"/>
      <w:marBottom w:val="0"/>
      <w:divBdr>
        <w:top w:val="none" w:sz="0" w:space="0" w:color="auto"/>
        <w:left w:val="none" w:sz="0" w:space="0" w:color="auto"/>
        <w:bottom w:val="none" w:sz="0" w:space="0" w:color="auto"/>
        <w:right w:val="none" w:sz="0" w:space="0" w:color="auto"/>
      </w:divBdr>
    </w:div>
    <w:div w:id="904222452">
      <w:bodyDiv w:val="1"/>
      <w:marLeft w:val="0"/>
      <w:marRight w:val="0"/>
      <w:marTop w:val="0"/>
      <w:marBottom w:val="0"/>
      <w:divBdr>
        <w:top w:val="none" w:sz="0" w:space="0" w:color="auto"/>
        <w:left w:val="none" w:sz="0" w:space="0" w:color="auto"/>
        <w:bottom w:val="none" w:sz="0" w:space="0" w:color="auto"/>
        <w:right w:val="none" w:sz="0" w:space="0" w:color="auto"/>
      </w:divBdr>
    </w:div>
    <w:div w:id="1005598341">
      <w:bodyDiv w:val="1"/>
      <w:marLeft w:val="0"/>
      <w:marRight w:val="0"/>
      <w:marTop w:val="0"/>
      <w:marBottom w:val="0"/>
      <w:divBdr>
        <w:top w:val="none" w:sz="0" w:space="0" w:color="auto"/>
        <w:left w:val="none" w:sz="0" w:space="0" w:color="auto"/>
        <w:bottom w:val="none" w:sz="0" w:space="0" w:color="auto"/>
        <w:right w:val="none" w:sz="0" w:space="0" w:color="auto"/>
      </w:divBdr>
      <w:divsChild>
        <w:div w:id="468401715">
          <w:marLeft w:val="0"/>
          <w:marRight w:val="0"/>
          <w:marTop w:val="60"/>
          <w:marBottom w:val="60"/>
          <w:divBdr>
            <w:top w:val="none" w:sz="0" w:space="0" w:color="auto"/>
            <w:left w:val="none" w:sz="0" w:space="0" w:color="auto"/>
            <w:bottom w:val="none" w:sz="0" w:space="0" w:color="auto"/>
            <w:right w:val="none" w:sz="0" w:space="0" w:color="auto"/>
          </w:divBdr>
        </w:div>
      </w:divsChild>
    </w:div>
    <w:div w:id="1014764273">
      <w:bodyDiv w:val="1"/>
      <w:marLeft w:val="0"/>
      <w:marRight w:val="0"/>
      <w:marTop w:val="0"/>
      <w:marBottom w:val="0"/>
      <w:divBdr>
        <w:top w:val="none" w:sz="0" w:space="0" w:color="auto"/>
        <w:left w:val="none" w:sz="0" w:space="0" w:color="auto"/>
        <w:bottom w:val="none" w:sz="0" w:space="0" w:color="auto"/>
        <w:right w:val="none" w:sz="0" w:space="0" w:color="auto"/>
      </w:divBdr>
    </w:div>
    <w:div w:id="1087581000">
      <w:bodyDiv w:val="1"/>
      <w:marLeft w:val="0"/>
      <w:marRight w:val="0"/>
      <w:marTop w:val="0"/>
      <w:marBottom w:val="0"/>
      <w:divBdr>
        <w:top w:val="none" w:sz="0" w:space="0" w:color="auto"/>
        <w:left w:val="none" w:sz="0" w:space="0" w:color="auto"/>
        <w:bottom w:val="none" w:sz="0" w:space="0" w:color="auto"/>
        <w:right w:val="none" w:sz="0" w:space="0" w:color="auto"/>
      </w:divBdr>
    </w:div>
    <w:div w:id="1090740177">
      <w:bodyDiv w:val="1"/>
      <w:marLeft w:val="0"/>
      <w:marRight w:val="0"/>
      <w:marTop w:val="0"/>
      <w:marBottom w:val="0"/>
      <w:divBdr>
        <w:top w:val="none" w:sz="0" w:space="0" w:color="auto"/>
        <w:left w:val="none" w:sz="0" w:space="0" w:color="auto"/>
        <w:bottom w:val="none" w:sz="0" w:space="0" w:color="auto"/>
        <w:right w:val="none" w:sz="0" w:space="0" w:color="auto"/>
      </w:divBdr>
    </w:div>
    <w:div w:id="1200316764">
      <w:bodyDiv w:val="1"/>
      <w:marLeft w:val="0"/>
      <w:marRight w:val="0"/>
      <w:marTop w:val="0"/>
      <w:marBottom w:val="0"/>
      <w:divBdr>
        <w:top w:val="none" w:sz="0" w:space="0" w:color="auto"/>
        <w:left w:val="none" w:sz="0" w:space="0" w:color="auto"/>
        <w:bottom w:val="none" w:sz="0" w:space="0" w:color="auto"/>
        <w:right w:val="none" w:sz="0" w:space="0" w:color="auto"/>
      </w:divBdr>
    </w:div>
    <w:div w:id="1301887586">
      <w:bodyDiv w:val="1"/>
      <w:marLeft w:val="0"/>
      <w:marRight w:val="0"/>
      <w:marTop w:val="0"/>
      <w:marBottom w:val="0"/>
      <w:divBdr>
        <w:top w:val="none" w:sz="0" w:space="0" w:color="auto"/>
        <w:left w:val="none" w:sz="0" w:space="0" w:color="auto"/>
        <w:bottom w:val="none" w:sz="0" w:space="0" w:color="auto"/>
        <w:right w:val="none" w:sz="0" w:space="0" w:color="auto"/>
      </w:divBdr>
    </w:div>
    <w:div w:id="1382166400">
      <w:bodyDiv w:val="1"/>
      <w:marLeft w:val="0"/>
      <w:marRight w:val="0"/>
      <w:marTop w:val="0"/>
      <w:marBottom w:val="0"/>
      <w:divBdr>
        <w:top w:val="none" w:sz="0" w:space="0" w:color="auto"/>
        <w:left w:val="none" w:sz="0" w:space="0" w:color="auto"/>
        <w:bottom w:val="none" w:sz="0" w:space="0" w:color="auto"/>
        <w:right w:val="none" w:sz="0" w:space="0" w:color="auto"/>
      </w:divBdr>
    </w:div>
    <w:div w:id="1620259986">
      <w:bodyDiv w:val="1"/>
      <w:marLeft w:val="0"/>
      <w:marRight w:val="0"/>
      <w:marTop w:val="0"/>
      <w:marBottom w:val="0"/>
      <w:divBdr>
        <w:top w:val="none" w:sz="0" w:space="0" w:color="auto"/>
        <w:left w:val="none" w:sz="0" w:space="0" w:color="auto"/>
        <w:bottom w:val="none" w:sz="0" w:space="0" w:color="auto"/>
        <w:right w:val="none" w:sz="0" w:space="0" w:color="auto"/>
      </w:divBdr>
    </w:div>
    <w:div w:id="1678117421">
      <w:bodyDiv w:val="1"/>
      <w:marLeft w:val="0"/>
      <w:marRight w:val="0"/>
      <w:marTop w:val="0"/>
      <w:marBottom w:val="0"/>
      <w:divBdr>
        <w:top w:val="none" w:sz="0" w:space="0" w:color="auto"/>
        <w:left w:val="none" w:sz="0" w:space="0" w:color="auto"/>
        <w:bottom w:val="none" w:sz="0" w:space="0" w:color="auto"/>
        <w:right w:val="none" w:sz="0" w:space="0" w:color="auto"/>
      </w:divBdr>
    </w:div>
    <w:div w:id="1779519561">
      <w:bodyDiv w:val="1"/>
      <w:marLeft w:val="0"/>
      <w:marRight w:val="0"/>
      <w:marTop w:val="0"/>
      <w:marBottom w:val="0"/>
      <w:divBdr>
        <w:top w:val="none" w:sz="0" w:space="0" w:color="auto"/>
        <w:left w:val="none" w:sz="0" w:space="0" w:color="auto"/>
        <w:bottom w:val="none" w:sz="0" w:space="0" w:color="auto"/>
        <w:right w:val="none" w:sz="0" w:space="0" w:color="auto"/>
      </w:divBdr>
    </w:div>
    <w:div w:id="1851871270">
      <w:bodyDiv w:val="1"/>
      <w:marLeft w:val="0"/>
      <w:marRight w:val="0"/>
      <w:marTop w:val="0"/>
      <w:marBottom w:val="0"/>
      <w:divBdr>
        <w:top w:val="none" w:sz="0" w:space="0" w:color="auto"/>
        <w:left w:val="none" w:sz="0" w:space="0" w:color="auto"/>
        <w:bottom w:val="none" w:sz="0" w:space="0" w:color="auto"/>
        <w:right w:val="none" w:sz="0" w:space="0" w:color="auto"/>
      </w:divBdr>
    </w:div>
    <w:div w:id="1932548022">
      <w:bodyDiv w:val="1"/>
      <w:marLeft w:val="0"/>
      <w:marRight w:val="0"/>
      <w:marTop w:val="0"/>
      <w:marBottom w:val="0"/>
      <w:divBdr>
        <w:top w:val="none" w:sz="0" w:space="0" w:color="auto"/>
        <w:left w:val="none" w:sz="0" w:space="0" w:color="auto"/>
        <w:bottom w:val="none" w:sz="0" w:space="0" w:color="auto"/>
        <w:right w:val="none" w:sz="0" w:space="0" w:color="auto"/>
      </w:divBdr>
    </w:div>
    <w:div w:id="1954436472">
      <w:bodyDiv w:val="1"/>
      <w:marLeft w:val="0"/>
      <w:marRight w:val="0"/>
      <w:marTop w:val="0"/>
      <w:marBottom w:val="0"/>
      <w:divBdr>
        <w:top w:val="none" w:sz="0" w:space="0" w:color="auto"/>
        <w:left w:val="none" w:sz="0" w:space="0" w:color="auto"/>
        <w:bottom w:val="none" w:sz="0" w:space="0" w:color="auto"/>
        <w:right w:val="none" w:sz="0" w:space="0" w:color="auto"/>
      </w:divBdr>
    </w:div>
    <w:div w:id="1990938327">
      <w:bodyDiv w:val="1"/>
      <w:marLeft w:val="0"/>
      <w:marRight w:val="0"/>
      <w:marTop w:val="0"/>
      <w:marBottom w:val="0"/>
      <w:divBdr>
        <w:top w:val="none" w:sz="0" w:space="0" w:color="auto"/>
        <w:left w:val="none" w:sz="0" w:space="0" w:color="auto"/>
        <w:bottom w:val="none" w:sz="0" w:space="0" w:color="auto"/>
        <w:right w:val="none" w:sz="0" w:space="0" w:color="auto"/>
      </w:divBdr>
    </w:div>
    <w:div w:id="2024621932">
      <w:bodyDiv w:val="1"/>
      <w:marLeft w:val="0"/>
      <w:marRight w:val="0"/>
      <w:marTop w:val="0"/>
      <w:marBottom w:val="0"/>
      <w:divBdr>
        <w:top w:val="none" w:sz="0" w:space="0" w:color="auto"/>
        <w:left w:val="none" w:sz="0" w:space="0" w:color="auto"/>
        <w:bottom w:val="none" w:sz="0" w:space="0" w:color="auto"/>
        <w:right w:val="none" w:sz="0" w:space="0" w:color="auto"/>
      </w:divBdr>
    </w:div>
    <w:div w:id="2048215599">
      <w:bodyDiv w:val="1"/>
      <w:marLeft w:val="0"/>
      <w:marRight w:val="0"/>
      <w:marTop w:val="0"/>
      <w:marBottom w:val="0"/>
      <w:divBdr>
        <w:top w:val="none" w:sz="0" w:space="0" w:color="auto"/>
        <w:left w:val="none" w:sz="0" w:space="0" w:color="auto"/>
        <w:bottom w:val="none" w:sz="0" w:space="0" w:color="auto"/>
        <w:right w:val="none" w:sz="0" w:space="0" w:color="auto"/>
      </w:divBdr>
    </w:div>
    <w:div w:id="2048331365">
      <w:bodyDiv w:val="1"/>
      <w:marLeft w:val="0"/>
      <w:marRight w:val="0"/>
      <w:marTop w:val="0"/>
      <w:marBottom w:val="0"/>
      <w:divBdr>
        <w:top w:val="none" w:sz="0" w:space="0" w:color="auto"/>
        <w:left w:val="none" w:sz="0" w:space="0" w:color="auto"/>
        <w:bottom w:val="none" w:sz="0" w:space="0" w:color="auto"/>
        <w:right w:val="none" w:sz="0" w:space="0" w:color="auto"/>
      </w:divBdr>
      <w:divsChild>
        <w:div w:id="192498273">
          <w:marLeft w:val="0"/>
          <w:marRight w:val="0"/>
          <w:marTop w:val="240"/>
          <w:marBottom w:val="240"/>
          <w:divBdr>
            <w:top w:val="none" w:sz="0" w:space="0" w:color="auto"/>
            <w:left w:val="none" w:sz="0" w:space="0" w:color="auto"/>
            <w:bottom w:val="none" w:sz="0" w:space="0" w:color="auto"/>
            <w:right w:val="none" w:sz="0" w:space="0" w:color="auto"/>
          </w:divBdr>
        </w:div>
      </w:divsChild>
    </w:div>
    <w:div w:id="2057772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oleObject" Target="embeddings/oleObject2.bin"/><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4.bin"/><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8" Type="http://schemas.openxmlformats.org/officeDocument/2006/relationships/hyperlink" Target="https://docs.python.org/3.6/library/profile.html" TargetMode="External"/><Relationship Id="rId13" Type="http://schemas.openxmlformats.org/officeDocument/2006/relationships/hyperlink" Target="https://lists.nongnu.org/archive/html/igraph-help/2014-05/msg00069.html" TargetMode="External"/><Relationship Id="rId3" Type="http://schemas.openxmlformats.org/officeDocument/2006/relationships/hyperlink" Target="https://igraph.org/redirect.html" TargetMode="External"/><Relationship Id="rId7" Type="http://schemas.openxmlformats.org/officeDocument/2006/relationships/hyperlink" Target="https://cairographics.org/pycairo/" TargetMode="External"/><Relationship Id="rId12" Type="http://schemas.openxmlformats.org/officeDocument/2006/relationships/hyperlink" Target="https://ipython.readthedocs.io/en/stable/interactive/magics.html" TargetMode="External"/><Relationship Id="rId2" Type="http://schemas.openxmlformats.org/officeDocument/2006/relationships/hyperlink" Target="https://www.boost.org/doc/libs/1_58_0/libs/graph/doc/" TargetMode="External"/><Relationship Id="rId1" Type="http://schemas.openxmlformats.org/officeDocument/2006/relationships/hyperlink" Target="https://graph-tool.skewed.de/" TargetMode="External"/><Relationship Id="rId6" Type="http://schemas.openxmlformats.org/officeDocument/2006/relationships/hyperlink" Target="https://docs.python.org/3/library/time.html" TargetMode="External"/><Relationship Id="rId11" Type="http://schemas.openxmlformats.org/officeDocument/2006/relationships/hyperlink" Target="https://lists.nongnu.org/archive/html/igraph-help/2014-05/msg00069.html" TargetMode="External"/><Relationship Id="rId5" Type="http://schemas.openxmlformats.org/officeDocument/2006/relationships/hyperlink" Target="https://graph-tool.skewed.de/performance" TargetMode="External"/><Relationship Id="rId15" Type="http://schemas.openxmlformats.org/officeDocument/2006/relationships/hyperlink" Target="https://bugs.launchpad.net/beautifulsoup/+bug/1471755" TargetMode="External"/><Relationship Id="rId10" Type="http://schemas.openxmlformats.org/officeDocument/2006/relationships/hyperlink" Target="https://stackoverflow.com/questions/20245234/delete-vertices-while-preserving-nodes-ids" TargetMode="External"/><Relationship Id="rId4" Type="http://schemas.openxmlformats.org/officeDocument/2006/relationships/hyperlink" Target="https://igraph.org/redirect.html" TargetMode="External"/><Relationship Id="rId9" Type="http://schemas.openxmlformats.org/officeDocument/2006/relationships/hyperlink" Target="https://lists.nongnu.org/archive/html/igraph-help/2010-03/msg00078.html" TargetMode="External"/><Relationship Id="rId14" Type="http://schemas.openxmlformats.org/officeDocument/2006/relationships/hyperlink" Target="https://stackoverflow.com/questions/3323001/what-is-the-maximum-recursion-depth-in-python-and-how-to-increase-i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studata08\home\AC\Aca16tls\vc-solver\tests%20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studata08\home\AC\Aca16tls\vc-solver\tests%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i="1">
                <a:effectLst/>
              </a:rPr>
              <a:t>comaprison of performance for different copy functions used</a:t>
            </a:r>
          </a:p>
        </c:rich>
      </c:tx>
      <c:layout>
        <c:manualLayout>
          <c:xMode val="edge"/>
          <c:yMode val="edge"/>
          <c:x val="0.11186563401267728"/>
          <c:y val="2.665143727393870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1073635896015522E-2"/>
          <c:y val="0.12425460636515914"/>
          <c:w val="0.90681581134016542"/>
          <c:h val="0.76226091085348002"/>
        </c:manualLayout>
      </c:layout>
      <c:lineChart>
        <c:grouping val="standard"/>
        <c:varyColors val="0"/>
        <c:ser>
          <c:idx val="0"/>
          <c:order val="0"/>
          <c:tx>
            <c:v>deepcopy used</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4!$O$37:$O$102</c:f>
              <c:numCache>
                <c:formatCode>General</c:formatCode>
                <c:ptCount val="66"/>
                <c:pt idx="0">
                  <c:v>66</c:v>
                </c:pt>
                <c:pt idx="1">
                  <c:v>65</c:v>
                </c:pt>
                <c:pt idx="2">
                  <c:v>64</c:v>
                </c:pt>
                <c:pt idx="3">
                  <c:v>63</c:v>
                </c:pt>
                <c:pt idx="4">
                  <c:v>62</c:v>
                </c:pt>
                <c:pt idx="5">
                  <c:v>61</c:v>
                </c:pt>
                <c:pt idx="6">
                  <c:v>60</c:v>
                </c:pt>
                <c:pt idx="7">
                  <c:v>59</c:v>
                </c:pt>
                <c:pt idx="8">
                  <c:v>58</c:v>
                </c:pt>
                <c:pt idx="9">
                  <c:v>57</c:v>
                </c:pt>
                <c:pt idx="10">
                  <c:v>56</c:v>
                </c:pt>
                <c:pt idx="11">
                  <c:v>55</c:v>
                </c:pt>
                <c:pt idx="12">
                  <c:v>54</c:v>
                </c:pt>
                <c:pt idx="13">
                  <c:v>53</c:v>
                </c:pt>
                <c:pt idx="14">
                  <c:v>52</c:v>
                </c:pt>
                <c:pt idx="15">
                  <c:v>51</c:v>
                </c:pt>
                <c:pt idx="16">
                  <c:v>50</c:v>
                </c:pt>
                <c:pt idx="17">
                  <c:v>49</c:v>
                </c:pt>
                <c:pt idx="18">
                  <c:v>48</c:v>
                </c:pt>
                <c:pt idx="19">
                  <c:v>47</c:v>
                </c:pt>
                <c:pt idx="20">
                  <c:v>46</c:v>
                </c:pt>
                <c:pt idx="21">
                  <c:v>45</c:v>
                </c:pt>
                <c:pt idx="22">
                  <c:v>44</c:v>
                </c:pt>
                <c:pt idx="23">
                  <c:v>43</c:v>
                </c:pt>
                <c:pt idx="24">
                  <c:v>42</c:v>
                </c:pt>
                <c:pt idx="25">
                  <c:v>41</c:v>
                </c:pt>
                <c:pt idx="26">
                  <c:v>40</c:v>
                </c:pt>
                <c:pt idx="27">
                  <c:v>39</c:v>
                </c:pt>
                <c:pt idx="28">
                  <c:v>38</c:v>
                </c:pt>
                <c:pt idx="29">
                  <c:v>37</c:v>
                </c:pt>
                <c:pt idx="30">
                  <c:v>36</c:v>
                </c:pt>
                <c:pt idx="31">
                  <c:v>35</c:v>
                </c:pt>
                <c:pt idx="32">
                  <c:v>34</c:v>
                </c:pt>
                <c:pt idx="33">
                  <c:v>33</c:v>
                </c:pt>
                <c:pt idx="34">
                  <c:v>32</c:v>
                </c:pt>
                <c:pt idx="35">
                  <c:v>31</c:v>
                </c:pt>
                <c:pt idx="36">
                  <c:v>30</c:v>
                </c:pt>
                <c:pt idx="37">
                  <c:v>29</c:v>
                </c:pt>
                <c:pt idx="38">
                  <c:v>28</c:v>
                </c:pt>
                <c:pt idx="39">
                  <c:v>27</c:v>
                </c:pt>
                <c:pt idx="40">
                  <c:v>26</c:v>
                </c:pt>
                <c:pt idx="41">
                  <c:v>25</c:v>
                </c:pt>
                <c:pt idx="42">
                  <c:v>24</c:v>
                </c:pt>
                <c:pt idx="43">
                  <c:v>23</c:v>
                </c:pt>
                <c:pt idx="44">
                  <c:v>22</c:v>
                </c:pt>
                <c:pt idx="45">
                  <c:v>21</c:v>
                </c:pt>
                <c:pt idx="46">
                  <c:v>20</c:v>
                </c:pt>
                <c:pt idx="47">
                  <c:v>19</c:v>
                </c:pt>
                <c:pt idx="48">
                  <c:v>18</c:v>
                </c:pt>
                <c:pt idx="49">
                  <c:v>17</c:v>
                </c:pt>
                <c:pt idx="50">
                  <c:v>16</c:v>
                </c:pt>
                <c:pt idx="51">
                  <c:v>15</c:v>
                </c:pt>
                <c:pt idx="52">
                  <c:v>14</c:v>
                </c:pt>
                <c:pt idx="53">
                  <c:v>13</c:v>
                </c:pt>
                <c:pt idx="54">
                  <c:v>12</c:v>
                </c:pt>
                <c:pt idx="55">
                  <c:v>11</c:v>
                </c:pt>
                <c:pt idx="56">
                  <c:v>10</c:v>
                </c:pt>
                <c:pt idx="57">
                  <c:v>9</c:v>
                </c:pt>
                <c:pt idx="58">
                  <c:v>8</c:v>
                </c:pt>
                <c:pt idx="59">
                  <c:v>7</c:v>
                </c:pt>
                <c:pt idx="60">
                  <c:v>6</c:v>
                </c:pt>
                <c:pt idx="61">
                  <c:v>5</c:v>
                </c:pt>
                <c:pt idx="62">
                  <c:v>4</c:v>
                </c:pt>
                <c:pt idx="63">
                  <c:v>3</c:v>
                </c:pt>
                <c:pt idx="64">
                  <c:v>2</c:v>
                </c:pt>
                <c:pt idx="65">
                  <c:v>1</c:v>
                </c:pt>
              </c:numCache>
            </c:numRef>
          </c:cat>
          <c:val>
            <c:numRef>
              <c:f>Sheet4!$J$37:$J$102</c:f>
              <c:numCache>
                <c:formatCode>General</c:formatCode>
                <c:ptCount val="66"/>
                <c:pt idx="33">
                  <c:v>74.794637260000002</c:v>
                </c:pt>
                <c:pt idx="34">
                  <c:v>62.585247440000003</c:v>
                </c:pt>
                <c:pt idx="35">
                  <c:v>53.078055089999999</c:v>
                </c:pt>
                <c:pt idx="36">
                  <c:v>49.556703560000003</c:v>
                </c:pt>
                <c:pt idx="37">
                  <c:v>36.909955699999998</c:v>
                </c:pt>
                <c:pt idx="38">
                  <c:v>36.789215280000001</c:v>
                </c:pt>
                <c:pt idx="39">
                  <c:v>33.664374270000003</c:v>
                </c:pt>
                <c:pt idx="40">
                  <c:v>27.434235399999999</c:v>
                </c:pt>
                <c:pt idx="41">
                  <c:v>5.6253587060000001</c:v>
                </c:pt>
                <c:pt idx="42">
                  <c:v>5.3236247299999997</c:v>
                </c:pt>
                <c:pt idx="43">
                  <c:v>5.171464405</c:v>
                </c:pt>
                <c:pt idx="44">
                  <c:v>5.1350683310000003</c:v>
                </c:pt>
                <c:pt idx="45">
                  <c:v>5.0777309600000002</c:v>
                </c:pt>
                <c:pt idx="46">
                  <c:v>5.0458921800000001</c:v>
                </c:pt>
                <c:pt idx="47">
                  <c:v>4.7935966040000002</c:v>
                </c:pt>
                <c:pt idx="48">
                  <c:v>4.7308961690000002</c:v>
                </c:pt>
                <c:pt idx="49">
                  <c:v>4.5044766699999998</c:v>
                </c:pt>
                <c:pt idx="50">
                  <c:v>4.4358583229999997</c:v>
                </c:pt>
                <c:pt idx="51">
                  <c:v>4.431451526</c:v>
                </c:pt>
                <c:pt idx="52">
                  <c:v>4.342668593</c:v>
                </c:pt>
                <c:pt idx="53">
                  <c:v>4.3260781000000001</c:v>
                </c:pt>
                <c:pt idx="54">
                  <c:v>4.1435141919999996</c:v>
                </c:pt>
                <c:pt idx="55">
                  <c:v>4.1391267279999999</c:v>
                </c:pt>
                <c:pt idx="56">
                  <c:v>4.0203335769999997</c:v>
                </c:pt>
                <c:pt idx="57">
                  <c:v>3.9886239090000002</c:v>
                </c:pt>
                <c:pt idx="58">
                  <c:v>3.9799340839999999</c:v>
                </c:pt>
                <c:pt idx="59">
                  <c:v>3.803385665</c:v>
                </c:pt>
                <c:pt idx="60">
                  <c:v>3.740297558</c:v>
                </c:pt>
                <c:pt idx="61">
                  <c:v>3.4484699490000001</c:v>
                </c:pt>
                <c:pt idx="62">
                  <c:v>3.3451836039999998</c:v>
                </c:pt>
                <c:pt idx="63">
                  <c:v>3.2125032980000001</c:v>
                </c:pt>
                <c:pt idx="64">
                  <c:v>3.1281510360000002</c:v>
                </c:pt>
                <c:pt idx="65">
                  <c:v>2.7146338729999999</c:v>
                </c:pt>
              </c:numCache>
            </c:numRef>
          </c:val>
          <c:smooth val="0"/>
          <c:extLst>
            <c:ext xmlns:c16="http://schemas.microsoft.com/office/drawing/2014/chart" uri="{C3380CC4-5D6E-409C-BE32-E72D297353CC}">
              <c16:uniqueId val="{00000000-3884-48B0-80F9-10D80E7BF590}"/>
            </c:ext>
          </c:extLst>
        </c:ser>
        <c:ser>
          <c:idx val="1"/>
          <c:order val="1"/>
          <c:tx>
            <c:v>igraph's copy used</c:v>
          </c:tx>
          <c:spPr>
            <a:ln w="28575" cap="rnd">
              <a:solidFill>
                <a:schemeClr val="accent2"/>
              </a:solidFill>
              <a:round/>
            </a:ln>
            <a:effectLst/>
          </c:spPr>
          <c:marker>
            <c:symbol val="square"/>
            <c:size val="5"/>
            <c:spPr>
              <a:solidFill>
                <a:schemeClr val="accent2"/>
              </a:solidFill>
              <a:ln w="9525">
                <a:solidFill>
                  <a:schemeClr val="accent2"/>
                </a:solidFill>
              </a:ln>
              <a:effectLst/>
            </c:spPr>
          </c:marker>
          <c:cat>
            <c:numRef>
              <c:f>Sheet4!$O$37:$O$102</c:f>
              <c:numCache>
                <c:formatCode>General</c:formatCode>
                <c:ptCount val="66"/>
                <c:pt idx="0">
                  <c:v>66</c:v>
                </c:pt>
                <c:pt idx="1">
                  <c:v>65</c:v>
                </c:pt>
                <c:pt idx="2">
                  <c:v>64</c:v>
                </c:pt>
                <c:pt idx="3">
                  <c:v>63</c:v>
                </c:pt>
                <c:pt idx="4">
                  <c:v>62</c:v>
                </c:pt>
                <c:pt idx="5">
                  <c:v>61</c:v>
                </c:pt>
                <c:pt idx="6">
                  <c:v>60</c:v>
                </c:pt>
                <c:pt idx="7">
                  <c:v>59</c:v>
                </c:pt>
                <c:pt idx="8">
                  <c:v>58</c:v>
                </c:pt>
                <c:pt idx="9">
                  <c:v>57</c:v>
                </c:pt>
                <c:pt idx="10">
                  <c:v>56</c:v>
                </c:pt>
                <c:pt idx="11">
                  <c:v>55</c:v>
                </c:pt>
                <c:pt idx="12">
                  <c:v>54</c:v>
                </c:pt>
                <c:pt idx="13">
                  <c:v>53</c:v>
                </c:pt>
                <c:pt idx="14">
                  <c:v>52</c:v>
                </c:pt>
                <c:pt idx="15">
                  <c:v>51</c:v>
                </c:pt>
                <c:pt idx="16">
                  <c:v>50</c:v>
                </c:pt>
                <c:pt idx="17">
                  <c:v>49</c:v>
                </c:pt>
                <c:pt idx="18">
                  <c:v>48</c:v>
                </c:pt>
                <c:pt idx="19">
                  <c:v>47</c:v>
                </c:pt>
                <c:pt idx="20">
                  <c:v>46</c:v>
                </c:pt>
                <c:pt idx="21">
                  <c:v>45</c:v>
                </c:pt>
                <c:pt idx="22">
                  <c:v>44</c:v>
                </c:pt>
                <c:pt idx="23">
                  <c:v>43</c:v>
                </c:pt>
                <c:pt idx="24">
                  <c:v>42</c:v>
                </c:pt>
                <c:pt idx="25">
                  <c:v>41</c:v>
                </c:pt>
                <c:pt idx="26">
                  <c:v>40</c:v>
                </c:pt>
                <c:pt idx="27">
                  <c:v>39</c:v>
                </c:pt>
                <c:pt idx="28">
                  <c:v>38</c:v>
                </c:pt>
                <c:pt idx="29">
                  <c:v>37</c:v>
                </c:pt>
                <c:pt idx="30">
                  <c:v>36</c:v>
                </c:pt>
                <c:pt idx="31">
                  <c:v>35</c:v>
                </c:pt>
                <c:pt idx="32">
                  <c:v>34</c:v>
                </c:pt>
                <c:pt idx="33">
                  <c:v>33</c:v>
                </c:pt>
                <c:pt idx="34">
                  <c:v>32</c:v>
                </c:pt>
                <c:pt idx="35">
                  <c:v>31</c:v>
                </c:pt>
                <c:pt idx="36">
                  <c:v>30</c:v>
                </c:pt>
                <c:pt idx="37">
                  <c:v>29</c:v>
                </c:pt>
                <c:pt idx="38">
                  <c:v>28</c:v>
                </c:pt>
                <c:pt idx="39">
                  <c:v>27</c:v>
                </c:pt>
                <c:pt idx="40">
                  <c:v>26</c:v>
                </c:pt>
                <c:pt idx="41">
                  <c:v>25</c:v>
                </c:pt>
                <c:pt idx="42">
                  <c:v>24</c:v>
                </c:pt>
                <c:pt idx="43">
                  <c:v>23</c:v>
                </c:pt>
                <c:pt idx="44">
                  <c:v>22</c:v>
                </c:pt>
                <c:pt idx="45">
                  <c:v>21</c:v>
                </c:pt>
                <c:pt idx="46">
                  <c:v>20</c:v>
                </c:pt>
                <c:pt idx="47">
                  <c:v>19</c:v>
                </c:pt>
                <c:pt idx="48">
                  <c:v>18</c:v>
                </c:pt>
                <c:pt idx="49">
                  <c:v>17</c:v>
                </c:pt>
                <c:pt idx="50">
                  <c:v>16</c:v>
                </c:pt>
                <c:pt idx="51">
                  <c:v>15</c:v>
                </c:pt>
                <c:pt idx="52">
                  <c:v>14</c:v>
                </c:pt>
                <c:pt idx="53">
                  <c:v>13</c:v>
                </c:pt>
                <c:pt idx="54">
                  <c:v>12</c:v>
                </c:pt>
                <c:pt idx="55">
                  <c:v>11</c:v>
                </c:pt>
                <c:pt idx="56">
                  <c:v>10</c:v>
                </c:pt>
                <c:pt idx="57">
                  <c:v>9</c:v>
                </c:pt>
                <c:pt idx="58">
                  <c:v>8</c:v>
                </c:pt>
                <c:pt idx="59">
                  <c:v>7</c:v>
                </c:pt>
                <c:pt idx="60">
                  <c:v>6</c:v>
                </c:pt>
                <c:pt idx="61">
                  <c:v>5</c:v>
                </c:pt>
                <c:pt idx="62">
                  <c:v>4</c:v>
                </c:pt>
                <c:pt idx="63">
                  <c:v>3</c:v>
                </c:pt>
                <c:pt idx="64">
                  <c:v>2</c:v>
                </c:pt>
                <c:pt idx="65">
                  <c:v>1</c:v>
                </c:pt>
              </c:numCache>
            </c:numRef>
          </c:cat>
          <c:val>
            <c:numRef>
              <c:f>Sheet4!$L$37:$L$102</c:f>
              <c:numCache>
                <c:formatCode>General</c:formatCode>
                <c:ptCount val="66"/>
                <c:pt idx="0">
                  <c:v>72.375129470000005</c:v>
                </c:pt>
                <c:pt idx="1">
                  <c:v>57.288204239999999</c:v>
                </c:pt>
                <c:pt idx="2">
                  <c:v>57.110870349999999</c:v>
                </c:pt>
                <c:pt idx="3">
                  <c:v>56.940768830000003</c:v>
                </c:pt>
                <c:pt idx="4">
                  <c:v>56.690970219999997</c:v>
                </c:pt>
                <c:pt idx="5">
                  <c:v>56.452371569999997</c:v>
                </c:pt>
                <c:pt idx="6">
                  <c:v>56.392303689999999</c:v>
                </c:pt>
                <c:pt idx="7">
                  <c:v>56.113891989999999</c:v>
                </c:pt>
                <c:pt idx="8">
                  <c:v>56.089754630000002</c:v>
                </c:pt>
                <c:pt idx="9">
                  <c:v>56.067244770000002</c:v>
                </c:pt>
                <c:pt idx="10">
                  <c:v>55.971805959999998</c:v>
                </c:pt>
                <c:pt idx="11">
                  <c:v>55.838799080000001</c:v>
                </c:pt>
                <c:pt idx="12">
                  <c:v>55.666547979999997</c:v>
                </c:pt>
                <c:pt idx="13">
                  <c:v>55.644684499999997</c:v>
                </c:pt>
                <c:pt idx="14">
                  <c:v>55.398133369999996</c:v>
                </c:pt>
                <c:pt idx="15">
                  <c:v>42.316310299999998</c:v>
                </c:pt>
                <c:pt idx="16">
                  <c:v>42.127598759999998</c:v>
                </c:pt>
                <c:pt idx="17">
                  <c:v>41.873518689999997</c:v>
                </c:pt>
                <c:pt idx="18">
                  <c:v>41.759784760000002</c:v>
                </c:pt>
                <c:pt idx="19">
                  <c:v>41.698554940000001</c:v>
                </c:pt>
                <c:pt idx="20">
                  <c:v>31.05602064</c:v>
                </c:pt>
                <c:pt idx="21">
                  <c:v>30.944219449999999</c:v>
                </c:pt>
                <c:pt idx="22">
                  <c:v>9.9267846179999992</c:v>
                </c:pt>
                <c:pt idx="23">
                  <c:v>9.8339612519999999</c:v>
                </c:pt>
                <c:pt idx="24">
                  <c:v>8.8078314510000002</c:v>
                </c:pt>
                <c:pt idx="25">
                  <c:v>7.4747126140000004</c:v>
                </c:pt>
                <c:pt idx="26">
                  <c:v>7.4511489080000004</c:v>
                </c:pt>
                <c:pt idx="27">
                  <c:v>5.0509610819999997</c:v>
                </c:pt>
                <c:pt idx="28">
                  <c:v>4.1427350440000001</c:v>
                </c:pt>
                <c:pt idx="29">
                  <c:v>4.068244902</c:v>
                </c:pt>
                <c:pt idx="30">
                  <c:v>3.4743108440000001</c:v>
                </c:pt>
                <c:pt idx="31">
                  <c:v>3.4191658559999998</c:v>
                </c:pt>
                <c:pt idx="32">
                  <c:v>2.6663879879999999</c:v>
                </c:pt>
                <c:pt idx="33">
                  <c:v>2.3668619149999999</c:v>
                </c:pt>
                <c:pt idx="34">
                  <c:v>2.2939466529999999</c:v>
                </c:pt>
                <c:pt idx="35">
                  <c:v>1.8567677979999999</c:v>
                </c:pt>
                <c:pt idx="36">
                  <c:v>1.7095147369999999</c:v>
                </c:pt>
                <c:pt idx="37">
                  <c:v>0.92376223599999996</c:v>
                </c:pt>
                <c:pt idx="38">
                  <c:v>0.35456117399999998</c:v>
                </c:pt>
                <c:pt idx="39">
                  <c:v>0.249105044</c:v>
                </c:pt>
                <c:pt idx="40">
                  <c:v>0.245997406</c:v>
                </c:pt>
                <c:pt idx="41">
                  <c:v>0.23925400699999999</c:v>
                </c:pt>
                <c:pt idx="42">
                  <c:v>0.23564339300000001</c:v>
                </c:pt>
                <c:pt idx="43">
                  <c:v>0.231810394</c:v>
                </c:pt>
                <c:pt idx="44">
                  <c:v>0.22667040299999999</c:v>
                </c:pt>
                <c:pt idx="45">
                  <c:v>0.22643953</c:v>
                </c:pt>
                <c:pt idx="46">
                  <c:v>0.222131201</c:v>
                </c:pt>
                <c:pt idx="47">
                  <c:v>0.22208931800000001</c:v>
                </c:pt>
                <c:pt idx="48">
                  <c:v>0.221672967</c:v>
                </c:pt>
                <c:pt idx="49">
                  <c:v>0.217764297</c:v>
                </c:pt>
                <c:pt idx="50">
                  <c:v>0.205406799</c:v>
                </c:pt>
                <c:pt idx="51">
                  <c:v>0.205267797</c:v>
                </c:pt>
                <c:pt idx="52">
                  <c:v>0.20087081400000001</c:v>
                </c:pt>
                <c:pt idx="53">
                  <c:v>0.19766384200000001</c:v>
                </c:pt>
                <c:pt idx="54">
                  <c:v>0.19351954800000001</c:v>
                </c:pt>
                <c:pt idx="55">
                  <c:v>0.19096270800000001</c:v>
                </c:pt>
                <c:pt idx="56">
                  <c:v>0.187099496</c:v>
                </c:pt>
                <c:pt idx="57">
                  <c:v>0.186776004</c:v>
                </c:pt>
                <c:pt idx="58">
                  <c:v>0.18658808199999999</c:v>
                </c:pt>
                <c:pt idx="59">
                  <c:v>0.18498374100000001</c:v>
                </c:pt>
                <c:pt idx="60">
                  <c:v>0.17979895900000001</c:v>
                </c:pt>
                <c:pt idx="61">
                  <c:v>0.17175131099999999</c:v>
                </c:pt>
                <c:pt idx="62">
                  <c:v>0.167459476</c:v>
                </c:pt>
                <c:pt idx="63">
                  <c:v>0.16744193299999999</c:v>
                </c:pt>
                <c:pt idx="64">
                  <c:v>0.160938689</c:v>
                </c:pt>
                <c:pt idx="65">
                  <c:v>0.13824030600000001</c:v>
                </c:pt>
              </c:numCache>
            </c:numRef>
          </c:val>
          <c:smooth val="0"/>
          <c:extLst>
            <c:ext xmlns:c16="http://schemas.microsoft.com/office/drawing/2014/chart" uri="{C3380CC4-5D6E-409C-BE32-E72D297353CC}">
              <c16:uniqueId val="{00000001-3884-48B0-80F9-10D80E7BF590}"/>
            </c:ext>
          </c:extLst>
        </c:ser>
        <c:dLbls>
          <c:showLegendKey val="0"/>
          <c:showVal val="0"/>
          <c:showCatName val="0"/>
          <c:showSerName val="0"/>
          <c:showPercent val="0"/>
          <c:showBubbleSize val="0"/>
        </c:dLbls>
        <c:marker val="1"/>
        <c:smooth val="0"/>
        <c:axId val="733811048"/>
        <c:axId val="733803176"/>
      </c:lineChart>
      <c:catAx>
        <c:axId val="733811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r>
                  <a:rPr lang="en-GB" baseline="0"/>
                  <a:t> of the instance in order of performance for a given program</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3803176"/>
        <c:crosses val="autoZero"/>
        <c:auto val="1"/>
        <c:lblAlgn val="ctr"/>
        <c:lblOffset val="100"/>
        <c:noMultiLvlLbl val="0"/>
      </c:catAx>
      <c:valAx>
        <c:axId val="733803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o solve an instance [second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3811048"/>
        <c:crosses val="autoZero"/>
        <c:crossBetween val="midCat"/>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50000"/>
          <a:lumOff val="50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ime of solving VC for different graphs</a:t>
            </a:r>
          </a:p>
        </c:rich>
      </c:tx>
      <c:layout/>
      <c:overlay val="0"/>
      <c:spPr>
        <a:noFill/>
        <a:ln>
          <a:noFill/>
        </a:ln>
        <a:effectLst/>
      </c:spPr>
    </c:title>
    <c:autoTitleDeleted val="0"/>
    <c:plotArea>
      <c:layout/>
      <c:lineChart>
        <c:grouping val="standard"/>
        <c:varyColors val="1"/>
        <c:ser>
          <c:idx val="0"/>
          <c:order val="0"/>
          <c:tx>
            <c:strRef>
              <c:f>Sheet1!$D$52</c:f>
              <c:strCache>
                <c:ptCount val="1"/>
                <c:pt idx="0">
                  <c:v>branch</c:v>
                </c:pt>
              </c:strCache>
            </c:strRef>
          </c:tx>
          <c:spPr>
            <a:ln w="28575" cap="rnd">
              <a:solidFill>
                <a:schemeClr val="accent1"/>
              </a:solidFill>
              <a:round/>
            </a:ln>
            <a:effectLst/>
          </c:spPr>
          <c:marker>
            <c:symbol val="square"/>
            <c:size val="5"/>
            <c:spPr>
              <a:solidFill>
                <a:schemeClr val="accent1"/>
              </a:solidFill>
              <a:ln w="9525">
                <a:solidFill>
                  <a:schemeClr val="accent1"/>
                </a:solidFill>
              </a:ln>
              <a:effectLst/>
            </c:spPr>
          </c:marker>
          <c:cat>
            <c:numRef>
              <c:f>Sheet1!$H$53:$H$81</c:f>
              <c:numCache>
                <c:formatCode>General</c:formatCode>
                <c:ptCount val="29"/>
                <c:pt idx="0">
                  <c:v>29</c:v>
                </c:pt>
                <c:pt idx="1">
                  <c:v>28</c:v>
                </c:pt>
                <c:pt idx="2">
                  <c:v>27</c:v>
                </c:pt>
                <c:pt idx="3">
                  <c:v>26</c:v>
                </c:pt>
                <c:pt idx="4">
                  <c:v>25</c:v>
                </c:pt>
                <c:pt idx="5">
                  <c:v>24</c:v>
                </c:pt>
                <c:pt idx="6">
                  <c:v>23</c:v>
                </c:pt>
                <c:pt idx="7">
                  <c:v>22</c:v>
                </c:pt>
                <c:pt idx="8">
                  <c:v>21</c:v>
                </c:pt>
                <c:pt idx="9">
                  <c:v>20</c:v>
                </c:pt>
                <c:pt idx="10">
                  <c:v>19</c:v>
                </c:pt>
                <c:pt idx="11">
                  <c:v>18</c:v>
                </c:pt>
                <c:pt idx="12">
                  <c:v>17</c:v>
                </c:pt>
                <c:pt idx="13">
                  <c:v>16</c:v>
                </c:pt>
                <c:pt idx="14">
                  <c:v>15</c:v>
                </c:pt>
                <c:pt idx="15">
                  <c:v>14</c:v>
                </c:pt>
                <c:pt idx="16">
                  <c:v>13</c:v>
                </c:pt>
                <c:pt idx="17">
                  <c:v>12</c:v>
                </c:pt>
                <c:pt idx="18">
                  <c:v>11</c:v>
                </c:pt>
                <c:pt idx="19">
                  <c:v>10</c:v>
                </c:pt>
                <c:pt idx="20">
                  <c:v>9</c:v>
                </c:pt>
                <c:pt idx="21">
                  <c:v>8</c:v>
                </c:pt>
                <c:pt idx="22">
                  <c:v>7</c:v>
                </c:pt>
                <c:pt idx="23">
                  <c:v>6</c:v>
                </c:pt>
                <c:pt idx="24">
                  <c:v>5</c:v>
                </c:pt>
                <c:pt idx="25">
                  <c:v>4</c:v>
                </c:pt>
                <c:pt idx="26">
                  <c:v>3</c:v>
                </c:pt>
                <c:pt idx="27">
                  <c:v>2</c:v>
                </c:pt>
                <c:pt idx="28">
                  <c:v>1</c:v>
                </c:pt>
              </c:numCache>
            </c:numRef>
          </c:cat>
          <c:val>
            <c:numRef>
              <c:f>Sheet1!$D$53:$D$81</c:f>
              <c:numCache>
                <c:formatCode>#,##0.000</c:formatCode>
                <c:ptCount val="29"/>
                <c:pt idx="3">
                  <c:v>0.36876057100016602</c:v>
                </c:pt>
                <c:pt idx="4">
                  <c:v>0.17515071500019899</c:v>
                </c:pt>
                <c:pt idx="5">
                  <c:v>0.163606378000622</c:v>
                </c:pt>
                <c:pt idx="6">
                  <c:v>0.12219150300006699</c:v>
                </c:pt>
                <c:pt idx="7">
                  <c:v>9.6180906000881805E-2</c:v>
                </c:pt>
                <c:pt idx="8">
                  <c:v>8.0001082000308005E-2</c:v>
                </c:pt>
                <c:pt idx="9">
                  <c:v>5.9798775999297497E-2</c:v>
                </c:pt>
                <c:pt idx="10">
                  <c:v>5.3921672999422299E-2</c:v>
                </c:pt>
                <c:pt idx="11">
                  <c:v>5.3007011998488403E-2</c:v>
                </c:pt>
                <c:pt idx="12">
                  <c:v>4.0353372000026803E-2</c:v>
                </c:pt>
                <c:pt idx="13">
                  <c:v>3.7223557999823201E-2</c:v>
                </c:pt>
                <c:pt idx="14">
                  <c:v>3.1654262998927103E-2</c:v>
                </c:pt>
                <c:pt idx="15">
                  <c:v>2.20607120008935E-2</c:v>
                </c:pt>
                <c:pt idx="16">
                  <c:v>1.87783509991277E-2</c:v>
                </c:pt>
                <c:pt idx="17">
                  <c:v>1.8008200000622299E-2</c:v>
                </c:pt>
                <c:pt idx="18">
                  <c:v>1.6914883999561401E-2</c:v>
                </c:pt>
                <c:pt idx="19">
                  <c:v>1.6682543000570101E-2</c:v>
                </c:pt>
                <c:pt idx="20">
                  <c:v>1.41694419999112E-2</c:v>
                </c:pt>
                <c:pt idx="21">
                  <c:v>1.3624336999782801E-2</c:v>
                </c:pt>
                <c:pt idx="22">
                  <c:v>1.20254140001634E-2</c:v>
                </c:pt>
                <c:pt idx="23">
                  <c:v>1.11614719990029E-2</c:v>
                </c:pt>
                <c:pt idx="24">
                  <c:v>7.00316000074963E-3</c:v>
                </c:pt>
                <c:pt idx="25">
                  <c:v>6.8512069992721003E-3</c:v>
                </c:pt>
                <c:pt idx="26">
                  <c:v>6.5306830001645704E-3</c:v>
                </c:pt>
                <c:pt idx="27">
                  <c:v>5.2837160001217801E-3</c:v>
                </c:pt>
                <c:pt idx="28">
                  <c:v>4.9924800005101098E-3</c:v>
                </c:pt>
              </c:numCache>
            </c:numRef>
          </c:val>
          <c:smooth val="0"/>
          <c:extLst>
            <c:ext xmlns:c16="http://schemas.microsoft.com/office/drawing/2014/chart" uri="{C3380CC4-5D6E-409C-BE32-E72D297353CC}">
              <c16:uniqueId val="{00000000-E7C1-45B4-BD8E-FBA95C5B62CF}"/>
            </c:ext>
          </c:extLst>
        </c:ser>
        <c:ser>
          <c:idx val="1"/>
          <c:order val="1"/>
          <c:tx>
            <c:strRef>
              <c:f>Sheet1!$E$52</c:f>
              <c:strCache>
                <c:ptCount val="1"/>
                <c:pt idx="0">
                  <c:v>branch&amp;bound</c:v>
                </c:pt>
              </c:strCache>
            </c:strRef>
          </c:tx>
          <c:spPr>
            <a:ln w="28575" cap="rnd">
              <a:solidFill>
                <a:schemeClr val="accent2"/>
              </a:solidFill>
              <a:round/>
            </a:ln>
            <a:effectLst/>
          </c:spPr>
          <c:marker>
            <c:symbol val="triangle"/>
            <c:size val="5"/>
            <c:spPr>
              <a:solidFill>
                <a:schemeClr val="accent2"/>
              </a:solidFill>
              <a:ln w="9525">
                <a:solidFill>
                  <a:schemeClr val="accent2"/>
                </a:solidFill>
              </a:ln>
              <a:effectLst/>
            </c:spPr>
          </c:marker>
          <c:cat>
            <c:numRef>
              <c:f>Sheet1!$H$53:$H$81</c:f>
              <c:numCache>
                <c:formatCode>General</c:formatCode>
                <c:ptCount val="29"/>
                <c:pt idx="0">
                  <c:v>29</c:v>
                </c:pt>
                <c:pt idx="1">
                  <c:v>28</c:v>
                </c:pt>
                <c:pt idx="2">
                  <c:v>27</c:v>
                </c:pt>
                <c:pt idx="3">
                  <c:v>26</c:v>
                </c:pt>
                <c:pt idx="4">
                  <c:v>25</c:v>
                </c:pt>
                <c:pt idx="5">
                  <c:v>24</c:v>
                </c:pt>
                <c:pt idx="6">
                  <c:v>23</c:v>
                </c:pt>
                <c:pt idx="7">
                  <c:v>22</c:v>
                </c:pt>
                <c:pt idx="8">
                  <c:v>21</c:v>
                </c:pt>
                <c:pt idx="9">
                  <c:v>20</c:v>
                </c:pt>
                <c:pt idx="10">
                  <c:v>19</c:v>
                </c:pt>
                <c:pt idx="11">
                  <c:v>18</c:v>
                </c:pt>
                <c:pt idx="12">
                  <c:v>17</c:v>
                </c:pt>
                <c:pt idx="13">
                  <c:v>16</c:v>
                </c:pt>
                <c:pt idx="14">
                  <c:v>15</c:v>
                </c:pt>
                <c:pt idx="15">
                  <c:v>14</c:v>
                </c:pt>
                <c:pt idx="16">
                  <c:v>13</c:v>
                </c:pt>
                <c:pt idx="17">
                  <c:v>12</c:v>
                </c:pt>
                <c:pt idx="18">
                  <c:v>11</c:v>
                </c:pt>
                <c:pt idx="19">
                  <c:v>10</c:v>
                </c:pt>
                <c:pt idx="20">
                  <c:v>9</c:v>
                </c:pt>
                <c:pt idx="21">
                  <c:v>8</c:v>
                </c:pt>
                <c:pt idx="22">
                  <c:v>7</c:v>
                </c:pt>
                <c:pt idx="23">
                  <c:v>6</c:v>
                </c:pt>
                <c:pt idx="24">
                  <c:v>5</c:v>
                </c:pt>
                <c:pt idx="25">
                  <c:v>4</c:v>
                </c:pt>
                <c:pt idx="26">
                  <c:v>3</c:v>
                </c:pt>
                <c:pt idx="27">
                  <c:v>2</c:v>
                </c:pt>
                <c:pt idx="28">
                  <c:v>1</c:v>
                </c:pt>
              </c:numCache>
            </c:numRef>
          </c:cat>
          <c:val>
            <c:numRef>
              <c:f>Sheet1!$E$53:$E$81</c:f>
              <c:numCache>
                <c:formatCode>0.000</c:formatCode>
                <c:ptCount val="29"/>
                <c:pt idx="0">
                  <c:v>0.174911318999875</c:v>
                </c:pt>
                <c:pt idx="1">
                  <c:v>6.6188995000629802E-2</c:v>
                </c:pt>
                <c:pt idx="2">
                  <c:v>5.1325083999472498E-2</c:v>
                </c:pt>
                <c:pt idx="3">
                  <c:v>1.9474632001219998E-2</c:v>
                </c:pt>
                <c:pt idx="4">
                  <c:v>1.7102554000302899E-2</c:v>
                </c:pt>
                <c:pt idx="5">
                  <c:v>1.6800475001218701E-2</c:v>
                </c:pt>
                <c:pt idx="6">
                  <c:v>1.67807130001165E-2</c:v>
                </c:pt>
                <c:pt idx="7">
                  <c:v>1.55111690000921E-2</c:v>
                </c:pt>
                <c:pt idx="8">
                  <c:v>1.4492938998955599E-2</c:v>
                </c:pt>
                <c:pt idx="9">
                  <c:v>1.40258529991115E-2</c:v>
                </c:pt>
                <c:pt idx="10">
                  <c:v>1.3389998999628E-2</c:v>
                </c:pt>
                <c:pt idx="11">
                  <c:v>1.33448899996437E-2</c:v>
                </c:pt>
                <c:pt idx="12">
                  <c:v>1.1753545999454201E-2</c:v>
                </c:pt>
                <c:pt idx="13">
                  <c:v>9.9432320002961205E-3</c:v>
                </c:pt>
                <c:pt idx="14">
                  <c:v>9.9394560002110596E-3</c:v>
                </c:pt>
                <c:pt idx="15">
                  <c:v>9.41096200040192E-3</c:v>
                </c:pt>
                <c:pt idx="16">
                  <c:v>8.8811929999792396E-3</c:v>
                </c:pt>
                <c:pt idx="17">
                  <c:v>8.48267299988947E-3</c:v>
                </c:pt>
                <c:pt idx="18">
                  <c:v>7.8983300008985593E-3</c:v>
                </c:pt>
                <c:pt idx="19">
                  <c:v>7.50167300066095E-3</c:v>
                </c:pt>
                <c:pt idx="20">
                  <c:v>6.8858569993608398E-3</c:v>
                </c:pt>
                <c:pt idx="21">
                  <c:v>6.74778400025388E-3</c:v>
                </c:pt>
                <c:pt idx="22">
                  <c:v>6.5106040001410197E-3</c:v>
                </c:pt>
                <c:pt idx="23">
                  <c:v>5.2524059992720097E-3</c:v>
                </c:pt>
                <c:pt idx="24">
                  <c:v>5.1746280005318104E-3</c:v>
                </c:pt>
                <c:pt idx="25">
                  <c:v>5.1559120001911599E-3</c:v>
                </c:pt>
                <c:pt idx="26">
                  <c:v>4.9914139999600498E-3</c:v>
                </c:pt>
                <c:pt idx="27">
                  <c:v>4.3810579991259103E-3</c:v>
                </c:pt>
                <c:pt idx="28">
                  <c:v>4.2292830003134397E-3</c:v>
                </c:pt>
              </c:numCache>
            </c:numRef>
          </c:val>
          <c:smooth val="0"/>
          <c:extLst>
            <c:ext xmlns:c16="http://schemas.microsoft.com/office/drawing/2014/chart" uri="{C3380CC4-5D6E-409C-BE32-E72D297353CC}">
              <c16:uniqueId val="{00000001-E7C1-45B4-BD8E-FBA95C5B62CF}"/>
            </c:ext>
          </c:extLst>
        </c:ser>
        <c:ser>
          <c:idx val="2"/>
          <c:order val="2"/>
          <c:tx>
            <c:strRef>
              <c:f>Sheet1!$F$52</c:f>
              <c:strCache>
                <c:ptCount val="1"/>
                <c:pt idx="0">
                  <c:v>b&amp;b and quadratic kerne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H$53:$H$81</c:f>
              <c:numCache>
                <c:formatCode>General</c:formatCode>
                <c:ptCount val="29"/>
                <c:pt idx="0">
                  <c:v>29</c:v>
                </c:pt>
                <c:pt idx="1">
                  <c:v>28</c:v>
                </c:pt>
                <c:pt idx="2">
                  <c:v>27</c:v>
                </c:pt>
                <c:pt idx="3">
                  <c:v>26</c:v>
                </c:pt>
                <c:pt idx="4">
                  <c:v>25</c:v>
                </c:pt>
                <c:pt idx="5">
                  <c:v>24</c:v>
                </c:pt>
                <c:pt idx="6">
                  <c:v>23</c:v>
                </c:pt>
                <c:pt idx="7">
                  <c:v>22</c:v>
                </c:pt>
                <c:pt idx="8">
                  <c:v>21</c:v>
                </c:pt>
                <c:pt idx="9">
                  <c:v>20</c:v>
                </c:pt>
                <c:pt idx="10">
                  <c:v>19</c:v>
                </c:pt>
                <c:pt idx="11">
                  <c:v>18</c:v>
                </c:pt>
                <c:pt idx="12">
                  <c:v>17</c:v>
                </c:pt>
                <c:pt idx="13">
                  <c:v>16</c:v>
                </c:pt>
                <c:pt idx="14">
                  <c:v>15</c:v>
                </c:pt>
                <c:pt idx="15">
                  <c:v>14</c:v>
                </c:pt>
                <c:pt idx="16">
                  <c:v>13</c:v>
                </c:pt>
                <c:pt idx="17">
                  <c:v>12</c:v>
                </c:pt>
                <c:pt idx="18">
                  <c:v>11</c:v>
                </c:pt>
                <c:pt idx="19">
                  <c:v>10</c:v>
                </c:pt>
                <c:pt idx="20">
                  <c:v>9</c:v>
                </c:pt>
                <c:pt idx="21">
                  <c:v>8</c:v>
                </c:pt>
                <c:pt idx="22">
                  <c:v>7</c:v>
                </c:pt>
                <c:pt idx="23">
                  <c:v>6</c:v>
                </c:pt>
                <c:pt idx="24">
                  <c:v>5</c:v>
                </c:pt>
                <c:pt idx="25">
                  <c:v>4</c:v>
                </c:pt>
                <c:pt idx="26">
                  <c:v>3</c:v>
                </c:pt>
                <c:pt idx="27">
                  <c:v>2</c:v>
                </c:pt>
                <c:pt idx="28">
                  <c:v>1</c:v>
                </c:pt>
              </c:numCache>
            </c:numRef>
          </c:cat>
          <c:val>
            <c:numRef>
              <c:f>Sheet1!$F$53:$F$81</c:f>
              <c:numCache>
                <c:formatCode>0.000</c:formatCode>
                <c:ptCount val="29"/>
                <c:pt idx="0">
                  <c:v>3.4046996999677497E-2</c:v>
                </c:pt>
                <c:pt idx="1">
                  <c:v>2.5226555999324701E-2</c:v>
                </c:pt>
                <c:pt idx="2">
                  <c:v>1.5905634001683201E-2</c:v>
                </c:pt>
                <c:pt idx="3">
                  <c:v>1.1858005998874399E-2</c:v>
                </c:pt>
                <c:pt idx="4">
                  <c:v>1.12698320008348E-2</c:v>
                </c:pt>
                <c:pt idx="5">
                  <c:v>1.03619519995845E-2</c:v>
                </c:pt>
                <c:pt idx="6">
                  <c:v>8.2373240002198093E-3</c:v>
                </c:pt>
                <c:pt idx="7">
                  <c:v>7.3690680001163803E-3</c:v>
                </c:pt>
                <c:pt idx="8">
                  <c:v>7.3236490006820497E-3</c:v>
                </c:pt>
                <c:pt idx="9">
                  <c:v>6.8553210003301501E-3</c:v>
                </c:pt>
                <c:pt idx="10">
                  <c:v>6.7122269992978502E-3</c:v>
                </c:pt>
                <c:pt idx="11">
                  <c:v>6.6422310010238999E-3</c:v>
                </c:pt>
                <c:pt idx="12">
                  <c:v>6.4163290007854803E-3</c:v>
                </c:pt>
                <c:pt idx="13">
                  <c:v>5.7376879994990304E-3</c:v>
                </c:pt>
                <c:pt idx="14">
                  <c:v>5.7281379995401897E-3</c:v>
                </c:pt>
                <c:pt idx="15">
                  <c:v>5.6014750007307096E-3</c:v>
                </c:pt>
                <c:pt idx="16">
                  <c:v>5.0933790007547898E-3</c:v>
                </c:pt>
                <c:pt idx="17">
                  <c:v>4.6688819984410596E-3</c:v>
                </c:pt>
                <c:pt idx="18">
                  <c:v>4.5183440015534801E-3</c:v>
                </c:pt>
                <c:pt idx="19">
                  <c:v>4.3200540003454002E-3</c:v>
                </c:pt>
                <c:pt idx="20">
                  <c:v>3.8883530014572898E-3</c:v>
                </c:pt>
                <c:pt idx="21">
                  <c:v>3.6341190007078599E-3</c:v>
                </c:pt>
                <c:pt idx="22">
                  <c:v>3.6129060008533902E-3</c:v>
                </c:pt>
                <c:pt idx="23">
                  <c:v>3.2468350000272E-3</c:v>
                </c:pt>
                <c:pt idx="24">
                  <c:v>2.8916920000483502E-3</c:v>
                </c:pt>
                <c:pt idx="25">
                  <c:v>2.7300700003252102E-3</c:v>
                </c:pt>
                <c:pt idx="26">
                  <c:v>2.6833699994313E-3</c:v>
                </c:pt>
                <c:pt idx="27">
                  <c:v>2.47636300082376E-3</c:v>
                </c:pt>
                <c:pt idx="28">
                  <c:v>2.0154110006842499E-3</c:v>
                </c:pt>
              </c:numCache>
            </c:numRef>
          </c:val>
          <c:smooth val="0"/>
          <c:extLst>
            <c:ext xmlns:c16="http://schemas.microsoft.com/office/drawing/2014/chart" uri="{C3380CC4-5D6E-409C-BE32-E72D297353CC}">
              <c16:uniqueId val="{00000002-E7C1-45B4-BD8E-FBA95C5B62CF}"/>
            </c:ext>
          </c:extLst>
        </c:ser>
        <c:dLbls>
          <c:showLegendKey val="0"/>
          <c:showVal val="0"/>
          <c:showCatName val="0"/>
          <c:showSerName val="0"/>
          <c:showPercent val="0"/>
          <c:showBubbleSize val="0"/>
        </c:dLbls>
        <c:marker val="1"/>
        <c:smooth val="0"/>
        <c:axId val="1092278477"/>
        <c:axId val="2070581784"/>
      </c:lineChart>
      <c:catAx>
        <c:axId val="1092278477"/>
        <c:scaling>
          <c:orientation val="maxMin"/>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0581784"/>
        <c:crosses val="autoZero"/>
        <c:auto val="1"/>
        <c:lblAlgn val="ctr"/>
        <c:lblOffset val="100"/>
        <c:noMultiLvlLbl val="1"/>
      </c:catAx>
      <c:valAx>
        <c:axId val="2070581784"/>
        <c:scaling>
          <c:orientation val="minMax"/>
        </c:scaling>
        <c:delete val="0"/>
        <c:axPos val="r"/>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p>
            </c:rich>
          </c:tx>
          <c:layout/>
          <c:overlay val="0"/>
          <c:spPr>
            <a:noFill/>
            <a:ln>
              <a:noFill/>
            </a:ln>
            <a:effectLst/>
          </c:sp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2278477"/>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1"/>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Tahoma"/>
    <w:panose1 w:val="02010600030101010101"/>
    <w:charset w:val="00"/>
    <w:family w:val="auto"/>
    <w:pitch w:val="variable"/>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charset w:val="00"/>
    <w:family w:val="auto"/>
    <w:pitch w:val="variable"/>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796A"/>
    <w:rsid w:val="000D5B88"/>
    <w:rsid w:val="0034433B"/>
    <w:rsid w:val="005326B4"/>
    <w:rsid w:val="0056080B"/>
    <w:rsid w:val="00AF4FD2"/>
    <w:rsid w:val="00B4746C"/>
    <w:rsid w:val="00B478F8"/>
    <w:rsid w:val="00BE796A"/>
    <w:rsid w:val="00DF3EB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326B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2F613A9-07C2-47FF-A07F-6F4EDFD5C1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57</TotalTime>
  <Pages>30</Pages>
  <Words>8720</Words>
  <Characters>151478</Characters>
  <Application>Microsoft Office Word</Application>
  <DocSecurity>0</DocSecurity>
  <Lines>6059</Lines>
  <Paragraphs>4329</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55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mon Lucjan Solecki</dc:creator>
  <cp:keywords/>
  <dc:description/>
  <cp:lastModifiedBy>Tymon Lucjan Solecki</cp:lastModifiedBy>
  <cp:revision>17</cp:revision>
  <cp:lastPrinted>2019-04-30T19:20:00Z</cp:lastPrinted>
  <dcterms:created xsi:type="dcterms:W3CDTF">2019-04-11T12:56:00Z</dcterms:created>
  <dcterms:modified xsi:type="dcterms:W3CDTF">2019-04-30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d30d8a-4373-3dd9-992e-07813b20a465</vt:lpwstr>
  </property>
  <property fmtid="{D5CDD505-2E9C-101B-9397-08002B2CF9AE}" pid="24" name="Mendeley Citation Style_1">
    <vt:lpwstr>http://www.zotero.org/styles/ieee</vt:lpwstr>
  </property>
</Properties>
</file>